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documenttasks/documenttasks1.xml" ContentType="application/vnd.ms-office.documenttask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0CD6DE7" w14:textId="77777777" w:rsidR="00C80B1D" w:rsidRPr="00C80B1D" w:rsidRDefault="00C80B1D" w:rsidP="00014024">
      <w:pPr>
        <w:pStyle w:val="figuretitle"/>
        <w:rPr>
          <w:lang w:val="en-GB"/>
        </w:rPr>
      </w:pPr>
      <w:bookmarkStart w:id="0" w:name="_Toc125966623"/>
      <w:bookmarkStart w:id="1" w:name="_Toc129072133"/>
      <w:r w:rsidRPr="00C80B1D">
        <w:rPr>
          <w:lang w:val="en-GB"/>
        </w:rPr>
        <w:t>Figure 2. Evidence Map</w:t>
      </w:r>
      <w:bookmarkEnd w:id="0"/>
      <w:bookmarkEnd w:id="1"/>
    </w:p>
    <w:tbl>
      <w:tblPr>
        <w:tblStyle w:val="TableGrid1"/>
        <w:tblW w:w="12965" w:type="dxa"/>
        <w:tblLook w:val="04A0" w:firstRow="1" w:lastRow="0" w:firstColumn="1" w:lastColumn="0" w:noHBand="0" w:noVBand="1"/>
      </w:tblPr>
      <w:tblGrid>
        <w:gridCol w:w="3239"/>
        <w:gridCol w:w="3242"/>
        <w:gridCol w:w="3241"/>
        <w:gridCol w:w="3243"/>
      </w:tblGrid>
      <w:tr w:rsidR="00C80B1D" w:rsidRPr="00C80B1D" w14:paraId="31B3B83B" w14:textId="77777777">
        <w:trPr>
          <w:trHeight w:val="117"/>
        </w:trPr>
        <w:tc>
          <w:tcPr>
            <w:tcW w:w="12965" w:type="dxa"/>
            <w:gridSpan w:val="4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33FDFBDA" w14:textId="77777777" w:rsidR="00C80B1D" w:rsidRPr="00C80B1D" w:rsidRDefault="00C80B1D" w:rsidP="00C80B1D">
            <w:pPr>
              <w:rPr>
                <w:rFonts w:ascii="Arial" w:eastAsia="Calibri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Calibri" w:hAnsi="Arial" w:cs="Arial"/>
                <w:color w:val="000000"/>
                <w:sz w:val="16"/>
                <w:szCs w:val="16"/>
              </w:rPr>
              <w:t>Legend</w:t>
            </w:r>
          </w:p>
        </w:tc>
      </w:tr>
      <w:tr w:rsidR="00C80B1D" w:rsidRPr="00C80B1D" w14:paraId="566CE019" w14:textId="77777777">
        <w:trPr>
          <w:trHeight w:val="70"/>
        </w:trPr>
        <w:tc>
          <w:tcPr>
            <w:tcW w:w="3239" w:type="dxa"/>
            <w:tcBorders>
              <w:top w:val="nil"/>
              <w:left w:val="nil"/>
              <w:bottom w:val="nil"/>
              <w:right w:val="nil"/>
            </w:tcBorders>
            <w:shd w:val="clear" w:color="auto" w:fill="C5E1B3"/>
          </w:tcPr>
          <w:p w14:paraId="56AF87B3" w14:textId="2A06F282" w:rsidR="00C80B1D" w:rsidRPr="00C80B1D" w:rsidRDefault="00C80B1D" w:rsidP="00C80B1D">
            <w:pPr>
              <w:rPr>
                <w:rFonts w:eastAsia="Calibri"/>
              </w:rPr>
            </w:pPr>
            <w:r w:rsidRPr="00C80B1D">
              <w:rPr>
                <w:rFonts w:ascii="Arial" w:eastAsia="Calibri" w:hAnsi="Arial" w:cs="Arial"/>
                <w:color w:val="000000"/>
                <w:sz w:val="16"/>
                <w:szCs w:val="16"/>
              </w:rPr>
              <w:t xml:space="preserve">Favors audio intervention for all reported outcomes or for at least </w:t>
            </w:r>
            <w:r w:rsidR="00B62079">
              <w:rPr>
                <w:rFonts w:ascii="Arial" w:eastAsia="Calibri" w:hAnsi="Arial" w:cs="Arial"/>
                <w:color w:val="000000"/>
                <w:sz w:val="16"/>
                <w:szCs w:val="16"/>
              </w:rPr>
              <w:t>1</w:t>
            </w:r>
            <w:r w:rsidR="00B62079" w:rsidRPr="00C80B1D">
              <w:rPr>
                <w:rFonts w:ascii="Arial" w:eastAsia="Calibri" w:hAnsi="Arial" w:cs="Arial"/>
                <w:color w:val="000000"/>
                <w:sz w:val="16"/>
                <w:szCs w:val="16"/>
              </w:rPr>
              <w:t xml:space="preserve"> </w:t>
            </w:r>
            <w:r w:rsidRPr="00C80B1D">
              <w:rPr>
                <w:rFonts w:ascii="Arial" w:eastAsia="Calibri" w:hAnsi="Arial" w:cs="Arial"/>
                <w:color w:val="000000"/>
                <w:sz w:val="16"/>
                <w:szCs w:val="16"/>
              </w:rPr>
              <w:t>outcome and no difference for other outcomes</w:t>
            </w:r>
          </w:p>
        </w:tc>
        <w:tc>
          <w:tcPr>
            <w:tcW w:w="3242" w:type="dxa"/>
            <w:tcBorders>
              <w:top w:val="nil"/>
              <w:left w:val="nil"/>
              <w:bottom w:val="nil"/>
              <w:right w:val="nil"/>
            </w:tcBorders>
            <w:shd w:val="clear" w:color="auto" w:fill="B4C7E7"/>
          </w:tcPr>
          <w:p w14:paraId="26F5B6D2" w14:textId="44C14575" w:rsidR="00C80B1D" w:rsidRPr="00C80B1D" w:rsidRDefault="00C80B1D" w:rsidP="00C80B1D">
            <w:pPr>
              <w:rPr>
                <w:rFonts w:eastAsia="Calibri"/>
              </w:rPr>
            </w:pPr>
            <w:r w:rsidRPr="00C80B1D">
              <w:rPr>
                <w:rFonts w:ascii="Arial" w:eastAsia="Calibri" w:hAnsi="Arial" w:cs="Arial"/>
                <w:color w:val="000000"/>
                <w:sz w:val="16"/>
                <w:szCs w:val="16"/>
              </w:rPr>
              <w:t>No difference for all reported outcomes</w:t>
            </w:r>
            <w:r w:rsidR="00B62079">
              <w:rPr>
                <w:rFonts w:ascii="Arial" w:eastAsia="Calibri" w:hAnsi="Arial" w:cs="Arial"/>
                <w:color w:val="000000"/>
                <w:sz w:val="16"/>
                <w:szCs w:val="16"/>
              </w:rPr>
              <w:t xml:space="preserve"> </w:t>
            </w:r>
            <w:r w:rsidRPr="00C80B1D">
              <w:rPr>
                <w:rFonts w:ascii="Arial" w:eastAsia="Calibri" w:hAnsi="Arial" w:cs="Arial"/>
                <w:color w:val="000000"/>
                <w:sz w:val="16"/>
                <w:szCs w:val="16"/>
              </w:rPr>
              <w:t xml:space="preserve">or mixed results (at least </w:t>
            </w:r>
            <w:r w:rsidR="00B62079">
              <w:rPr>
                <w:rFonts w:ascii="Arial" w:eastAsia="Calibri" w:hAnsi="Arial" w:cs="Arial"/>
                <w:color w:val="000000"/>
                <w:sz w:val="16"/>
                <w:szCs w:val="16"/>
              </w:rPr>
              <w:t>1</w:t>
            </w:r>
            <w:r w:rsidR="00B62079" w:rsidRPr="00C80B1D">
              <w:rPr>
                <w:rFonts w:ascii="Arial" w:eastAsia="Calibri" w:hAnsi="Arial" w:cs="Arial"/>
                <w:color w:val="000000"/>
                <w:sz w:val="16"/>
                <w:szCs w:val="16"/>
              </w:rPr>
              <w:t xml:space="preserve"> </w:t>
            </w:r>
            <w:r w:rsidRPr="00C80B1D">
              <w:rPr>
                <w:rFonts w:ascii="Arial" w:eastAsia="Calibri" w:hAnsi="Arial" w:cs="Arial"/>
                <w:color w:val="000000"/>
                <w:sz w:val="16"/>
                <w:szCs w:val="16"/>
              </w:rPr>
              <w:t xml:space="preserve">favors intervention or at least </w:t>
            </w:r>
            <w:r w:rsidR="00B62079">
              <w:rPr>
                <w:rFonts w:ascii="Arial" w:eastAsia="Calibri" w:hAnsi="Arial" w:cs="Arial"/>
                <w:color w:val="000000"/>
                <w:sz w:val="16"/>
                <w:szCs w:val="16"/>
              </w:rPr>
              <w:t>1</w:t>
            </w:r>
            <w:r w:rsidR="00B62079" w:rsidRPr="00C80B1D">
              <w:rPr>
                <w:rFonts w:ascii="Arial" w:eastAsia="Calibri" w:hAnsi="Arial" w:cs="Arial"/>
                <w:color w:val="000000"/>
                <w:sz w:val="16"/>
                <w:szCs w:val="16"/>
              </w:rPr>
              <w:t xml:space="preserve"> </w:t>
            </w:r>
            <w:r w:rsidRPr="00C80B1D">
              <w:rPr>
                <w:rFonts w:ascii="Arial" w:eastAsia="Calibri" w:hAnsi="Arial" w:cs="Arial"/>
                <w:color w:val="000000"/>
                <w:sz w:val="16"/>
                <w:szCs w:val="16"/>
              </w:rPr>
              <w:t>favors comparator), when the intervention replaced in-person interactions with audio interactions</w:t>
            </w:r>
          </w:p>
        </w:tc>
        <w:tc>
          <w:tcPr>
            <w:tcW w:w="3241" w:type="dxa"/>
            <w:tcBorders>
              <w:top w:val="nil"/>
              <w:left w:val="nil"/>
              <w:bottom w:val="nil"/>
              <w:right w:val="nil"/>
            </w:tcBorders>
            <w:shd w:val="clear" w:color="auto" w:fill="DBDBDB"/>
          </w:tcPr>
          <w:p w14:paraId="3B735322" w14:textId="50CF53DC" w:rsidR="00C80B1D" w:rsidRPr="00C80B1D" w:rsidRDefault="00DA28C7" w:rsidP="00C80B1D">
            <w:pPr>
              <w:rPr>
                <w:rFonts w:eastAsia="Calibri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N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>o</w:t>
            </w:r>
            <w:r w:rsidR="002C4284">
              <w:rPr>
                <w:rFonts w:ascii="Arial" w:hAnsi="Arial" w:cs="Arial"/>
                <w:color w:val="000000"/>
                <w:sz w:val="16"/>
                <w:szCs w:val="16"/>
              </w:rPr>
              <w:t xml:space="preserve"> d</w:t>
            </w:r>
            <w:r w:rsidR="00FD1D33">
              <w:rPr>
                <w:rFonts w:ascii="Arial" w:hAnsi="Arial" w:cs="Arial"/>
                <w:color w:val="000000"/>
                <w:sz w:val="16"/>
                <w:szCs w:val="16"/>
              </w:rPr>
              <w:t>iffer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 xml:space="preserve">ence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for all reported outcomes 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 xml:space="preserve">or mixed results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(at least </w:t>
            </w:r>
            <w:r w:rsidR="00B62079">
              <w:rPr>
                <w:rFonts w:ascii="Arial" w:hAnsi="Arial" w:cs="Arial"/>
                <w:color w:val="000000"/>
                <w:sz w:val="16"/>
                <w:szCs w:val="16"/>
              </w:rPr>
              <w:t xml:space="preserve">1 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>favor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s 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>intervention or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 at least </w:t>
            </w:r>
            <w:r w:rsidR="00B62079">
              <w:rPr>
                <w:rFonts w:ascii="Arial" w:hAnsi="Arial" w:cs="Arial"/>
                <w:color w:val="000000"/>
                <w:sz w:val="16"/>
                <w:szCs w:val="16"/>
              </w:rPr>
              <w:t xml:space="preserve">1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favors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 xml:space="preserve"> comparator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),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when the 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 xml:space="preserve">intervention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supplemented usual care with audio interactions</w:t>
            </w:r>
          </w:p>
        </w:tc>
        <w:tc>
          <w:tcPr>
            <w:tcW w:w="3243" w:type="dxa"/>
            <w:tcBorders>
              <w:top w:val="nil"/>
              <w:left w:val="nil"/>
              <w:bottom w:val="nil"/>
              <w:right w:val="nil"/>
            </w:tcBorders>
            <w:shd w:val="clear" w:color="auto" w:fill="F7CAAC"/>
          </w:tcPr>
          <w:p w14:paraId="524905B5" w14:textId="365A543B" w:rsidR="00C80B1D" w:rsidRPr="00C80B1D" w:rsidRDefault="00C80B1D" w:rsidP="00C80B1D">
            <w:pPr>
              <w:rPr>
                <w:rFonts w:eastAsia="Calibri"/>
              </w:rPr>
            </w:pPr>
            <w:r w:rsidRPr="00C80B1D">
              <w:rPr>
                <w:rFonts w:ascii="Arial" w:eastAsia="Calibri" w:hAnsi="Arial" w:cs="Arial"/>
                <w:color w:val="000000"/>
                <w:sz w:val="16"/>
                <w:szCs w:val="16"/>
              </w:rPr>
              <w:t xml:space="preserve">Favors comparator for all reported outcomes or for at least </w:t>
            </w:r>
            <w:r w:rsidR="00B62079">
              <w:rPr>
                <w:rFonts w:ascii="Arial" w:eastAsia="Calibri" w:hAnsi="Arial" w:cs="Arial"/>
                <w:color w:val="000000"/>
                <w:sz w:val="16"/>
                <w:szCs w:val="16"/>
              </w:rPr>
              <w:t>1</w:t>
            </w:r>
            <w:r w:rsidR="00B62079" w:rsidRPr="00C80B1D">
              <w:rPr>
                <w:rFonts w:ascii="Arial" w:eastAsia="Calibri" w:hAnsi="Arial" w:cs="Arial"/>
                <w:color w:val="000000"/>
                <w:sz w:val="16"/>
                <w:szCs w:val="16"/>
              </w:rPr>
              <w:t xml:space="preserve"> </w:t>
            </w:r>
            <w:r w:rsidRPr="00C80B1D">
              <w:rPr>
                <w:rFonts w:ascii="Arial" w:eastAsia="Calibri" w:hAnsi="Arial" w:cs="Arial"/>
                <w:color w:val="000000"/>
                <w:sz w:val="16"/>
                <w:szCs w:val="16"/>
              </w:rPr>
              <w:t>outcome and no difference for other outcomes</w:t>
            </w:r>
          </w:p>
        </w:tc>
      </w:tr>
      <w:tr w:rsidR="00C80B1D" w:rsidRPr="00C80B1D" w14:paraId="786173F1" w14:textId="77777777">
        <w:trPr>
          <w:trHeight w:val="432"/>
        </w:trPr>
        <w:tc>
          <w:tcPr>
            <w:tcW w:w="648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9DDF5C7" w14:textId="4C347F80" w:rsidR="00C80B1D" w:rsidRPr="00C80B1D" w:rsidRDefault="00C80B1D" w:rsidP="00C80B1D">
            <w:pPr>
              <w:rPr>
                <w:rFonts w:ascii="Arial" w:eastAsia="Calibri" w:hAnsi="Arial" w:cs="Arial"/>
                <w:sz w:val="16"/>
                <w:szCs w:val="16"/>
              </w:rPr>
            </w:pPr>
            <w:r w:rsidRPr="00C80B1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Author (Year) </w:t>
            </w:r>
            <w:r w:rsidRPr="00C80B1D">
              <w:rPr>
                <w:rFonts w:ascii="Arial" w:eastAsia="Calibri" w:hAnsi="Arial" w:cs="Arial"/>
                <w:sz w:val="16"/>
                <w:szCs w:val="16"/>
              </w:rPr>
              <w:t>Sample includes at least a quarter of participants who represent</w:t>
            </w:r>
            <w:r w:rsidR="00B62079">
              <w:rPr>
                <w:rFonts w:ascii="Arial" w:eastAsia="Calibri" w:hAnsi="Arial" w:cs="Arial"/>
                <w:sz w:val="16"/>
                <w:szCs w:val="16"/>
              </w:rPr>
              <w:t>ed</w:t>
            </w:r>
          </w:p>
          <w:p w14:paraId="432A8CD7" w14:textId="0B6ACA07" w:rsidR="00C80B1D" w:rsidRPr="00C80B1D" w:rsidRDefault="009D03D1" w:rsidP="00C80B1D">
            <w:pPr>
              <w:rPr>
                <w:rFonts w:ascii="Arial" w:eastAsia="Calibri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 </w:t>
            </w:r>
            <w:r w:rsidR="00C80B1D" w:rsidRPr="00C80B1D">
              <w:rPr>
                <w:rFonts w:ascii="Arial" w:eastAsia="Calibri" w:hAnsi="Arial" w:cs="Arial"/>
                <w:sz w:val="16"/>
                <w:szCs w:val="16"/>
              </w:rPr>
              <w:t>populations at risk of disparities</w:t>
            </w:r>
          </w:p>
          <w:p w14:paraId="5269DAC3" w14:textId="003BAC53" w:rsidR="007D4D57" w:rsidRPr="00C80B1D" w:rsidRDefault="009D03D1" w:rsidP="007D4D5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C80B1D" w:rsidRPr="00C80B1D">
              <w:rPr>
                <w:rFonts w:eastAsia="Calibri"/>
                <w:sz w:val="16"/>
                <w:szCs w:val="16"/>
              </w:rPr>
              <w:t>↑</w:t>
            </w:r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7D4D57" w:rsidRPr="00C80B1D">
              <w:rPr>
                <w:rFonts w:ascii="Arial" w:hAnsi="Arial" w:cs="Arial"/>
                <w:sz w:val="16"/>
                <w:szCs w:val="16"/>
              </w:rPr>
              <w:t>A</w:t>
            </w:r>
            <w:r w:rsidR="007D4D57" w:rsidRPr="00C80B1D">
              <w:rPr>
                <w:rFonts w:ascii="Arial" w:eastAsia="Calibri" w:hAnsi="Arial" w:cs="Arial"/>
                <w:sz w:val="16"/>
                <w:szCs w:val="16"/>
              </w:rPr>
              <w:t xml:space="preserve">udio component </w:t>
            </w:r>
            <w:r w:rsidR="007D4D57">
              <w:rPr>
                <w:rFonts w:ascii="Arial" w:hAnsi="Arial" w:cs="Arial"/>
                <w:sz w:val="16"/>
                <w:szCs w:val="16"/>
              </w:rPr>
              <w:t xml:space="preserve">seeks to </w:t>
            </w:r>
            <w:r w:rsidR="007D4D57" w:rsidRPr="00583B62">
              <w:rPr>
                <w:rFonts w:ascii="Arial" w:hAnsi="Arial" w:cs="Arial"/>
                <w:sz w:val="16"/>
                <w:szCs w:val="16"/>
              </w:rPr>
              <w:t>supplement usual</w:t>
            </w:r>
            <w:r w:rsidR="007D4D57" w:rsidRPr="00C80B1D">
              <w:rPr>
                <w:rFonts w:ascii="Arial" w:eastAsia="Calibri" w:hAnsi="Arial" w:cs="Arial"/>
                <w:sz w:val="16"/>
                <w:szCs w:val="16"/>
              </w:rPr>
              <w:t xml:space="preserve"> care </w:t>
            </w:r>
            <w:r w:rsidR="007D4D57" w:rsidRPr="00583B62">
              <w:rPr>
                <w:rFonts w:ascii="Arial" w:hAnsi="Arial" w:cs="Arial"/>
                <w:sz w:val="16"/>
                <w:szCs w:val="16"/>
              </w:rPr>
              <w:t>with audio</w:t>
            </w:r>
            <w:r w:rsidR="007D4D57" w:rsidRPr="00C80B1D">
              <w:rPr>
                <w:rFonts w:ascii="Arial" w:eastAsia="Calibri" w:hAnsi="Arial" w:cs="Arial"/>
                <w:sz w:val="16"/>
                <w:szCs w:val="16"/>
              </w:rPr>
              <w:t xml:space="preserve"> </w:t>
            </w:r>
          </w:p>
          <w:p w14:paraId="3AD025DF" w14:textId="3FE14E91" w:rsidR="00C80B1D" w:rsidRPr="00C80B1D" w:rsidRDefault="009D03D1" w:rsidP="00C80B1D">
            <w:pPr>
              <w:rPr>
                <w:rFonts w:ascii="Arial" w:eastAsia="Calibri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 </w:t>
            </w:r>
            <w:r w:rsidR="00C80B1D" w:rsidRPr="00C80B1D">
              <w:rPr>
                <w:rFonts w:ascii="Arial" w:hAnsi="Arial" w:cs="Arial"/>
                <w:color w:val="000000"/>
                <w:sz w:val="16"/>
                <w:szCs w:val="16"/>
              </w:rPr>
              <w:t>↔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 </w:t>
            </w:r>
            <w:r w:rsidR="00603078" w:rsidRPr="00C80B1D">
              <w:rPr>
                <w:rFonts w:ascii="Arial" w:eastAsia="Calibri" w:hAnsi="Arial" w:cs="Arial"/>
                <w:sz w:val="16"/>
                <w:szCs w:val="16"/>
              </w:rPr>
              <w:t xml:space="preserve">Audio component seeks to replace </w:t>
            </w:r>
            <w:r w:rsidR="00603078" w:rsidRPr="00583B62">
              <w:rPr>
                <w:rFonts w:ascii="Arial" w:hAnsi="Arial" w:cs="Arial"/>
                <w:sz w:val="16"/>
                <w:szCs w:val="16"/>
              </w:rPr>
              <w:t>other care with audio</w:t>
            </w:r>
            <w:r w:rsidR="00603078" w:rsidRPr="00C80B1D">
              <w:rPr>
                <w:rFonts w:ascii="Arial" w:eastAsia="Calibri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648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E49BD6B" w14:textId="3B2D05C0" w:rsidR="00C80B1D" w:rsidRPr="00C80B1D" w:rsidRDefault="00C80B1D" w:rsidP="00C80B1D">
            <w:pPr>
              <w:rPr>
                <w:sz w:val="18"/>
                <w:szCs w:val="18"/>
                <w:lang w:eastAsia="ja-JP"/>
              </w:rPr>
            </w:pPr>
            <w:r w:rsidRPr="00C80B1D">
              <w:rPr>
                <w:rFonts w:ascii="Arial" w:hAnsi="Arial" w:cs="Arial"/>
              </w:rPr>
              <w:t>●</w:t>
            </w:r>
            <w:r w:rsidR="009D03D1">
              <w:rPr>
                <w:rFonts w:ascii="Arial" w:hAnsi="Arial" w:cs="Arial"/>
              </w:rPr>
              <w:t xml:space="preserve"> </w:t>
            </w:r>
            <w:r w:rsidRPr="00C80B1D">
              <w:rPr>
                <w:rFonts w:ascii="Arial" w:hAnsi="Arial" w:cs="Arial"/>
                <w:sz w:val="16"/>
                <w:szCs w:val="16"/>
              </w:rPr>
              <w:t>Low risk of bias or some concerns of bias</w:t>
            </w:r>
            <w:r w:rsidRPr="00C80B1D">
              <w:rPr>
                <w:rFonts w:hint="eastAsia"/>
                <w:sz w:val="18"/>
                <w:szCs w:val="18"/>
                <w:lang w:eastAsia="ja-JP"/>
              </w:rPr>
              <w:t xml:space="preserve"> </w:t>
            </w:r>
          </w:p>
          <w:p w14:paraId="4DF490CE" w14:textId="2FDEDB1D" w:rsidR="00C80B1D" w:rsidRPr="00C80B1D" w:rsidRDefault="00C80B1D" w:rsidP="00C80B1D">
            <w:pPr>
              <w:rPr>
                <w:rFonts w:ascii="Segoe UI Symbol" w:hAnsi="Segoe UI Symbol" w:cs="Arial"/>
                <w:sz w:val="16"/>
                <w:szCs w:val="16"/>
              </w:rPr>
            </w:pPr>
            <w:r w:rsidRPr="00C80B1D">
              <w:rPr>
                <w:rFonts w:ascii="Calibri" w:eastAsia="Times New Roman" w:hAnsi="Calibri" w:hint="eastAsia"/>
                <w:sz w:val="18"/>
                <w:szCs w:val="18"/>
                <w:lang w:eastAsia="ja-JP"/>
              </w:rPr>
              <w:t>○</w:t>
            </w:r>
            <w:r w:rsidR="009D03D1">
              <w:rPr>
                <w:sz w:val="18"/>
                <w:szCs w:val="18"/>
                <w:lang w:eastAsia="ja-JP"/>
              </w:rPr>
              <w:t xml:space="preserve"> </w:t>
            </w:r>
            <w:r w:rsidRPr="00C80B1D">
              <w:rPr>
                <w:rFonts w:ascii="Arial" w:hAnsi="Arial" w:cs="Arial"/>
                <w:sz w:val="16"/>
                <w:szCs w:val="16"/>
              </w:rPr>
              <w:t>High risk of bias</w:t>
            </w:r>
            <w:r w:rsidRPr="00C80B1D">
              <w:rPr>
                <w:rFonts w:ascii="Segoe UI Symbol" w:hAnsi="Segoe UI Symbol" w:cs="Arial"/>
                <w:sz w:val="16"/>
                <w:szCs w:val="16"/>
              </w:rPr>
              <w:t xml:space="preserve"> </w:t>
            </w:r>
          </w:p>
          <w:p w14:paraId="3A640DFF" w14:textId="2F4B310F" w:rsidR="00C80B1D" w:rsidRPr="00C80B1D" w:rsidRDefault="00C80B1D" w:rsidP="00C80B1D">
            <w:pPr>
              <w:rPr>
                <w:rFonts w:ascii="Arial" w:eastAsia="Calibri" w:hAnsi="Arial" w:cs="Arial"/>
                <w:sz w:val="16"/>
                <w:szCs w:val="16"/>
              </w:rPr>
            </w:pPr>
            <w:r w:rsidRPr="00C80B1D">
              <w:rPr>
                <w:rFonts w:ascii="Segoe UI Symbol" w:hAnsi="Segoe UI Symbol" w:cs="Arial"/>
                <w:sz w:val="14"/>
                <w:szCs w:val="14"/>
              </w:rPr>
              <w:t>✷</w:t>
            </w:r>
            <w:r w:rsidR="009D03D1">
              <w:rPr>
                <w:rFonts w:ascii="Segoe UI Symbol" w:hAnsi="Segoe UI Symbol" w:cs="Arial"/>
                <w:sz w:val="14"/>
                <w:szCs w:val="14"/>
              </w:rPr>
              <w:t xml:space="preserve"> </w:t>
            </w:r>
            <w:r w:rsidRPr="00C80B1D">
              <w:rPr>
                <w:rFonts w:ascii="Arial" w:eastAsia="Calibri" w:hAnsi="Arial" w:cs="Arial"/>
                <w:sz w:val="16"/>
                <w:szCs w:val="16"/>
              </w:rPr>
              <w:t>Data available for both arms but no indicator of whether differences were statistically</w:t>
            </w:r>
          </w:p>
          <w:p w14:paraId="2B79BD57" w14:textId="71868CC5" w:rsidR="00C80B1D" w:rsidRPr="00C80B1D" w:rsidRDefault="009D03D1" w:rsidP="00C80B1D">
            <w:pPr>
              <w:spacing w:after="120"/>
              <w:rPr>
                <w:rFonts w:ascii="Arial" w:eastAsia="Calibri" w:hAnsi="Arial" w:cs="Arial"/>
                <w:sz w:val="16"/>
                <w:szCs w:val="16"/>
              </w:rPr>
            </w:pPr>
            <w:r>
              <w:rPr>
                <w:rFonts w:ascii="Arial" w:eastAsia="Calibri" w:hAnsi="Arial" w:cs="Arial"/>
                <w:sz w:val="16"/>
                <w:szCs w:val="16"/>
              </w:rPr>
              <w:t xml:space="preserve"> </w:t>
            </w:r>
            <w:r w:rsidR="00C80B1D" w:rsidRPr="00C80B1D">
              <w:rPr>
                <w:rFonts w:ascii="Arial" w:eastAsia="Calibri" w:hAnsi="Arial" w:cs="Arial"/>
                <w:sz w:val="16"/>
                <w:szCs w:val="16"/>
              </w:rPr>
              <w:t xml:space="preserve">significant </w:t>
            </w:r>
          </w:p>
        </w:tc>
      </w:tr>
    </w:tbl>
    <w:p w14:paraId="4DA9CD60" w14:textId="77777777" w:rsidR="00C80B1D" w:rsidRPr="00C80B1D" w:rsidRDefault="00C80B1D" w:rsidP="00C80B1D">
      <w:pPr>
        <w:rPr>
          <w:rFonts w:eastAsia="Times New Roman"/>
          <w:b/>
          <w:sz w:val="2"/>
          <w:szCs w:val="2"/>
        </w:rPr>
      </w:pPr>
    </w:p>
    <w:tbl>
      <w:tblPr>
        <w:tblpPr w:leftFromText="180" w:rightFromText="180" w:vertAnchor="text" w:tblpY="1"/>
        <w:tblOverlap w:val="never"/>
        <w:tblW w:w="5000" w:type="pct"/>
        <w:tblLook w:val="04A0" w:firstRow="1" w:lastRow="0" w:firstColumn="1" w:lastColumn="0" w:noHBand="0" w:noVBand="1"/>
      </w:tblPr>
      <w:tblGrid>
        <w:gridCol w:w="2285"/>
        <w:gridCol w:w="1711"/>
        <w:gridCol w:w="1563"/>
        <w:gridCol w:w="1449"/>
        <w:gridCol w:w="1488"/>
        <w:gridCol w:w="1488"/>
        <w:gridCol w:w="1493"/>
        <w:gridCol w:w="1483"/>
      </w:tblGrid>
      <w:tr w:rsidR="00C80B1D" w:rsidRPr="00C80B1D" w14:paraId="4DCFC43D" w14:textId="77777777" w:rsidTr="00B62079">
        <w:trPr>
          <w:trHeight w:val="180"/>
        </w:trPr>
        <w:tc>
          <w:tcPr>
            <w:tcW w:w="882" w:type="pct"/>
            <w:tcBorders>
              <w:top w:val="single" w:sz="18" w:space="0" w:color="auto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0638BA37" w14:textId="77777777" w:rsidR="00C80B1D" w:rsidRPr="00C80B1D" w:rsidRDefault="00C80B1D" w:rsidP="00C80B1D">
            <w:pP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 w:rsidRPr="00C80B1D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660" w:type="pct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94C7764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603" w:type="pct"/>
            <w:tcBorders>
              <w:top w:val="single" w:sz="18" w:space="0" w:color="auto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158D2600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2855" w:type="pct"/>
            <w:gridSpan w:val="5"/>
            <w:tcBorders>
              <w:top w:val="single" w:sz="18" w:space="0" w:color="auto"/>
              <w:bottom w:val="single" w:sz="6" w:space="0" w:color="BFBFBF" w:themeColor="background1" w:themeShade="BF"/>
            </w:tcBorders>
          </w:tcPr>
          <w:p w14:paraId="62F78C57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 w:rsidRPr="00C80B1D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Outcomes</w:t>
            </w:r>
          </w:p>
        </w:tc>
      </w:tr>
      <w:tr w:rsidR="00C80B1D" w:rsidRPr="00C80B1D" w14:paraId="2E939DC4" w14:textId="77777777" w:rsidTr="00B62079">
        <w:trPr>
          <w:trHeight w:val="502"/>
        </w:trPr>
        <w:tc>
          <w:tcPr>
            <w:tcW w:w="882" w:type="pct"/>
            <w:tcBorders>
              <w:top w:val="nil"/>
              <w:left w:val="nil"/>
              <w:bottom w:val="single" w:sz="18" w:space="0" w:color="auto"/>
              <w:right w:val="single" w:sz="12" w:space="0" w:color="auto"/>
            </w:tcBorders>
            <w:shd w:val="clear" w:color="auto" w:fill="auto"/>
            <w:vAlign w:val="bottom"/>
            <w:hideMark/>
          </w:tcPr>
          <w:p w14:paraId="36A841CF" w14:textId="77777777" w:rsidR="00C80B1D" w:rsidRPr="00C80B1D" w:rsidRDefault="00C80B1D" w:rsidP="00C80B1D">
            <w:pP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 w:rsidRPr="00C80B1D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Author (Year)</w:t>
            </w:r>
          </w:p>
        </w:tc>
        <w:tc>
          <w:tcPr>
            <w:tcW w:w="660" w:type="pct"/>
            <w:vAlign w:val="bottom"/>
            <w:hideMark/>
          </w:tcPr>
          <w:p w14:paraId="6FF18062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 w:rsidRPr="00C80B1D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Intervention Focus</w:t>
            </w:r>
          </w:p>
        </w:tc>
        <w:tc>
          <w:tcPr>
            <w:tcW w:w="603" w:type="pct"/>
            <w:vAlign w:val="bottom"/>
            <w:hideMark/>
          </w:tcPr>
          <w:p w14:paraId="1ED715CE" w14:textId="08FC293B" w:rsidR="00C80B1D" w:rsidRPr="00C80B1D" w:rsidRDefault="008077F7" w:rsidP="00C80B1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 xml:space="preserve">Intervention </w:t>
            </w:r>
            <w:r w:rsidR="00C80B1D" w:rsidRPr="00C80B1D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Purpose</w:t>
            </w:r>
          </w:p>
        </w:tc>
        <w:tc>
          <w:tcPr>
            <w:tcW w:w="559" w:type="pct"/>
            <w:tcBorders>
              <w:top w:val="single" w:sz="6" w:space="0" w:color="BFBFBF" w:themeColor="background1" w:themeShade="BF"/>
              <w:left w:val="single" w:sz="12" w:space="0" w:color="auto"/>
              <w:bottom w:val="single" w:sz="18" w:space="0" w:color="auto"/>
            </w:tcBorders>
            <w:vAlign w:val="bottom"/>
          </w:tcPr>
          <w:p w14:paraId="3C6C5062" w14:textId="317C83A2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 w:rsidRPr="5CA6E9C1">
              <w:rPr>
                <w:rFonts w:ascii="Arial" w:eastAsia="Times New Roman" w:hAnsi="Arial" w:cs="Arial"/>
                <w:b/>
                <w:color w:val="000000" w:themeColor="text1"/>
                <w:sz w:val="16"/>
                <w:szCs w:val="16"/>
              </w:rPr>
              <w:t>Glycemic Control (</w:t>
            </w:r>
            <w:r w:rsidR="00941B10">
              <w:rPr>
                <w:rFonts w:ascii="Arial" w:eastAsia="Times New Roman" w:hAnsi="Arial" w:cs="Arial"/>
                <w:b/>
                <w:color w:val="000000" w:themeColor="text1"/>
                <w:sz w:val="16"/>
                <w:szCs w:val="16"/>
              </w:rPr>
              <w:t>A1c</w:t>
            </w:r>
            <w:r w:rsidRPr="5CA6E9C1">
              <w:rPr>
                <w:rFonts w:ascii="Arial" w:eastAsia="Times New Roman" w:hAnsi="Arial" w:cs="Arial"/>
                <w:b/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574" w:type="pct"/>
            <w:tcBorders>
              <w:top w:val="single" w:sz="6" w:space="0" w:color="BFBFBF" w:themeColor="background1" w:themeShade="BF"/>
              <w:left w:val="nil"/>
              <w:bottom w:val="single" w:sz="18" w:space="0" w:color="auto"/>
              <w:right w:val="nil"/>
            </w:tcBorders>
            <w:shd w:val="clear" w:color="auto" w:fill="auto"/>
            <w:vAlign w:val="bottom"/>
            <w:hideMark/>
          </w:tcPr>
          <w:p w14:paraId="2254A38F" w14:textId="1D6EDF43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 w:rsidRPr="00C80B1D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Other Clinical Outcomes</w:t>
            </w:r>
            <w:r w:rsidR="000016D2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574" w:type="pct"/>
            <w:tcBorders>
              <w:top w:val="single" w:sz="6" w:space="0" w:color="BFBFBF" w:themeColor="background1" w:themeShade="BF"/>
              <w:left w:val="nil"/>
              <w:bottom w:val="single" w:sz="18" w:space="0" w:color="auto"/>
              <w:right w:val="nil"/>
            </w:tcBorders>
            <w:shd w:val="clear" w:color="auto" w:fill="auto"/>
            <w:vAlign w:val="bottom"/>
            <w:hideMark/>
          </w:tcPr>
          <w:p w14:paraId="24136444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 w:rsidRPr="00C80B1D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Patient-Reported Health/QoL</w:t>
            </w:r>
          </w:p>
        </w:tc>
        <w:tc>
          <w:tcPr>
            <w:tcW w:w="576" w:type="pct"/>
            <w:tcBorders>
              <w:top w:val="single" w:sz="6" w:space="0" w:color="BFBFBF" w:themeColor="background1" w:themeShade="BF"/>
              <w:left w:val="nil"/>
              <w:bottom w:val="single" w:sz="18" w:space="0" w:color="auto"/>
              <w:right w:val="nil"/>
            </w:tcBorders>
            <w:shd w:val="clear" w:color="auto" w:fill="auto"/>
            <w:vAlign w:val="bottom"/>
            <w:hideMark/>
          </w:tcPr>
          <w:p w14:paraId="16FA4AD7" w14:textId="2769EAED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 w:rsidRPr="00C80B1D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Health Care Access &amp; Utilization</w:t>
            </w:r>
          </w:p>
        </w:tc>
        <w:tc>
          <w:tcPr>
            <w:tcW w:w="571" w:type="pct"/>
            <w:tcBorders>
              <w:top w:val="single" w:sz="6" w:space="0" w:color="BFBFBF" w:themeColor="background1" w:themeShade="BF"/>
              <w:left w:val="nil"/>
              <w:bottom w:val="single" w:sz="18" w:space="0" w:color="auto"/>
            </w:tcBorders>
            <w:shd w:val="clear" w:color="auto" w:fill="auto"/>
            <w:vAlign w:val="bottom"/>
            <w:hideMark/>
          </w:tcPr>
          <w:p w14:paraId="1B15CE2F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 w:rsidRPr="00C80B1D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Patient Safety &amp; Harms</w:t>
            </w:r>
            <w:r w:rsidRPr="00C80B1D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 </w:t>
            </w:r>
          </w:p>
        </w:tc>
      </w:tr>
      <w:tr w:rsidR="00C80B1D" w:rsidRPr="00C80B1D" w14:paraId="2E7880CC" w14:textId="77777777" w:rsidTr="00B62079">
        <w:trPr>
          <w:trHeight w:val="20"/>
        </w:trPr>
        <w:tc>
          <w:tcPr>
            <w:tcW w:w="882" w:type="pct"/>
            <w:tcBorders>
              <w:top w:val="single" w:sz="18" w:space="0" w:color="auto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  <w:noWrap/>
          </w:tcPr>
          <w:p w14:paraId="701846FC" w14:textId="63CDFAEC" w:rsidR="00C80B1D" w:rsidRPr="00C80B1D" w:rsidRDefault="00C80B1D" w:rsidP="00C80B1D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b/>
                <w:bCs/>
                <w:i/>
                <w:iCs/>
                <w:sz w:val="14"/>
                <w:szCs w:val="14"/>
              </w:rPr>
              <w:t>Doupis 2019</w: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begin">
                <w:fldData xml:space="preserve">PEVuZE5vdGU+PENpdGUgRXhjbHVkZUF1dGg9IjEiIEV4Y2x1ZGVZZWFyPSIxIj48QXV0aG9yPkRv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</w:fldData>
              </w:fldCha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instrText xml:space="preserve"> ADDIN EN.CITE </w:instrTex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begin">
                <w:fldData xml:space="preserve">PEVuZE5vdGU+PENpdGUgRXhjbHVkZUF1dGg9IjEiIEV4Y2x1ZGVZZWFyPSIxIj48QXV0aG9yPkRv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</w:fldData>
              </w:fldCha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instrText xml:space="preserve"> ADDIN EN.CITE.DATA </w:instrTex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end"/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separate"/>
            </w:r>
            <w:r w:rsidR="00906EC3" w:rsidRPr="00906EC3">
              <w:rPr>
                <w:rFonts w:ascii="Arial" w:eastAsia="MS Mincho" w:hAnsi="Arial" w:cs="Arial"/>
                <w:b/>
                <w:bCs/>
                <w:noProof/>
                <w:sz w:val="14"/>
                <w:szCs w:val="14"/>
                <w:vertAlign w:val="superscript"/>
              </w:rPr>
              <w:t>15</w: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end"/>
            </w:r>
          </w:p>
        </w:tc>
        <w:tc>
          <w:tcPr>
            <w:tcW w:w="660" w:type="pct"/>
            <w:tcBorders>
              <w:top w:val="single" w:sz="18" w:space="0" w:color="auto"/>
              <w:left w:val="single" w:sz="12" w:space="0" w:color="auto"/>
              <w:bottom w:val="single" w:sz="4" w:space="0" w:color="BFBFBF" w:themeColor="background1" w:themeShade="BF"/>
              <w:right w:val="nil"/>
            </w:tcBorders>
            <w:shd w:val="clear" w:color="auto" w:fill="auto"/>
          </w:tcPr>
          <w:p w14:paraId="6E682921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MM+BLC</w:t>
            </w:r>
          </w:p>
        </w:tc>
        <w:tc>
          <w:tcPr>
            <w:tcW w:w="603" w:type="pct"/>
            <w:tcBorders>
              <w:top w:val="single" w:sz="18" w:space="0" w:color="auto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2CFED34C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eastAsia="Calibri"/>
                <w:sz w:val="18"/>
                <w:szCs w:val="18"/>
              </w:rPr>
              <w:t>↑</w:t>
            </w:r>
          </w:p>
        </w:tc>
        <w:tc>
          <w:tcPr>
            <w:tcW w:w="559" w:type="pct"/>
            <w:tcBorders>
              <w:top w:val="single" w:sz="18" w:space="0" w:color="auto"/>
              <w:left w:val="single" w:sz="12" w:space="0" w:color="auto"/>
              <w:bottom w:val="single" w:sz="4" w:space="0" w:color="BFBFBF" w:themeColor="background1" w:themeShade="BF"/>
            </w:tcBorders>
            <w:shd w:val="clear" w:color="auto" w:fill="DBDBDB" w:themeFill="accent3" w:themeFillTint="66"/>
          </w:tcPr>
          <w:p w14:paraId="46FCCB46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sz w:val="18"/>
                <w:szCs w:val="18"/>
              </w:rPr>
            </w:pPr>
            <w:r w:rsidRPr="00C80B1D">
              <w:rPr>
                <w:rFonts w:ascii="Calibri" w:eastAsia="Times New Roman" w:hAnsi="Calibri" w:hint="eastAsia"/>
                <w:sz w:val="18"/>
                <w:szCs w:val="18"/>
                <w:lang w:eastAsia="ja-JP"/>
              </w:rPr>
              <w:t>○</w:t>
            </w:r>
          </w:p>
        </w:tc>
        <w:tc>
          <w:tcPr>
            <w:tcW w:w="574" w:type="pct"/>
            <w:tcBorders>
              <w:top w:val="single" w:sz="18" w:space="0" w:color="auto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DBDBDB" w:themeFill="accent3" w:themeFillTint="66"/>
            <w:noWrap/>
            <w:vAlign w:val="center"/>
          </w:tcPr>
          <w:p w14:paraId="6B0F0CE6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sz w:val="18"/>
                <w:szCs w:val="18"/>
              </w:rPr>
            </w:pPr>
            <w:r w:rsidRPr="00C80B1D">
              <w:rPr>
                <w:rFonts w:ascii="Calibri" w:eastAsia="Times New Roman" w:hAnsi="Calibri" w:hint="eastAsia"/>
                <w:sz w:val="18"/>
                <w:szCs w:val="18"/>
                <w:lang w:eastAsia="ja-JP"/>
              </w:rPr>
              <w:t>○</w:t>
            </w:r>
          </w:p>
        </w:tc>
        <w:tc>
          <w:tcPr>
            <w:tcW w:w="574" w:type="pct"/>
            <w:tcBorders>
              <w:top w:val="single" w:sz="18" w:space="0" w:color="auto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DBDBDB" w:themeFill="accent3" w:themeFillTint="66"/>
            <w:noWrap/>
            <w:vAlign w:val="center"/>
          </w:tcPr>
          <w:p w14:paraId="3B6ED6E8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sz w:val="18"/>
                <w:szCs w:val="18"/>
              </w:rPr>
            </w:pPr>
            <w:r w:rsidRPr="00C80B1D">
              <w:rPr>
                <w:rFonts w:ascii="Calibri" w:eastAsia="Times New Roman" w:hAnsi="Calibri" w:hint="eastAsia"/>
                <w:sz w:val="18"/>
                <w:szCs w:val="18"/>
                <w:lang w:eastAsia="ja-JP"/>
              </w:rPr>
              <w:t>○</w:t>
            </w:r>
          </w:p>
        </w:tc>
        <w:tc>
          <w:tcPr>
            <w:tcW w:w="576" w:type="pct"/>
            <w:tcBorders>
              <w:top w:val="single" w:sz="18" w:space="0" w:color="auto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C5E0B3" w:themeFill="accent6" w:themeFillTint="66"/>
            <w:vAlign w:val="center"/>
          </w:tcPr>
          <w:p w14:paraId="263745CB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Calibri" w:eastAsia="Times New Roman" w:hAnsi="Calibri" w:hint="eastAsia"/>
                <w:sz w:val="18"/>
                <w:szCs w:val="18"/>
                <w:lang w:eastAsia="ja-JP"/>
              </w:rPr>
              <w:t>○</w:t>
            </w:r>
          </w:p>
        </w:tc>
        <w:tc>
          <w:tcPr>
            <w:tcW w:w="571" w:type="pct"/>
            <w:tcBorders>
              <w:top w:val="single" w:sz="18" w:space="0" w:color="auto"/>
              <w:left w:val="nil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317D4979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</w:p>
        </w:tc>
      </w:tr>
      <w:tr w:rsidR="00C80B1D" w:rsidRPr="00C80B1D" w14:paraId="7932585B" w14:textId="77777777" w:rsidTr="00B62079">
        <w:trPr>
          <w:trHeight w:val="20"/>
        </w:trPr>
        <w:tc>
          <w:tcPr>
            <w:tcW w:w="882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  <w:noWrap/>
          </w:tcPr>
          <w:p w14:paraId="5FF1E3C8" w14:textId="7CBFFB68" w:rsidR="00C80B1D" w:rsidRPr="00C80B1D" w:rsidRDefault="00C80B1D" w:rsidP="00C80B1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Lauffenburger 2019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kxh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kxh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.DATA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separate"/>
            </w:r>
            <w:r w:rsidR="00906EC3" w:rsidRPr="00906EC3">
              <w:rPr>
                <w:rFonts w:ascii="Arial" w:eastAsia="MS Mincho" w:hAnsi="Arial" w:cs="Arial"/>
                <w:noProof/>
                <w:sz w:val="14"/>
                <w:szCs w:val="14"/>
                <w:vertAlign w:val="superscript"/>
              </w:rPr>
              <w:t>25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</w:p>
        </w:tc>
        <w:tc>
          <w:tcPr>
            <w:tcW w:w="660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</w:tcPr>
          <w:p w14:paraId="5DBC490B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MM+BLC</w:t>
            </w:r>
          </w:p>
        </w:tc>
        <w:tc>
          <w:tcPr>
            <w:tcW w:w="603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1B4B1F96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eastAsia="Calibri"/>
                <w:sz w:val="18"/>
                <w:szCs w:val="18"/>
              </w:rPr>
              <w:t>↑</w:t>
            </w:r>
          </w:p>
        </w:tc>
        <w:tc>
          <w:tcPr>
            <w:tcW w:w="559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</w:tcBorders>
            <w:shd w:val="clear" w:color="auto" w:fill="DBDBDB" w:themeFill="accent3" w:themeFillTint="66"/>
          </w:tcPr>
          <w:p w14:paraId="2C07893F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14:paraId="382901DD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14:paraId="18395C2C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6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DBDBDB" w:themeFill="accent3" w:themeFillTint="66"/>
            <w:vAlign w:val="center"/>
          </w:tcPr>
          <w:p w14:paraId="6B91B223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1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4F6BE4B8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</w:tr>
      <w:tr w:rsidR="00C80B1D" w:rsidRPr="00C80B1D" w14:paraId="4D449233" w14:textId="77777777" w:rsidTr="00B62079">
        <w:trPr>
          <w:trHeight w:val="20"/>
        </w:trPr>
        <w:tc>
          <w:tcPr>
            <w:tcW w:w="882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  <w:noWrap/>
          </w:tcPr>
          <w:p w14:paraId="1B74A262" w14:textId="0B2AF258" w:rsidR="00C80B1D" w:rsidRPr="00C80B1D" w:rsidRDefault="00C80B1D" w:rsidP="00C80B1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Varney 2014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lZh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lZh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.DATA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separate"/>
            </w:r>
            <w:r w:rsidR="00906EC3" w:rsidRPr="00906EC3">
              <w:rPr>
                <w:rFonts w:ascii="Arial" w:eastAsia="MS Mincho" w:hAnsi="Arial" w:cs="Arial"/>
                <w:noProof/>
                <w:sz w:val="14"/>
                <w:szCs w:val="14"/>
                <w:vertAlign w:val="superscript"/>
              </w:rPr>
              <w:t>28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</w:p>
        </w:tc>
        <w:tc>
          <w:tcPr>
            <w:tcW w:w="660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</w:tcPr>
          <w:p w14:paraId="64863EE0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MM+BLC</w:t>
            </w:r>
          </w:p>
        </w:tc>
        <w:tc>
          <w:tcPr>
            <w:tcW w:w="603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0D26F6D6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eastAsia="Calibri"/>
                <w:sz w:val="18"/>
                <w:szCs w:val="18"/>
              </w:rPr>
              <w:t>↑</w:t>
            </w:r>
          </w:p>
        </w:tc>
        <w:tc>
          <w:tcPr>
            <w:tcW w:w="559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</w:tcBorders>
            <w:shd w:val="clear" w:color="auto" w:fill="C5E0B3" w:themeFill="accent6" w:themeFillTint="66"/>
          </w:tcPr>
          <w:p w14:paraId="2AD832F4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C5E0B3" w:themeFill="accent6" w:themeFillTint="66"/>
            <w:noWrap/>
            <w:vAlign w:val="center"/>
          </w:tcPr>
          <w:p w14:paraId="432791DB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14:paraId="601368E1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6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63AB7646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1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43E542E8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</w:tr>
      <w:tr w:rsidR="000B02AC" w:rsidRPr="00C80B1D" w14:paraId="19AFEA42" w14:textId="77777777" w:rsidTr="00B62079">
        <w:trPr>
          <w:trHeight w:val="20"/>
        </w:trPr>
        <w:tc>
          <w:tcPr>
            <w:tcW w:w="882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  <w:noWrap/>
          </w:tcPr>
          <w:p w14:paraId="5AA99926" w14:textId="78011FD8" w:rsidR="00C80B1D" w:rsidRPr="00C80B1D" w:rsidRDefault="00C80B1D" w:rsidP="00C80B1D">
            <w:pP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b/>
                <w:bCs/>
                <w:i/>
                <w:iCs/>
                <w:sz w:val="14"/>
                <w:szCs w:val="14"/>
              </w:rPr>
              <w:t>Baron 2017</w: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begin">
                <w:fldData xml:space="preserve">PEVuZE5vdGU+PENpdGUgRXhjbHVkZUF1dGg9IjEiIEV4Y2x1ZGVZZWFyPSIxIj48QXV0aG9yPkJh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</w:fldData>
              </w:fldCha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instrText xml:space="preserve"> ADDIN EN.CITE </w:instrTex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begin">
                <w:fldData xml:space="preserve">PEVuZE5vdGU+PENpdGUgRXhjbHVkZUF1dGg9IjEiIEV4Y2x1ZGVZZWFyPSIxIj48QXV0aG9yPkJh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</w:fldData>
              </w:fldCha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instrText xml:space="preserve"> ADDIN EN.CITE.DATA </w:instrTex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end"/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separate"/>
            </w:r>
            <w:r w:rsidR="00906EC3" w:rsidRPr="00906EC3">
              <w:rPr>
                <w:rFonts w:ascii="Arial" w:eastAsia="MS Mincho" w:hAnsi="Arial" w:cs="Arial"/>
                <w:b/>
                <w:bCs/>
                <w:noProof/>
                <w:sz w:val="14"/>
                <w:szCs w:val="14"/>
                <w:vertAlign w:val="superscript"/>
              </w:rPr>
              <w:t>32</w: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end"/>
            </w:r>
          </w:p>
        </w:tc>
        <w:tc>
          <w:tcPr>
            <w:tcW w:w="660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</w:tcPr>
          <w:p w14:paraId="376532DA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MM+BLC</w:t>
            </w:r>
          </w:p>
        </w:tc>
        <w:tc>
          <w:tcPr>
            <w:tcW w:w="603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405CAC30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eastAsia="Calibri"/>
                <w:sz w:val="18"/>
                <w:szCs w:val="18"/>
              </w:rPr>
              <w:t>↑</w:t>
            </w:r>
          </w:p>
        </w:tc>
        <w:tc>
          <w:tcPr>
            <w:tcW w:w="559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</w:tcBorders>
            <w:shd w:val="clear" w:color="auto" w:fill="DBDBDB" w:themeFill="accent3" w:themeFillTint="66"/>
          </w:tcPr>
          <w:p w14:paraId="3E4682DB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DBDBDB" w:themeFill="accent3" w:themeFillTint="66"/>
            <w:noWrap/>
            <w:vAlign w:val="center"/>
          </w:tcPr>
          <w:p w14:paraId="3216E819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C5E0B3" w:themeFill="accent6" w:themeFillTint="66"/>
            <w:noWrap/>
            <w:vAlign w:val="center"/>
          </w:tcPr>
          <w:p w14:paraId="33D2C712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6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14:paraId="382BDC06" w14:textId="398FCA99" w:rsidR="00C80B1D" w:rsidRPr="006C4F4E" w:rsidRDefault="00C80B1D" w:rsidP="00C80B1D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571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05A4ADE5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</w:tr>
      <w:tr w:rsidR="00C80B1D" w:rsidRPr="00C80B1D" w14:paraId="0672490B" w14:textId="77777777" w:rsidTr="00B62079">
        <w:trPr>
          <w:trHeight w:val="20"/>
        </w:trPr>
        <w:tc>
          <w:tcPr>
            <w:tcW w:w="882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  <w:noWrap/>
          </w:tcPr>
          <w:p w14:paraId="0CBAA512" w14:textId="23B0A75A" w:rsidR="00C80B1D" w:rsidRPr="00C80B1D" w:rsidRDefault="00C80B1D" w:rsidP="00C80B1D">
            <w:pP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b/>
                <w:bCs/>
                <w:i/>
                <w:iCs/>
                <w:sz w:val="14"/>
                <w:szCs w:val="14"/>
              </w:rPr>
              <w:t>Crowley 2013</w: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begin">
                <w:fldData xml:space="preserve">PEVuZE5vdGU+PENpdGUgRXhjbHVkZUF1dGg9IjEiIEV4Y2x1ZGVZZWFyPSIxIj48QXV0aG9yPkNy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</w:fldData>
              </w:fldCha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instrText xml:space="preserve"> ADDIN EN.CITE </w:instrTex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begin">
                <w:fldData xml:space="preserve">PEVuZE5vdGU+PENpdGUgRXhjbHVkZUF1dGg9IjEiIEV4Y2x1ZGVZZWFyPSIxIj48QXV0aG9yPkNy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</w:fldData>
              </w:fldCha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instrText xml:space="preserve"> ADDIN EN.CITE.DATA </w:instrTex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end"/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separate"/>
            </w:r>
            <w:r w:rsidR="00906EC3" w:rsidRPr="00906EC3">
              <w:rPr>
                <w:rFonts w:ascii="Arial" w:eastAsia="MS Mincho" w:hAnsi="Arial" w:cs="Arial"/>
                <w:b/>
                <w:bCs/>
                <w:noProof/>
                <w:sz w:val="14"/>
                <w:szCs w:val="14"/>
                <w:vertAlign w:val="superscript"/>
              </w:rPr>
              <w:t>23</w: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end"/>
            </w:r>
          </w:p>
        </w:tc>
        <w:tc>
          <w:tcPr>
            <w:tcW w:w="660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</w:tcPr>
          <w:p w14:paraId="6F5B54C4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MM+BLC</w:t>
            </w:r>
          </w:p>
        </w:tc>
        <w:tc>
          <w:tcPr>
            <w:tcW w:w="603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1DCFCA02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eastAsia="Calibri"/>
                <w:sz w:val="18"/>
                <w:szCs w:val="18"/>
              </w:rPr>
              <w:t>↑</w:t>
            </w:r>
          </w:p>
        </w:tc>
        <w:tc>
          <w:tcPr>
            <w:tcW w:w="559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</w:tcBorders>
            <w:shd w:val="clear" w:color="auto" w:fill="DBDBDB" w:themeFill="accent3" w:themeFillTint="66"/>
          </w:tcPr>
          <w:p w14:paraId="47856A4B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DBDBDB" w:themeFill="accent3" w:themeFillTint="66"/>
            <w:noWrap/>
            <w:vAlign w:val="center"/>
          </w:tcPr>
          <w:p w14:paraId="644BA898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14:paraId="458FB7E5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6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C5E0B3" w:themeFill="accent6" w:themeFillTint="66"/>
            <w:noWrap/>
            <w:vAlign w:val="center"/>
          </w:tcPr>
          <w:p w14:paraId="358E9C84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1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14:paraId="3B174301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</w:tr>
      <w:tr w:rsidR="00C80B1D" w:rsidRPr="00C80B1D" w14:paraId="41162D20" w14:textId="77777777" w:rsidTr="00B62079">
        <w:trPr>
          <w:trHeight w:val="20"/>
        </w:trPr>
        <w:tc>
          <w:tcPr>
            <w:tcW w:w="882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  <w:noWrap/>
          </w:tcPr>
          <w:p w14:paraId="6968F001" w14:textId="74E9D7D1" w:rsidR="00C80B1D" w:rsidRPr="00C80B1D" w:rsidRDefault="00C80B1D" w:rsidP="00C80B1D">
            <w:pP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b/>
                <w:bCs/>
                <w:i/>
                <w:iCs/>
                <w:sz w:val="14"/>
                <w:szCs w:val="14"/>
              </w:rPr>
              <w:t>Chamany 2015</w: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begin">
                <w:fldData xml:space="preserve">PEVuZE5vdGU+PENpdGUgRXhjbHVkZUF1dGg9IjEiIEV4Y2x1ZGVZZWFyPSIxIj48QXV0aG9yPkNo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</w:fldData>
              </w:fldCha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instrText xml:space="preserve"> ADDIN EN.CITE </w:instrTex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begin">
                <w:fldData xml:space="preserve">PEVuZE5vdGU+PENpdGUgRXhjbHVkZUF1dGg9IjEiIEV4Y2x1ZGVZZWFyPSIxIj48QXV0aG9yPkNo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</w:fldData>
              </w:fldCha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instrText xml:space="preserve"> ADDIN EN.CITE.DATA </w:instrTex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end"/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separate"/>
            </w:r>
            <w:r w:rsidR="00906EC3" w:rsidRPr="00906EC3">
              <w:rPr>
                <w:rFonts w:ascii="Arial" w:eastAsia="MS Mincho" w:hAnsi="Arial" w:cs="Arial"/>
                <w:b/>
                <w:bCs/>
                <w:noProof/>
                <w:sz w:val="14"/>
                <w:szCs w:val="14"/>
                <w:vertAlign w:val="superscript"/>
              </w:rPr>
              <w:t>17,37</w: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end"/>
            </w:r>
          </w:p>
        </w:tc>
        <w:tc>
          <w:tcPr>
            <w:tcW w:w="660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</w:tcPr>
          <w:p w14:paraId="79CC3B5D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MM+BLC</w:t>
            </w:r>
          </w:p>
        </w:tc>
        <w:tc>
          <w:tcPr>
            <w:tcW w:w="603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2B0E594B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eastAsia="Calibri"/>
                <w:sz w:val="18"/>
                <w:szCs w:val="18"/>
              </w:rPr>
              <w:t>↑</w:t>
            </w:r>
          </w:p>
        </w:tc>
        <w:tc>
          <w:tcPr>
            <w:tcW w:w="559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</w:tcBorders>
            <w:shd w:val="clear" w:color="auto" w:fill="C5E0B3" w:themeFill="accent6" w:themeFillTint="66"/>
          </w:tcPr>
          <w:p w14:paraId="60846B7C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Calibri" w:eastAsia="Times New Roman" w:hAnsi="Calibri" w:hint="eastAsia"/>
                <w:sz w:val="18"/>
                <w:szCs w:val="18"/>
                <w:lang w:eastAsia="ja-JP"/>
              </w:rPr>
              <w:t>○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14:paraId="531C5AB3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14:paraId="01D05907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Segoe UI Symbol" w:eastAsia="Times New Roman" w:hAnsi="Segoe UI Symbol" w:cs="Arial"/>
                <w:sz w:val="18"/>
                <w:szCs w:val="18"/>
              </w:rPr>
              <w:t>✷</w:t>
            </w:r>
          </w:p>
        </w:tc>
        <w:tc>
          <w:tcPr>
            <w:tcW w:w="576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DBDBDB" w:themeFill="accent3" w:themeFillTint="66"/>
            <w:vAlign w:val="center"/>
          </w:tcPr>
          <w:p w14:paraId="30F40669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Calibri" w:eastAsia="Times New Roman" w:hAnsi="Calibri" w:hint="eastAsia"/>
                <w:sz w:val="18"/>
                <w:szCs w:val="18"/>
                <w:lang w:eastAsia="ja-JP"/>
              </w:rPr>
              <w:t>○</w:t>
            </w:r>
          </w:p>
        </w:tc>
        <w:tc>
          <w:tcPr>
            <w:tcW w:w="571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1CA6ABB6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</w:tr>
      <w:tr w:rsidR="00C80B1D" w:rsidRPr="00C80B1D" w14:paraId="68A30D18" w14:textId="77777777" w:rsidTr="00B62079">
        <w:trPr>
          <w:trHeight w:val="20"/>
        </w:trPr>
        <w:tc>
          <w:tcPr>
            <w:tcW w:w="882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  <w:noWrap/>
          </w:tcPr>
          <w:p w14:paraId="3F43CCBC" w14:textId="6F4634F9" w:rsidR="00C80B1D" w:rsidRPr="00C80B1D" w:rsidRDefault="00C80B1D" w:rsidP="00C80B1D">
            <w:pPr>
              <w:rPr>
                <w:rFonts w:ascii="Arial" w:eastAsia="MS Mincho" w:hAnsi="Arial" w:cs="Arial"/>
                <w:b/>
                <w:bCs/>
                <w:sz w:val="14"/>
                <w:szCs w:val="14"/>
              </w:rPr>
            </w:pPr>
            <w:r w:rsidRPr="00C80B1D">
              <w:rPr>
                <w:rFonts w:ascii="Arial" w:eastAsia="MS Mincho" w:hAnsi="Arial" w:cs="Arial"/>
                <w:b/>
                <w:bCs/>
                <w:i/>
                <w:iCs/>
                <w:sz w:val="14"/>
                <w:szCs w:val="14"/>
              </w:rPr>
              <w:t>McMahon 2012</w: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begin">
                <w:fldData xml:space="preserve">PEVuZE5vdGU+PENpdGUgRXhjbHVkZUF1dGg9IjEiIEV4Y2x1ZGVZZWFyPSIxIj48QXV0aG9yPk1j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</w:fldData>
              </w:fldCha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instrText xml:space="preserve"> ADDIN EN.CITE </w:instrTex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begin">
                <w:fldData xml:space="preserve">PEVuZE5vdGU+PENpdGUgRXhjbHVkZUF1dGg9IjEiIEV4Y2x1ZGVZZWFyPSIxIj48QXV0aG9yPk1j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</w:fldData>
              </w:fldCha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instrText xml:space="preserve"> ADDIN EN.CITE.DATA </w:instrTex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end"/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separate"/>
            </w:r>
            <w:r w:rsidR="00906EC3" w:rsidRPr="00906EC3">
              <w:rPr>
                <w:rFonts w:ascii="Arial" w:eastAsia="MS Mincho" w:hAnsi="Arial" w:cs="Arial"/>
                <w:b/>
                <w:bCs/>
                <w:noProof/>
                <w:sz w:val="14"/>
                <w:szCs w:val="14"/>
                <w:vertAlign w:val="superscript"/>
              </w:rPr>
              <w:t>22</w: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end"/>
            </w:r>
          </w:p>
        </w:tc>
        <w:tc>
          <w:tcPr>
            <w:tcW w:w="660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</w:tcPr>
          <w:p w14:paraId="27121C25" w14:textId="77777777" w:rsidR="00C80B1D" w:rsidRPr="00C80B1D" w:rsidRDefault="00C80B1D" w:rsidP="00C80B1D">
            <w:pPr>
              <w:jc w:val="center"/>
              <w:rPr>
                <w:rFonts w:ascii="Arial" w:eastAsia="MS Mincho" w:hAnsi="Arial" w:cs="Arial"/>
                <w:sz w:val="14"/>
                <w:szCs w:val="14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MM+BLC</w:t>
            </w:r>
          </w:p>
        </w:tc>
        <w:tc>
          <w:tcPr>
            <w:tcW w:w="603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7CCE74BB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eastAsia="Calibri"/>
                <w:sz w:val="18"/>
                <w:szCs w:val="18"/>
              </w:rPr>
              <w:t>↑</w:t>
            </w:r>
          </w:p>
        </w:tc>
        <w:tc>
          <w:tcPr>
            <w:tcW w:w="559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</w:tcBorders>
            <w:shd w:val="clear" w:color="auto" w:fill="DBDBDB" w:themeFill="accent3" w:themeFillTint="66"/>
          </w:tcPr>
          <w:p w14:paraId="17611A1B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DBDBDB" w:themeFill="accent3" w:themeFillTint="66"/>
            <w:noWrap/>
            <w:vAlign w:val="center"/>
          </w:tcPr>
          <w:p w14:paraId="03332E24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14:paraId="5D7DD49F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sz w:val="18"/>
                <w:szCs w:val="18"/>
              </w:rPr>
            </w:pPr>
          </w:p>
        </w:tc>
        <w:tc>
          <w:tcPr>
            <w:tcW w:w="576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3F52C4C9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1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65542883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</w:tr>
      <w:tr w:rsidR="00C80B1D" w:rsidRPr="00C80B1D" w14:paraId="5B08AAEB" w14:textId="77777777" w:rsidTr="00B62079">
        <w:trPr>
          <w:trHeight w:val="20"/>
        </w:trPr>
        <w:tc>
          <w:tcPr>
            <w:tcW w:w="882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  <w:noWrap/>
          </w:tcPr>
          <w:p w14:paraId="523A33F3" w14:textId="7151CE69" w:rsidR="00C80B1D" w:rsidRPr="00C80B1D" w:rsidRDefault="00C80B1D" w:rsidP="00C80B1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Mons 2013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/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 &lt;EndNote&gt;&lt;Cite ExcludeAuth="1" ExcludeYear="1"&gt;&lt;Author&gt;Mons&lt;/Author&gt;&lt;Year&gt;2013&lt;/Year&gt;&lt;RecNum&gt;1440&lt;/RecNum&gt;&lt;DisplayText&gt;&lt;style face="superscript"&gt;21&lt;/style&gt;&lt;/DisplayText&gt;&lt;record&gt;&lt;rec-number&gt;1440&lt;/rec-number&gt;&lt;foreign-keys&gt;&lt;key app="EN" db-id="esv229dx3rrav4e905wx9sv2a0x2dw9deted" timestamp="1659560405"&gt;1440&lt;/key&gt;&lt;/foreign-keys&gt;&lt;ref-type name="Journal Article"&gt;17&lt;/ref-type&gt;&lt;contributors&gt;&lt;authors&gt;&lt;author&gt;Mons, U.&lt;/author&gt;&lt;author&gt;Raum, E.&lt;/author&gt;&lt;author&gt;Krämer, H. U.&lt;/author&gt;&lt;author&gt;Rüter, G.&lt;/author&gt;&lt;author&gt;Rothenbacher, D.&lt;/author&gt;&lt;author&gt;Rosemann, T.&lt;/author&gt;&lt;author&gt;Szecsenyi, J.&lt;/author&gt;&lt;author&gt;Brenner, H.&lt;/author&gt;&lt;/authors&gt;&lt;/contributors&gt;&lt;auth-address&gt;Division of Clinical Epidemiology and Aging Research, German Cancer Research Center (DKFZ), Heidelberg, Germany.&lt;/auth-address&gt;&lt;titles&gt;&lt;title&gt;Effectiveness of a supportive telephone counseling intervention in type 2 diabetes patients: randomized controlled study&lt;/title&gt;&lt;secondary-title&gt;PLoS One&lt;/secondary-title&gt;&lt;/titles&gt;&lt;periodical&gt;&lt;full-title&gt;PloS One&lt;/full-title&gt;&lt;abbr-1&gt;PLoS One&lt;/abbr-1&gt;&lt;abbr-2&gt;PLoS One&lt;/abbr-2&gt;&lt;/periodical&gt;&lt;pages&gt;e77954&lt;/pages&gt;&lt;volume&gt;8&lt;/volume&gt;&lt;number&gt;10&lt;/number&gt;&lt;edition&gt;2013/11/10&lt;/edition&gt;&lt;keywords&gt;&lt;keyword&gt;Aged&lt;/keyword&gt;&lt;keyword&gt;Counseling/*methods&lt;/keyword&gt;&lt;keyword&gt;Depression/*prevention &amp;amp; control&lt;/keyword&gt;&lt;keyword&gt;Diabetes Mellitus, Type 2/*therapy&lt;/keyword&gt;&lt;keyword&gt;Female&lt;/keyword&gt;&lt;keyword&gt;Glycated Hemoglobin A/analysis&lt;/keyword&gt;&lt;keyword&gt;Humans&lt;/keyword&gt;&lt;keyword&gt;Male&lt;/keyword&gt;&lt;keyword&gt;Prospective Studies&lt;/keyword&gt;&lt;keyword&gt;*Quality of Life&lt;/keyword&gt;&lt;keyword&gt;*Telephone&lt;/keyword&gt;&lt;/keywords&gt;&lt;dates&gt;&lt;year&gt;2013&lt;/year&gt;&lt;/dates&gt;&lt;isbn&gt;1932-6203&lt;/isbn&gt;&lt;accession-num&gt;24205043&lt;/accession-num&gt;&lt;urls&gt;&lt;related-urls&gt;&lt;url&gt;https://www.ncbi.nlm.nih.gov/pmc/articles/PMC3813502/pdf/pone.0077954.pdf&lt;/url&gt;&lt;/related-urls&gt;&lt;/urls&gt;&lt;custom2&gt;PMC3813502&lt;/custom2&gt;&lt;electronic-resource-num&gt;10.1371/journal.pone.0077954&lt;/electronic-resource-num&gt;&lt;remote-database-provider&gt;NLM&lt;/remote-database-provider&gt;&lt;language&gt;eng&lt;/language&gt;&lt;/record&gt;&lt;/Cite&gt;&lt;/EndNote&gt;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separate"/>
            </w:r>
            <w:r w:rsidR="00906EC3" w:rsidRPr="00906EC3">
              <w:rPr>
                <w:rFonts w:ascii="Arial" w:eastAsia="MS Mincho" w:hAnsi="Arial" w:cs="Arial"/>
                <w:noProof/>
                <w:sz w:val="14"/>
                <w:szCs w:val="14"/>
                <w:vertAlign w:val="superscript"/>
              </w:rPr>
              <w:t>21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</w:p>
        </w:tc>
        <w:tc>
          <w:tcPr>
            <w:tcW w:w="660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</w:tcPr>
          <w:p w14:paraId="1DE7D024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MM+BLC</w:t>
            </w:r>
          </w:p>
        </w:tc>
        <w:tc>
          <w:tcPr>
            <w:tcW w:w="603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6128A6E7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eastAsia="Calibri"/>
                <w:sz w:val="18"/>
                <w:szCs w:val="18"/>
              </w:rPr>
              <w:t>↑</w:t>
            </w:r>
          </w:p>
        </w:tc>
        <w:tc>
          <w:tcPr>
            <w:tcW w:w="559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</w:tcBorders>
            <w:shd w:val="clear" w:color="auto" w:fill="DBDBDB" w:themeFill="accent3" w:themeFillTint="66"/>
          </w:tcPr>
          <w:p w14:paraId="6F97E41A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C5E0B3" w:themeFill="accent6" w:themeFillTint="66"/>
            <w:noWrap/>
            <w:vAlign w:val="center"/>
          </w:tcPr>
          <w:p w14:paraId="3116A0C6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C5E0B3" w:themeFill="accent6" w:themeFillTint="66"/>
            <w:noWrap/>
            <w:vAlign w:val="center"/>
          </w:tcPr>
          <w:p w14:paraId="4C2291FD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6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65476A61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1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7FC8F269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</w:tr>
      <w:tr w:rsidR="005C1B3E" w:rsidRPr="00C80B1D" w14:paraId="38939A33" w14:textId="77777777" w:rsidTr="00B62079">
        <w:trPr>
          <w:trHeight w:val="20"/>
        </w:trPr>
        <w:tc>
          <w:tcPr>
            <w:tcW w:w="882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  <w:noWrap/>
          </w:tcPr>
          <w:p w14:paraId="0E550DAC" w14:textId="120F7D09" w:rsidR="005C1B3E" w:rsidRPr="00692C3D" w:rsidRDefault="005C1B3E" w:rsidP="00C80B1D">
            <w:pPr>
              <w:rPr>
                <w:rFonts w:ascii="Arial" w:eastAsia="MS Mincho" w:hAnsi="Arial" w:cs="Arial"/>
                <w:b/>
                <w:bCs/>
                <w:i/>
                <w:iCs/>
                <w:sz w:val="14"/>
                <w:szCs w:val="14"/>
              </w:rPr>
            </w:pPr>
            <w:r w:rsidRPr="00692C3D">
              <w:rPr>
                <w:rFonts w:ascii="Arial" w:eastAsia="MS Mincho" w:hAnsi="Arial" w:cs="Arial"/>
                <w:b/>
                <w:bCs/>
                <w:i/>
                <w:iCs/>
                <w:sz w:val="14"/>
                <w:szCs w:val="14"/>
              </w:rPr>
              <w:t>Crowley 2016</w:t>
            </w:r>
            <w:r w:rsidR="00906EC3">
              <w:rPr>
                <w:rFonts w:ascii="Arial" w:eastAsia="MS Mincho" w:hAnsi="Arial" w:cs="Arial"/>
                <w:b/>
                <w:bCs/>
                <w:i/>
                <w:iCs/>
                <w:sz w:val="14"/>
                <w:szCs w:val="14"/>
              </w:rPr>
              <w:fldChar w:fldCharType="begin">
                <w:fldData xml:space="preserve">PEVuZE5vdGU+PENpdGUgRXhjbHVkZUF1dGg9IjEiIEV4Y2x1ZGVZZWFyPSIxIj48QXV0aG9yPkNy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</w:fldData>
              </w:fldChar>
            </w:r>
            <w:r w:rsidR="00906EC3">
              <w:rPr>
                <w:rFonts w:ascii="Arial" w:eastAsia="MS Mincho" w:hAnsi="Arial" w:cs="Arial"/>
                <w:b/>
                <w:bCs/>
                <w:i/>
                <w:iCs/>
                <w:sz w:val="14"/>
                <w:szCs w:val="14"/>
              </w:rPr>
              <w:instrText xml:space="preserve"> ADDIN EN.CITE </w:instrText>
            </w:r>
            <w:r w:rsidR="00906EC3">
              <w:rPr>
                <w:rFonts w:ascii="Arial" w:eastAsia="MS Mincho" w:hAnsi="Arial" w:cs="Arial"/>
                <w:b/>
                <w:bCs/>
                <w:i/>
                <w:iCs/>
                <w:sz w:val="14"/>
                <w:szCs w:val="14"/>
              </w:rPr>
              <w:fldChar w:fldCharType="begin">
                <w:fldData xml:space="preserve">PEVuZE5vdGU+PENpdGUgRXhjbHVkZUF1dGg9IjEiIEV4Y2x1ZGVZZWFyPSIxIj48QXV0aG9yPkNy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</w:fldData>
              </w:fldChar>
            </w:r>
            <w:r w:rsidR="00906EC3">
              <w:rPr>
                <w:rFonts w:ascii="Arial" w:eastAsia="MS Mincho" w:hAnsi="Arial" w:cs="Arial"/>
                <w:b/>
                <w:bCs/>
                <w:i/>
                <w:iCs/>
                <w:sz w:val="14"/>
                <w:szCs w:val="14"/>
              </w:rPr>
              <w:instrText xml:space="preserve"> ADDIN EN.CITE.DATA </w:instrText>
            </w:r>
            <w:r w:rsidR="00906EC3">
              <w:rPr>
                <w:rFonts w:ascii="Arial" w:eastAsia="MS Mincho" w:hAnsi="Arial" w:cs="Arial"/>
                <w:b/>
                <w:bCs/>
                <w:i/>
                <w:iCs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b/>
                <w:bCs/>
                <w:i/>
                <w:iCs/>
                <w:sz w:val="14"/>
                <w:szCs w:val="14"/>
              </w:rPr>
              <w:fldChar w:fldCharType="end"/>
            </w:r>
            <w:r w:rsidR="00906EC3">
              <w:rPr>
                <w:rFonts w:ascii="Arial" w:eastAsia="MS Mincho" w:hAnsi="Arial" w:cs="Arial"/>
                <w:b/>
                <w:bCs/>
                <w:i/>
                <w:iCs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b/>
                <w:bCs/>
                <w:i/>
                <w:iCs/>
                <w:sz w:val="14"/>
                <w:szCs w:val="14"/>
              </w:rPr>
              <w:fldChar w:fldCharType="separate"/>
            </w:r>
            <w:r w:rsidR="00906EC3" w:rsidRPr="00906EC3">
              <w:rPr>
                <w:rFonts w:ascii="Arial" w:eastAsia="MS Mincho" w:hAnsi="Arial" w:cs="Arial"/>
                <w:b/>
                <w:bCs/>
                <w:i/>
                <w:iCs/>
                <w:noProof/>
                <w:sz w:val="14"/>
                <w:szCs w:val="14"/>
                <w:vertAlign w:val="superscript"/>
              </w:rPr>
              <w:t>35</w:t>
            </w:r>
            <w:r w:rsidR="00906EC3">
              <w:rPr>
                <w:rFonts w:ascii="Arial" w:eastAsia="MS Mincho" w:hAnsi="Arial" w:cs="Arial"/>
                <w:b/>
                <w:bCs/>
                <w:i/>
                <w:iCs/>
                <w:sz w:val="14"/>
                <w:szCs w:val="14"/>
              </w:rPr>
              <w:fldChar w:fldCharType="end"/>
            </w:r>
          </w:p>
        </w:tc>
        <w:tc>
          <w:tcPr>
            <w:tcW w:w="660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  <w:right w:val="nil"/>
            </w:tcBorders>
            <w:shd w:val="clear" w:color="auto" w:fill="auto"/>
          </w:tcPr>
          <w:p w14:paraId="6FFA46F7" w14:textId="5A59DA74" w:rsidR="005C1B3E" w:rsidRPr="00C80B1D" w:rsidRDefault="005C1B3E" w:rsidP="00C80B1D">
            <w:pPr>
              <w:jc w:val="center"/>
              <w:rPr>
                <w:rFonts w:ascii="Arial" w:eastAsia="MS Mincho" w:hAnsi="Arial" w:cs="Arial"/>
                <w:sz w:val="14"/>
                <w:szCs w:val="14"/>
              </w:rPr>
            </w:pPr>
            <w:r>
              <w:rPr>
                <w:rFonts w:ascii="Arial" w:eastAsia="MS Mincho" w:hAnsi="Arial" w:cs="Arial"/>
                <w:sz w:val="14"/>
                <w:szCs w:val="14"/>
              </w:rPr>
              <w:t>MM+BLC</w:t>
            </w:r>
          </w:p>
        </w:tc>
        <w:tc>
          <w:tcPr>
            <w:tcW w:w="603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6F815682" w14:textId="2CD3B223" w:rsidR="005C1B3E" w:rsidRPr="00C80B1D" w:rsidRDefault="005C1B3E" w:rsidP="00C80B1D">
            <w:pPr>
              <w:jc w:val="center"/>
              <w:rPr>
                <w:rFonts w:eastAsia="Calibri"/>
                <w:sz w:val="18"/>
                <w:szCs w:val="18"/>
              </w:rPr>
            </w:pPr>
            <w:r w:rsidRPr="00C80B1D">
              <w:rPr>
                <w:rFonts w:eastAsia="Calibri"/>
                <w:sz w:val="18"/>
                <w:szCs w:val="18"/>
              </w:rPr>
              <w:t>↑</w:t>
            </w:r>
          </w:p>
        </w:tc>
        <w:tc>
          <w:tcPr>
            <w:tcW w:w="559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</w:tcBorders>
            <w:shd w:val="clear" w:color="auto" w:fill="C5E0B3" w:themeFill="accent6" w:themeFillTint="66"/>
          </w:tcPr>
          <w:p w14:paraId="4FE09EE7" w14:textId="7D4DACFF" w:rsidR="005C1B3E" w:rsidRPr="00C80B1D" w:rsidRDefault="005C1B3E" w:rsidP="00C80B1D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C5E0B3" w:themeFill="accent6" w:themeFillTint="66"/>
            <w:noWrap/>
            <w:vAlign w:val="center"/>
          </w:tcPr>
          <w:p w14:paraId="773CF07C" w14:textId="5D5439B7" w:rsidR="005C1B3E" w:rsidRPr="00C80B1D" w:rsidRDefault="005C1B3E" w:rsidP="00C80B1D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14:paraId="77E2CCD0" w14:textId="77777777" w:rsidR="005C1B3E" w:rsidRPr="00C80B1D" w:rsidRDefault="005C1B3E" w:rsidP="00C80B1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76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DBDBDB" w:themeFill="accent3" w:themeFillTint="66"/>
            <w:vAlign w:val="center"/>
          </w:tcPr>
          <w:p w14:paraId="52D84CDC" w14:textId="02E6706C" w:rsidR="005C1B3E" w:rsidRPr="00C80B1D" w:rsidRDefault="005C1B3E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1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4F097328" w14:textId="6E4242E5" w:rsidR="005C1B3E" w:rsidRPr="00C80B1D" w:rsidRDefault="005C1B3E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</w:tr>
      <w:tr w:rsidR="00C80B1D" w:rsidRPr="00C80B1D" w14:paraId="0C7A4E2F" w14:textId="77777777" w:rsidTr="00B62079">
        <w:trPr>
          <w:trHeight w:val="20"/>
        </w:trPr>
        <w:tc>
          <w:tcPr>
            <w:tcW w:w="882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  <w:noWrap/>
          </w:tcPr>
          <w:p w14:paraId="7691CE1D" w14:textId="631C07C2" w:rsidR="00C80B1D" w:rsidRPr="00C80B1D" w:rsidRDefault="00C80B1D" w:rsidP="00C80B1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Van Dyck 2013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lZh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lZh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.DATA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separate"/>
            </w:r>
            <w:r w:rsidR="00906EC3" w:rsidRPr="00906EC3">
              <w:rPr>
                <w:rFonts w:ascii="Arial" w:eastAsia="MS Mincho" w:hAnsi="Arial" w:cs="Arial"/>
                <w:noProof/>
                <w:sz w:val="14"/>
                <w:szCs w:val="14"/>
                <w:vertAlign w:val="superscript"/>
              </w:rPr>
              <w:t>30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</w:p>
        </w:tc>
        <w:tc>
          <w:tcPr>
            <w:tcW w:w="660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  <w:right w:val="nil"/>
            </w:tcBorders>
            <w:shd w:val="clear" w:color="auto" w:fill="auto"/>
          </w:tcPr>
          <w:p w14:paraId="529D1915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BLC</w:t>
            </w:r>
          </w:p>
        </w:tc>
        <w:tc>
          <w:tcPr>
            <w:tcW w:w="603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6FD81FDB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eastAsia="Calibri"/>
                <w:sz w:val="18"/>
                <w:szCs w:val="18"/>
              </w:rPr>
              <w:t>↑</w:t>
            </w:r>
          </w:p>
        </w:tc>
        <w:tc>
          <w:tcPr>
            <w:tcW w:w="559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</w:tcBorders>
            <w:shd w:val="clear" w:color="auto" w:fill="DBDBDB" w:themeFill="accent3" w:themeFillTint="66"/>
          </w:tcPr>
          <w:p w14:paraId="514AFD9B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DBDBDB" w:themeFill="accent3" w:themeFillTint="66"/>
            <w:noWrap/>
            <w:vAlign w:val="center"/>
          </w:tcPr>
          <w:p w14:paraId="44F016A0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14:paraId="49A0C081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76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37060089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1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7C4F6248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</w:tr>
      <w:tr w:rsidR="00C80B1D" w:rsidRPr="00C80B1D" w14:paraId="24A46EAD" w14:textId="77777777" w:rsidTr="00B62079">
        <w:trPr>
          <w:trHeight w:val="20"/>
        </w:trPr>
        <w:tc>
          <w:tcPr>
            <w:tcW w:w="882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  <w:noWrap/>
          </w:tcPr>
          <w:p w14:paraId="4B161573" w14:textId="178B27AC" w:rsidR="00C80B1D" w:rsidRPr="00C80B1D" w:rsidRDefault="00C80B1D" w:rsidP="00C80B1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Gudban 2021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kd1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==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kd1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==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.DATA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separate"/>
            </w:r>
            <w:r w:rsidR="00906EC3" w:rsidRPr="00906EC3">
              <w:rPr>
                <w:rFonts w:ascii="Arial" w:eastAsia="MS Mincho" w:hAnsi="Arial" w:cs="Arial"/>
                <w:noProof/>
                <w:sz w:val="14"/>
                <w:szCs w:val="14"/>
                <w:vertAlign w:val="superscript"/>
              </w:rPr>
              <w:t>33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</w:p>
        </w:tc>
        <w:tc>
          <w:tcPr>
            <w:tcW w:w="660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  <w:right w:val="nil"/>
            </w:tcBorders>
            <w:shd w:val="clear" w:color="auto" w:fill="auto"/>
          </w:tcPr>
          <w:p w14:paraId="2941B558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BLC</w:t>
            </w:r>
          </w:p>
        </w:tc>
        <w:tc>
          <w:tcPr>
            <w:tcW w:w="603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58D6BF45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eastAsia="Calibri"/>
                <w:sz w:val="18"/>
                <w:szCs w:val="18"/>
              </w:rPr>
              <w:t>↑</w:t>
            </w:r>
          </w:p>
        </w:tc>
        <w:tc>
          <w:tcPr>
            <w:tcW w:w="559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</w:tcBorders>
            <w:shd w:val="clear" w:color="auto" w:fill="auto"/>
          </w:tcPr>
          <w:p w14:paraId="41748CCA" w14:textId="00548C5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Segoe UI Symbol" w:eastAsia="Times New Roman" w:hAnsi="Segoe UI Symbol" w:cs="Arial"/>
                <w:sz w:val="18"/>
                <w:szCs w:val="18"/>
              </w:rPr>
              <w:t>✷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14:paraId="2F49E93E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Segoe UI Symbol" w:eastAsia="Times New Roman" w:hAnsi="Segoe UI Symbol" w:cs="Arial"/>
                <w:sz w:val="18"/>
                <w:szCs w:val="18"/>
              </w:rPr>
              <w:t>✷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14:paraId="4185AA6B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6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3FE79BDE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1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33537B0D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</w:tr>
      <w:tr w:rsidR="00C80B1D" w:rsidRPr="00C80B1D" w14:paraId="278259D5" w14:textId="77777777" w:rsidTr="00B62079">
        <w:trPr>
          <w:trHeight w:val="20"/>
        </w:trPr>
        <w:tc>
          <w:tcPr>
            <w:tcW w:w="882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  <w:noWrap/>
          </w:tcPr>
          <w:p w14:paraId="5336AB3A" w14:textId="74C0FB96" w:rsidR="00C80B1D" w:rsidRPr="00C80B1D" w:rsidRDefault="00C80B1D" w:rsidP="00C80B1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Karhula 2015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kth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kth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.DATA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separate"/>
            </w:r>
            <w:r w:rsidR="00906EC3" w:rsidRPr="00906EC3">
              <w:rPr>
                <w:rFonts w:ascii="Arial" w:eastAsia="MS Mincho" w:hAnsi="Arial" w:cs="Arial"/>
                <w:noProof/>
                <w:sz w:val="14"/>
                <w:szCs w:val="14"/>
                <w:vertAlign w:val="superscript"/>
              </w:rPr>
              <w:t>27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</w:p>
        </w:tc>
        <w:tc>
          <w:tcPr>
            <w:tcW w:w="660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  <w:right w:val="nil"/>
            </w:tcBorders>
            <w:shd w:val="clear" w:color="auto" w:fill="auto"/>
          </w:tcPr>
          <w:p w14:paraId="7353BBBD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BLC</w:t>
            </w:r>
          </w:p>
        </w:tc>
        <w:tc>
          <w:tcPr>
            <w:tcW w:w="603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6E564289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eastAsia="Calibri"/>
                <w:sz w:val="18"/>
                <w:szCs w:val="18"/>
              </w:rPr>
              <w:t>↑</w:t>
            </w:r>
          </w:p>
        </w:tc>
        <w:tc>
          <w:tcPr>
            <w:tcW w:w="559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</w:tcBorders>
            <w:shd w:val="clear" w:color="auto" w:fill="DBDBDB" w:themeFill="accent3" w:themeFillTint="66"/>
          </w:tcPr>
          <w:p w14:paraId="7E436BCA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DBDBDB" w:themeFill="accent3" w:themeFillTint="66"/>
            <w:noWrap/>
            <w:vAlign w:val="center"/>
          </w:tcPr>
          <w:p w14:paraId="7B8B257B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DBDBDB" w:themeFill="accent3" w:themeFillTint="66"/>
            <w:noWrap/>
            <w:vAlign w:val="center"/>
          </w:tcPr>
          <w:p w14:paraId="2429DEB0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6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14:paraId="7550DB47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1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39F92EBA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</w:tr>
      <w:tr w:rsidR="00C80B1D" w:rsidRPr="00C80B1D" w14:paraId="4CF20A1A" w14:textId="77777777" w:rsidTr="00B62079">
        <w:trPr>
          <w:trHeight w:val="20"/>
        </w:trPr>
        <w:tc>
          <w:tcPr>
            <w:tcW w:w="882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  <w:noWrap/>
          </w:tcPr>
          <w:p w14:paraId="4EBD0610" w14:textId="146E6758" w:rsidR="00C80B1D" w:rsidRPr="00C80B1D" w:rsidRDefault="00C80B1D" w:rsidP="00C80B1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Nicolucci 2015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k5p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k5p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.DATA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separate"/>
            </w:r>
            <w:r w:rsidR="00906EC3" w:rsidRPr="00906EC3">
              <w:rPr>
                <w:rFonts w:ascii="Arial" w:eastAsia="MS Mincho" w:hAnsi="Arial" w:cs="Arial"/>
                <w:noProof/>
                <w:sz w:val="14"/>
                <w:szCs w:val="14"/>
                <w:vertAlign w:val="superscript"/>
              </w:rPr>
              <w:t>20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</w:p>
        </w:tc>
        <w:tc>
          <w:tcPr>
            <w:tcW w:w="660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  <w:right w:val="nil"/>
            </w:tcBorders>
            <w:shd w:val="clear" w:color="auto" w:fill="auto"/>
          </w:tcPr>
          <w:p w14:paraId="449E6ACE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BLC</w:t>
            </w:r>
          </w:p>
        </w:tc>
        <w:tc>
          <w:tcPr>
            <w:tcW w:w="603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0C743642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eastAsia="Calibri"/>
                <w:sz w:val="18"/>
                <w:szCs w:val="18"/>
              </w:rPr>
              <w:t>↑</w:t>
            </w:r>
          </w:p>
        </w:tc>
        <w:tc>
          <w:tcPr>
            <w:tcW w:w="559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</w:tcBorders>
            <w:shd w:val="clear" w:color="auto" w:fill="C5E0B3" w:themeFill="accent6" w:themeFillTint="66"/>
          </w:tcPr>
          <w:p w14:paraId="61523826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Calibri" w:eastAsia="Times New Roman" w:hAnsi="Calibri" w:hint="eastAsia"/>
                <w:sz w:val="18"/>
                <w:szCs w:val="18"/>
                <w:lang w:eastAsia="ja-JP"/>
              </w:rPr>
              <w:t>○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DBDBDB" w:themeFill="accent3" w:themeFillTint="66"/>
            <w:noWrap/>
            <w:vAlign w:val="center"/>
          </w:tcPr>
          <w:p w14:paraId="2A40F029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Calibri" w:eastAsia="Times New Roman" w:hAnsi="Calibri" w:hint="eastAsia"/>
                <w:sz w:val="18"/>
                <w:szCs w:val="18"/>
                <w:lang w:eastAsia="ja-JP"/>
              </w:rPr>
              <w:t>○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C5E0B3" w:themeFill="accent6" w:themeFillTint="66"/>
            <w:noWrap/>
            <w:vAlign w:val="center"/>
          </w:tcPr>
          <w:p w14:paraId="184A0D05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Calibri" w:eastAsia="Times New Roman" w:hAnsi="Calibri" w:hint="eastAsia"/>
                <w:sz w:val="18"/>
                <w:szCs w:val="18"/>
                <w:lang w:eastAsia="ja-JP"/>
              </w:rPr>
              <w:t>○</w:t>
            </w:r>
          </w:p>
        </w:tc>
        <w:tc>
          <w:tcPr>
            <w:tcW w:w="576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DBDBDB" w:themeFill="accent3" w:themeFillTint="66"/>
            <w:vAlign w:val="center"/>
          </w:tcPr>
          <w:p w14:paraId="6BE22E2A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Calibri" w:eastAsia="Times New Roman" w:hAnsi="Calibri" w:hint="eastAsia"/>
                <w:sz w:val="18"/>
                <w:szCs w:val="18"/>
                <w:lang w:eastAsia="ja-JP"/>
              </w:rPr>
              <w:t>○</w:t>
            </w:r>
          </w:p>
        </w:tc>
        <w:tc>
          <w:tcPr>
            <w:tcW w:w="571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5F11E7AF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Segoe UI Symbol" w:eastAsia="Times New Roman" w:hAnsi="Segoe UI Symbol" w:cs="Arial"/>
                <w:sz w:val="18"/>
                <w:szCs w:val="18"/>
              </w:rPr>
              <w:t>✷</w:t>
            </w:r>
          </w:p>
        </w:tc>
      </w:tr>
      <w:tr w:rsidR="00C80B1D" w:rsidRPr="00C80B1D" w14:paraId="64D01BA8" w14:textId="77777777" w:rsidTr="00B62079">
        <w:trPr>
          <w:trHeight w:val="20"/>
        </w:trPr>
        <w:tc>
          <w:tcPr>
            <w:tcW w:w="882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  <w:noWrap/>
          </w:tcPr>
          <w:p w14:paraId="7C7A6600" w14:textId="7456DF65" w:rsidR="00C80B1D" w:rsidRPr="00C80B1D" w:rsidRDefault="00C80B1D" w:rsidP="00C80B1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Eakin 2014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kVh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kVh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.DATA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separate"/>
            </w:r>
            <w:r w:rsidR="00906EC3" w:rsidRPr="00906EC3">
              <w:rPr>
                <w:rFonts w:ascii="Arial" w:eastAsia="MS Mincho" w:hAnsi="Arial" w:cs="Arial"/>
                <w:noProof/>
                <w:sz w:val="14"/>
                <w:szCs w:val="14"/>
                <w:vertAlign w:val="superscript"/>
              </w:rPr>
              <w:t>29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</w:p>
        </w:tc>
        <w:tc>
          <w:tcPr>
            <w:tcW w:w="660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  <w:right w:val="nil"/>
            </w:tcBorders>
            <w:shd w:val="clear" w:color="auto" w:fill="auto"/>
          </w:tcPr>
          <w:p w14:paraId="7EA8170A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BLC</w:t>
            </w:r>
          </w:p>
        </w:tc>
        <w:tc>
          <w:tcPr>
            <w:tcW w:w="603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1188E361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eastAsia="Calibri"/>
                <w:sz w:val="18"/>
                <w:szCs w:val="18"/>
              </w:rPr>
              <w:t>↑</w:t>
            </w:r>
          </w:p>
        </w:tc>
        <w:tc>
          <w:tcPr>
            <w:tcW w:w="559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</w:tcBorders>
            <w:shd w:val="clear" w:color="auto" w:fill="DBDBDB" w:themeFill="accent3" w:themeFillTint="66"/>
          </w:tcPr>
          <w:p w14:paraId="4B87C6BF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C5E0B3" w:themeFill="accent6" w:themeFillTint="66"/>
            <w:noWrap/>
            <w:vAlign w:val="center"/>
          </w:tcPr>
          <w:p w14:paraId="32E0644E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14:paraId="6574D2C9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6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4DC749AD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1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716257D3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</w:tr>
      <w:tr w:rsidR="00C80B1D" w:rsidRPr="00C80B1D" w14:paraId="3E170939" w14:textId="77777777" w:rsidTr="00B62079">
        <w:trPr>
          <w:trHeight w:val="20"/>
        </w:trPr>
        <w:tc>
          <w:tcPr>
            <w:tcW w:w="882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  <w:noWrap/>
          </w:tcPr>
          <w:p w14:paraId="1EC1EC5A" w14:textId="211B2412" w:rsidR="00C80B1D" w:rsidRPr="00C80B1D" w:rsidRDefault="00C80B1D" w:rsidP="00C80B1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von Storch 2019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nZv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nZv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.DATA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separate"/>
            </w:r>
            <w:r w:rsidR="00906EC3" w:rsidRPr="00906EC3">
              <w:rPr>
                <w:rFonts w:ascii="Arial" w:eastAsia="MS Mincho" w:hAnsi="Arial" w:cs="Arial"/>
                <w:noProof/>
                <w:sz w:val="14"/>
                <w:szCs w:val="14"/>
                <w:vertAlign w:val="superscript"/>
              </w:rPr>
              <w:t>16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</w:p>
        </w:tc>
        <w:tc>
          <w:tcPr>
            <w:tcW w:w="660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  <w:right w:val="nil"/>
            </w:tcBorders>
            <w:shd w:val="clear" w:color="auto" w:fill="auto"/>
          </w:tcPr>
          <w:p w14:paraId="1094F6E4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BLC</w:t>
            </w:r>
          </w:p>
        </w:tc>
        <w:tc>
          <w:tcPr>
            <w:tcW w:w="603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3DD0332A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eastAsia="Calibri"/>
                <w:sz w:val="18"/>
                <w:szCs w:val="18"/>
              </w:rPr>
              <w:t>↑</w:t>
            </w:r>
          </w:p>
        </w:tc>
        <w:tc>
          <w:tcPr>
            <w:tcW w:w="559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</w:tcBorders>
            <w:shd w:val="clear" w:color="auto" w:fill="C5E0B3" w:themeFill="accent6" w:themeFillTint="66"/>
          </w:tcPr>
          <w:p w14:paraId="77479DC8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Calibri" w:eastAsia="Times New Roman" w:hAnsi="Calibri" w:hint="eastAsia"/>
                <w:sz w:val="18"/>
                <w:szCs w:val="18"/>
                <w:lang w:eastAsia="ja-JP"/>
              </w:rPr>
              <w:t>○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C5E0B3" w:themeFill="accent6" w:themeFillTint="66"/>
            <w:noWrap/>
            <w:vAlign w:val="center"/>
          </w:tcPr>
          <w:p w14:paraId="117D0575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Calibri" w:eastAsia="Times New Roman" w:hAnsi="Calibri" w:hint="eastAsia"/>
                <w:sz w:val="18"/>
                <w:szCs w:val="18"/>
                <w:lang w:eastAsia="ja-JP"/>
              </w:rPr>
              <w:t>○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14:paraId="04472077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6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center"/>
          </w:tcPr>
          <w:p w14:paraId="37B5293B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1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3BFB9885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</w:tr>
      <w:tr w:rsidR="00C80B1D" w:rsidRPr="00C80B1D" w14:paraId="220CCDBC" w14:textId="77777777" w:rsidTr="00B62079">
        <w:trPr>
          <w:trHeight w:val="20"/>
        </w:trPr>
        <w:tc>
          <w:tcPr>
            <w:tcW w:w="882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14C9A08F" w14:textId="574AE902" w:rsidR="00C80B1D" w:rsidRPr="00C80B1D" w:rsidRDefault="00C80B1D" w:rsidP="00C80B1D">
            <w:pP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b/>
                <w:bCs/>
                <w:i/>
                <w:iCs/>
                <w:sz w:val="14"/>
                <w:szCs w:val="14"/>
              </w:rPr>
              <w:t>Naik 2019</w: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begin">
                <w:fldData xml:space="preserve">PEVuZE5vdGU+PENpdGUgRXhjbHVkZUF1dGg9IjEiIEV4Y2x1ZGVZZWFyPSIxIj48QXV0aG9yPk5h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=
</w:fldData>
              </w:fldCha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instrText xml:space="preserve"> ADDIN EN.CITE </w:instrTex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begin">
                <w:fldData xml:space="preserve">PEVuZE5vdGU+PENpdGUgRXhjbHVkZUF1dGg9IjEiIEV4Y2x1ZGVZZWFyPSIxIj48QXV0aG9yPk5h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=
</w:fldData>
              </w:fldCha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instrText xml:space="preserve"> ADDIN EN.CITE.DATA </w:instrTex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end"/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separate"/>
            </w:r>
            <w:r w:rsidR="00906EC3" w:rsidRPr="00906EC3">
              <w:rPr>
                <w:rFonts w:ascii="Arial" w:eastAsia="MS Mincho" w:hAnsi="Arial" w:cs="Arial"/>
                <w:b/>
                <w:bCs/>
                <w:noProof/>
                <w:sz w:val="14"/>
                <w:szCs w:val="14"/>
                <w:vertAlign w:val="superscript"/>
              </w:rPr>
              <w:t>24</w: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end"/>
            </w:r>
          </w:p>
        </w:tc>
        <w:tc>
          <w:tcPr>
            <w:tcW w:w="660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  <w:right w:val="nil"/>
            </w:tcBorders>
            <w:shd w:val="clear" w:color="auto" w:fill="auto"/>
          </w:tcPr>
          <w:p w14:paraId="1621410E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BLC</w:t>
            </w:r>
          </w:p>
        </w:tc>
        <w:tc>
          <w:tcPr>
            <w:tcW w:w="603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14C964EB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eastAsia="Calibri"/>
                <w:sz w:val="18"/>
                <w:szCs w:val="18"/>
              </w:rPr>
              <w:t>↑</w:t>
            </w:r>
          </w:p>
        </w:tc>
        <w:tc>
          <w:tcPr>
            <w:tcW w:w="559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</w:tcBorders>
            <w:shd w:val="clear" w:color="auto" w:fill="DBDBDB" w:themeFill="accent3" w:themeFillTint="66"/>
          </w:tcPr>
          <w:p w14:paraId="0D315302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384A19B7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0DC95ED8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6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01484463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1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4C743B1E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</w:tr>
      <w:tr w:rsidR="00C80B1D" w:rsidRPr="00C80B1D" w14:paraId="210B30EF" w14:textId="77777777" w:rsidTr="00B62079">
        <w:trPr>
          <w:trHeight w:val="20"/>
        </w:trPr>
        <w:tc>
          <w:tcPr>
            <w:tcW w:w="882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603D7073" w14:textId="76B8985E" w:rsidR="00C80B1D" w:rsidRPr="00C80B1D" w:rsidRDefault="00C80B1D" w:rsidP="00C80B1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Patja 2012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lBh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lBh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.DATA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separate"/>
            </w:r>
            <w:r w:rsidR="00906EC3" w:rsidRPr="00906EC3">
              <w:rPr>
                <w:rFonts w:ascii="Arial" w:eastAsia="MS Mincho" w:hAnsi="Arial" w:cs="Arial"/>
                <w:noProof/>
                <w:sz w:val="14"/>
                <w:szCs w:val="14"/>
                <w:vertAlign w:val="superscript"/>
              </w:rPr>
              <w:t>31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</w:p>
        </w:tc>
        <w:tc>
          <w:tcPr>
            <w:tcW w:w="660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  <w:right w:val="nil"/>
            </w:tcBorders>
            <w:shd w:val="clear" w:color="auto" w:fill="auto"/>
          </w:tcPr>
          <w:p w14:paraId="300FCCBC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BLC</w:t>
            </w:r>
          </w:p>
        </w:tc>
        <w:tc>
          <w:tcPr>
            <w:tcW w:w="603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692E23C8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eastAsia="Calibri"/>
                <w:sz w:val="18"/>
                <w:szCs w:val="18"/>
              </w:rPr>
              <w:t>↑</w:t>
            </w:r>
          </w:p>
        </w:tc>
        <w:tc>
          <w:tcPr>
            <w:tcW w:w="559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</w:tcBorders>
            <w:shd w:val="clear" w:color="auto" w:fill="auto"/>
          </w:tcPr>
          <w:p w14:paraId="2A1FA78B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Segoe UI Symbol" w:eastAsia="Times New Roman" w:hAnsi="Segoe UI Symbol" w:cs="Arial"/>
                <w:sz w:val="18"/>
                <w:szCs w:val="18"/>
              </w:rPr>
              <w:t>✷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1B6B4AF4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Segoe UI Symbol" w:eastAsia="Times New Roman" w:hAnsi="Segoe UI Symbol" w:cs="Arial"/>
                <w:sz w:val="18"/>
                <w:szCs w:val="18"/>
              </w:rPr>
              <w:t>✷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7E2722BE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6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3E6CC464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1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6DB7036C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</w:tr>
      <w:tr w:rsidR="00C80B1D" w:rsidRPr="00C80B1D" w14:paraId="19DADCCB" w14:textId="77777777" w:rsidTr="00B62079">
        <w:trPr>
          <w:trHeight w:val="20"/>
        </w:trPr>
        <w:tc>
          <w:tcPr>
            <w:tcW w:w="882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45610D7A" w14:textId="6D814A4D" w:rsidR="00C80B1D" w:rsidRPr="00C80B1D" w:rsidRDefault="00C80B1D" w:rsidP="00C80B1D">
            <w:pPr>
              <w:rPr>
                <w:rFonts w:ascii="Arial" w:eastAsia="MS Mincho" w:hAnsi="Arial" w:cs="Arial"/>
                <w:sz w:val="14"/>
                <w:szCs w:val="14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Peasah 2020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lBl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lBl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.DATA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separate"/>
            </w:r>
            <w:r w:rsidR="00906EC3" w:rsidRPr="00906EC3">
              <w:rPr>
                <w:rFonts w:ascii="Arial" w:eastAsia="MS Mincho" w:hAnsi="Arial" w:cs="Arial"/>
                <w:noProof/>
                <w:sz w:val="14"/>
                <w:szCs w:val="14"/>
                <w:vertAlign w:val="superscript"/>
              </w:rPr>
              <w:t>19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</w:p>
        </w:tc>
        <w:tc>
          <w:tcPr>
            <w:tcW w:w="660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  <w:right w:val="nil"/>
            </w:tcBorders>
            <w:shd w:val="clear" w:color="auto" w:fill="auto"/>
          </w:tcPr>
          <w:p w14:paraId="374ED431" w14:textId="77777777" w:rsidR="00C80B1D" w:rsidRPr="00C80B1D" w:rsidRDefault="00C80B1D" w:rsidP="00C80B1D">
            <w:pPr>
              <w:jc w:val="center"/>
              <w:rPr>
                <w:rFonts w:ascii="Arial" w:eastAsia="MS Mincho" w:hAnsi="Arial" w:cs="Arial"/>
                <w:sz w:val="14"/>
                <w:szCs w:val="14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MM</w:t>
            </w:r>
          </w:p>
        </w:tc>
        <w:tc>
          <w:tcPr>
            <w:tcW w:w="603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662F3197" w14:textId="77777777" w:rsidR="00C80B1D" w:rsidRPr="00C80B1D" w:rsidRDefault="00C80B1D" w:rsidP="00C80B1D">
            <w:pPr>
              <w:jc w:val="center"/>
              <w:rPr>
                <w:rFonts w:eastAsia="Calibri"/>
                <w:sz w:val="18"/>
                <w:szCs w:val="18"/>
              </w:rPr>
            </w:pPr>
            <w:r w:rsidRPr="00C80B1D">
              <w:rPr>
                <w:rFonts w:eastAsia="Calibri"/>
                <w:sz w:val="18"/>
                <w:szCs w:val="18"/>
              </w:rPr>
              <w:t>↑</w:t>
            </w:r>
          </w:p>
        </w:tc>
        <w:tc>
          <w:tcPr>
            <w:tcW w:w="559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</w:tcBorders>
            <w:shd w:val="clear" w:color="auto" w:fill="C5E0B3" w:themeFill="accent6" w:themeFillTint="66"/>
          </w:tcPr>
          <w:p w14:paraId="3B8E6D3C" w14:textId="77777777" w:rsidR="00C80B1D" w:rsidRPr="00C80B1D" w:rsidRDefault="00C80B1D" w:rsidP="00C80B1D">
            <w:pPr>
              <w:jc w:val="center"/>
              <w:rPr>
                <w:rFonts w:ascii="Segoe UI Symbol" w:eastAsia="Times New Roman" w:hAnsi="Segoe UI Symbol" w:cs="Arial"/>
                <w:sz w:val="18"/>
                <w:szCs w:val="18"/>
              </w:rPr>
            </w:pPr>
            <w:r w:rsidRPr="00C80B1D">
              <w:rPr>
                <w:rFonts w:ascii="Calibri" w:eastAsia="Times New Roman" w:hAnsi="Calibri" w:hint="eastAsia"/>
                <w:sz w:val="18"/>
                <w:szCs w:val="18"/>
                <w:lang w:eastAsia="ja-JP"/>
              </w:rPr>
              <w:t>○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6201688B" w14:textId="77777777" w:rsidR="00C80B1D" w:rsidRPr="00C80B1D" w:rsidRDefault="00C80B1D" w:rsidP="00C80B1D">
            <w:pPr>
              <w:jc w:val="center"/>
              <w:rPr>
                <w:rFonts w:ascii="Segoe UI Symbol" w:eastAsia="Times New Roman" w:hAnsi="Segoe UI Symbol" w:cs="Arial"/>
                <w:sz w:val="18"/>
                <w:szCs w:val="18"/>
              </w:rPr>
            </w:pP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6B147CDA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6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0C06A7AB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1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765AF0F5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</w:tr>
      <w:tr w:rsidR="00C80B1D" w:rsidRPr="00C80B1D" w14:paraId="69212BC8" w14:textId="77777777" w:rsidTr="00B62079">
        <w:trPr>
          <w:trHeight w:val="20"/>
        </w:trPr>
        <w:tc>
          <w:tcPr>
            <w:tcW w:w="882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7C551FE6" w14:textId="66201A7A" w:rsidR="00C80B1D" w:rsidRPr="00C80B1D" w:rsidRDefault="00C80B1D" w:rsidP="00C80B1D">
            <w:pPr>
              <w:rPr>
                <w:rFonts w:ascii="Arial" w:eastAsia="MS Mincho" w:hAnsi="Arial" w:cs="Arial"/>
                <w:sz w:val="14"/>
                <w:szCs w:val="14"/>
              </w:rPr>
            </w:pPr>
            <w:r w:rsidRPr="00C80B1D">
              <w:rPr>
                <w:rFonts w:ascii="Arial" w:eastAsia="MS Mincho" w:hAnsi="Arial" w:cs="Arial"/>
                <w:b/>
                <w:bCs/>
                <w:i/>
                <w:iCs/>
                <w:sz w:val="14"/>
                <w:szCs w:val="14"/>
              </w:rPr>
              <w:t>Levy 2015</w: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begin">
                <w:fldData xml:space="preserve">PEVuZE5vdGU+PENpdGUgRXhjbHVkZUF1dGg9IjEiIEV4Y2x1ZGVZZWFyPSIxIj48QXV0aG9yPkxl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</w:fldData>
              </w:fldCha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instrText xml:space="preserve"> ADDIN EN.CITE </w:instrTex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begin">
                <w:fldData xml:space="preserve">PEVuZE5vdGU+PENpdGUgRXhjbHVkZUF1dGg9IjEiIEV4Y2x1ZGVZZWFyPSIxIj48QXV0aG9yPkxl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</w:fldData>
              </w:fldCha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instrText xml:space="preserve"> ADDIN EN.CITE.DATA </w:instrTex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end"/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separate"/>
            </w:r>
            <w:r w:rsidR="00906EC3" w:rsidRPr="00906EC3">
              <w:rPr>
                <w:rFonts w:ascii="Arial" w:eastAsia="MS Mincho" w:hAnsi="Arial" w:cs="Arial"/>
                <w:b/>
                <w:bCs/>
                <w:noProof/>
                <w:sz w:val="14"/>
                <w:szCs w:val="14"/>
                <w:vertAlign w:val="superscript"/>
              </w:rPr>
              <w:t>36</w: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end"/>
            </w:r>
          </w:p>
        </w:tc>
        <w:tc>
          <w:tcPr>
            <w:tcW w:w="660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  <w:right w:val="nil"/>
            </w:tcBorders>
            <w:shd w:val="clear" w:color="auto" w:fill="auto"/>
          </w:tcPr>
          <w:p w14:paraId="68B5B7AF" w14:textId="77777777" w:rsidR="00C80B1D" w:rsidRPr="00C80B1D" w:rsidRDefault="00C80B1D" w:rsidP="00C80B1D">
            <w:pPr>
              <w:jc w:val="center"/>
              <w:rPr>
                <w:rFonts w:ascii="Arial" w:eastAsia="MS Mincho" w:hAnsi="Arial" w:cs="Arial"/>
                <w:sz w:val="14"/>
                <w:szCs w:val="14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MM</w:t>
            </w:r>
          </w:p>
        </w:tc>
        <w:tc>
          <w:tcPr>
            <w:tcW w:w="603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1E549B9A" w14:textId="77777777" w:rsidR="00C80B1D" w:rsidRPr="00C80B1D" w:rsidRDefault="00C80B1D" w:rsidP="00C80B1D">
            <w:pPr>
              <w:jc w:val="center"/>
              <w:rPr>
                <w:rFonts w:eastAsia="Calibri"/>
                <w:sz w:val="18"/>
                <w:szCs w:val="18"/>
              </w:rPr>
            </w:pPr>
            <w:r w:rsidRPr="00C80B1D">
              <w:rPr>
                <w:rFonts w:eastAsia="Calibri"/>
                <w:sz w:val="18"/>
                <w:szCs w:val="18"/>
              </w:rPr>
              <w:t>↑</w:t>
            </w:r>
          </w:p>
        </w:tc>
        <w:tc>
          <w:tcPr>
            <w:tcW w:w="559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</w:tcBorders>
            <w:shd w:val="clear" w:color="auto" w:fill="DBDBDB" w:themeFill="accent3" w:themeFillTint="66"/>
          </w:tcPr>
          <w:p w14:paraId="2EE2336B" w14:textId="77777777" w:rsidR="00C80B1D" w:rsidRPr="00C80B1D" w:rsidRDefault="00C80B1D" w:rsidP="00C80B1D">
            <w:pPr>
              <w:jc w:val="center"/>
              <w:rPr>
                <w:rFonts w:ascii="Segoe UI Symbol" w:eastAsia="Times New Roman" w:hAnsi="Segoe UI Symbol" w:cs="Arial"/>
                <w:sz w:val="18"/>
                <w:szCs w:val="18"/>
              </w:rPr>
            </w:pPr>
            <w:r w:rsidRPr="00C80B1D">
              <w:rPr>
                <w:rFonts w:ascii="Calibri" w:eastAsia="Times New Roman" w:hAnsi="Calibri" w:hint="eastAsia"/>
                <w:sz w:val="18"/>
                <w:szCs w:val="18"/>
                <w:lang w:eastAsia="ja-JP"/>
              </w:rPr>
              <w:t>○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36DB6CDC" w14:textId="77777777" w:rsidR="00C80B1D" w:rsidRPr="00C80B1D" w:rsidRDefault="00C80B1D" w:rsidP="00C80B1D">
            <w:pPr>
              <w:jc w:val="center"/>
              <w:rPr>
                <w:rFonts w:ascii="Segoe UI Symbol" w:eastAsia="Times New Roman" w:hAnsi="Segoe UI Symbol" w:cs="Arial"/>
                <w:sz w:val="18"/>
                <w:szCs w:val="18"/>
              </w:rPr>
            </w:pP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1AEBF75C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6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697D4A2E" w14:textId="5C5C138A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1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0693A4AD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Segoe UI Symbol" w:eastAsia="Times New Roman" w:hAnsi="Segoe UI Symbol" w:cs="Arial"/>
                <w:sz w:val="18"/>
                <w:szCs w:val="18"/>
              </w:rPr>
              <w:t>✷</w:t>
            </w:r>
          </w:p>
        </w:tc>
      </w:tr>
      <w:tr w:rsidR="00C80B1D" w:rsidRPr="00C80B1D" w14:paraId="3A690AB6" w14:textId="77777777" w:rsidTr="00B62079">
        <w:trPr>
          <w:trHeight w:val="20"/>
        </w:trPr>
        <w:tc>
          <w:tcPr>
            <w:tcW w:w="882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38997491" w14:textId="296139DC" w:rsidR="00C80B1D" w:rsidRPr="00C80B1D" w:rsidRDefault="00C80B1D" w:rsidP="00C80B1D">
            <w:pPr>
              <w:rPr>
                <w:rFonts w:ascii="Arial" w:eastAsia="MS Mincho" w:hAnsi="Arial" w:cs="Arial"/>
                <w:sz w:val="14"/>
                <w:szCs w:val="14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O</w:t>
            </w:r>
            <w:r w:rsidR="00FD1D33">
              <w:rPr>
                <w:rFonts w:ascii="Arial" w:eastAsia="MS Mincho" w:hAnsi="Arial" w:cs="Arial"/>
                <w:sz w:val="14"/>
                <w:szCs w:val="14"/>
              </w:rPr>
              <w:t>’</w:t>
            </w:r>
            <w:r w:rsidRPr="00C80B1D">
              <w:rPr>
                <w:rFonts w:ascii="Arial" w:eastAsia="MS Mincho" w:hAnsi="Arial" w:cs="Arial"/>
                <w:sz w:val="14"/>
                <w:szCs w:val="14"/>
              </w:rPr>
              <w:t>Connor 2014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k8m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k8m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.DATA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separate"/>
            </w:r>
            <w:r w:rsidR="00906EC3" w:rsidRPr="00906EC3">
              <w:rPr>
                <w:rFonts w:ascii="Arial" w:eastAsia="MS Mincho" w:hAnsi="Arial" w:cs="Arial"/>
                <w:noProof/>
                <w:sz w:val="14"/>
                <w:szCs w:val="14"/>
                <w:vertAlign w:val="superscript"/>
              </w:rPr>
              <w:t>34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</w:p>
        </w:tc>
        <w:tc>
          <w:tcPr>
            <w:tcW w:w="660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  <w:right w:val="nil"/>
            </w:tcBorders>
            <w:shd w:val="clear" w:color="auto" w:fill="auto"/>
          </w:tcPr>
          <w:p w14:paraId="7219C181" w14:textId="77777777" w:rsidR="00C80B1D" w:rsidRPr="00C80B1D" w:rsidRDefault="00C80B1D" w:rsidP="00C80B1D">
            <w:pPr>
              <w:jc w:val="center"/>
              <w:rPr>
                <w:rFonts w:ascii="Arial" w:eastAsia="MS Mincho" w:hAnsi="Arial" w:cs="Arial"/>
                <w:sz w:val="14"/>
                <w:szCs w:val="14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MM</w:t>
            </w:r>
          </w:p>
        </w:tc>
        <w:tc>
          <w:tcPr>
            <w:tcW w:w="603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6121621B" w14:textId="77777777" w:rsidR="00C80B1D" w:rsidRPr="00C80B1D" w:rsidRDefault="00C80B1D" w:rsidP="00C80B1D">
            <w:pPr>
              <w:jc w:val="center"/>
              <w:rPr>
                <w:rFonts w:eastAsia="Calibri"/>
                <w:sz w:val="18"/>
                <w:szCs w:val="18"/>
              </w:rPr>
            </w:pPr>
            <w:r w:rsidRPr="00C80B1D">
              <w:rPr>
                <w:rFonts w:eastAsia="Calibri"/>
                <w:sz w:val="18"/>
                <w:szCs w:val="18"/>
              </w:rPr>
              <w:t>↑</w:t>
            </w:r>
          </w:p>
        </w:tc>
        <w:tc>
          <w:tcPr>
            <w:tcW w:w="559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</w:tcBorders>
            <w:shd w:val="clear" w:color="auto" w:fill="DBDBDB" w:themeFill="accent3" w:themeFillTint="66"/>
          </w:tcPr>
          <w:p w14:paraId="58BD838B" w14:textId="77777777" w:rsidR="00C80B1D" w:rsidRPr="00C80B1D" w:rsidRDefault="00C80B1D" w:rsidP="00C80B1D">
            <w:pPr>
              <w:jc w:val="center"/>
              <w:rPr>
                <w:rFonts w:ascii="Segoe UI Symbol" w:eastAsia="Times New Roman" w:hAnsi="Segoe UI Symbol" w:cs="Arial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DBDBDB" w:themeFill="accent3" w:themeFillTint="66"/>
            <w:vAlign w:val="center"/>
          </w:tcPr>
          <w:p w14:paraId="796C4E40" w14:textId="77777777" w:rsidR="00C80B1D" w:rsidRPr="00C80B1D" w:rsidRDefault="00C80B1D" w:rsidP="00C80B1D">
            <w:pPr>
              <w:jc w:val="center"/>
              <w:rPr>
                <w:rFonts w:ascii="Segoe UI Symbol" w:eastAsia="Times New Roman" w:hAnsi="Segoe UI Symbol" w:cs="Arial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4B02D686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6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DBDBDB" w:themeFill="accent3" w:themeFillTint="66"/>
            <w:vAlign w:val="center"/>
          </w:tcPr>
          <w:p w14:paraId="46ECB476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1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01D3EE49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</w:tr>
      <w:tr w:rsidR="00C80B1D" w:rsidRPr="00C80B1D" w14:paraId="6FB9DCBE" w14:textId="77777777" w:rsidTr="00B62079">
        <w:trPr>
          <w:trHeight w:val="20"/>
        </w:trPr>
        <w:tc>
          <w:tcPr>
            <w:tcW w:w="882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6ACCB7B1" w14:textId="3555E4EE" w:rsidR="00C80B1D" w:rsidRPr="00C80B1D" w:rsidRDefault="00C80B1D" w:rsidP="00C80B1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Leichter 2013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kxl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begin">
                <w:fldData xml:space="preserve">PEVuZE5vdGU+PENpdGUgRXhjbHVkZUF1dGg9IjEiIEV4Y2x1ZGVZZWFyPSIxIj48QXV0aG9yPkxl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</w:fldData>
              </w:fldCha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instrText xml:space="preserve"> ADDIN EN.CITE.DATA </w:instrTex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separate"/>
            </w:r>
            <w:r w:rsidR="00906EC3" w:rsidRPr="00906EC3">
              <w:rPr>
                <w:rFonts w:ascii="Arial" w:eastAsia="MS Mincho" w:hAnsi="Arial" w:cs="Arial"/>
                <w:noProof/>
                <w:sz w:val="14"/>
                <w:szCs w:val="14"/>
                <w:vertAlign w:val="superscript"/>
              </w:rPr>
              <w:t>18</w:t>
            </w:r>
            <w:r w:rsidR="00906EC3">
              <w:rPr>
                <w:rFonts w:ascii="Arial" w:eastAsia="MS Mincho" w:hAnsi="Arial" w:cs="Arial"/>
                <w:sz w:val="14"/>
                <w:szCs w:val="14"/>
              </w:rPr>
              <w:fldChar w:fldCharType="end"/>
            </w:r>
            <w:r w:rsidRPr="00C80B1D">
              <w:rPr>
                <w:rFonts w:ascii="Arial" w:eastAsia="MS Mincho" w:hAnsi="Arial" w:cs="Arial"/>
                <w:sz w:val="14"/>
                <w:szCs w:val="14"/>
                <w:vertAlign w:val="superscript"/>
              </w:rPr>
              <w:t>a</w:t>
            </w:r>
          </w:p>
        </w:tc>
        <w:tc>
          <w:tcPr>
            <w:tcW w:w="660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  <w:right w:val="nil"/>
            </w:tcBorders>
            <w:shd w:val="clear" w:color="auto" w:fill="auto"/>
          </w:tcPr>
          <w:p w14:paraId="4AAFEE65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MM+BLC</w:t>
            </w:r>
          </w:p>
        </w:tc>
        <w:tc>
          <w:tcPr>
            <w:tcW w:w="603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single" w:sz="12" w:space="0" w:color="auto"/>
            </w:tcBorders>
            <w:shd w:val="clear" w:color="auto" w:fill="auto"/>
          </w:tcPr>
          <w:p w14:paraId="5A598483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ascii="Arial" w:eastAsia="MS Mincho" w:hAnsi="Arial" w:cs="Arial"/>
                <w:color w:val="000000"/>
                <w:sz w:val="18"/>
                <w:szCs w:val="18"/>
              </w:rPr>
              <w:t>↔</w:t>
            </w:r>
          </w:p>
        </w:tc>
        <w:tc>
          <w:tcPr>
            <w:tcW w:w="559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4" w:space="0" w:color="BFBFBF" w:themeColor="background1" w:themeShade="BF"/>
            </w:tcBorders>
            <w:shd w:val="clear" w:color="auto" w:fill="BDD6EE" w:themeFill="accent5" w:themeFillTint="66"/>
          </w:tcPr>
          <w:p w14:paraId="373D7E0A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Calibri" w:eastAsia="Times New Roman" w:hAnsi="Calibri" w:hint="eastAsia"/>
                <w:sz w:val="18"/>
                <w:szCs w:val="18"/>
                <w:lang w:eastAsia="ja-JP"/>
              </w:rPr>
              <w:t>○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BDD6EE" w:themeFill="accent5" w:themeFillTint="66"/>
            <w:vAlign w:val="center"/>
          </w:tcPr>
          <w:p w14:paraId="4D19276A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Calibri" w:eastAsia="Times New Roman" w:hAnsi="Calibri" w:hint="eastAsia"/>
                <w:sz w:val="18"/>
                <w:szCs w:val="18"/>
                <w:lang w:eastAsia="ja-JP"/>
              </w:rPr>
              <w:t>○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5909E8EB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6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14:paraId="6C397049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1" w:type="pct"/>
            <w:tcBorders>
              <w:top w:val="single" w:sz="4" w:space="0" w:color="BFBFBF" w:themeColor="background1" w:themeShade="BF"/>
              <w:left w:val="nil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72959674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Segoe UI Symbol" w:eastAsia="Times New Roman" w:hAnsi="Segoe UI Symbol" w:cs="Arial"/>
                <w:sz w:val="18"/>
                <w:szCs w:val="18"/>
              </w:rPr>
              <w:t>✷</w:t>
            </w:r>
          </w:p>
        </w:tc>
      </w:tr>
      <w:tr w:rsidR="00C80B1D" w:rsidRPr="00C80B1D" w14:paraId="41135B8C" w14:textId="77777777" w:rsidTr="00B62079">
        <w:trPr>
          <w:trHeight w:val="20"/>
        </w:trPr>
        <w:tc>
          <w:tcPr>
            <w:tcW w:w="882" w:type="pct"/>
            <w:tcBorders>
              <w:top w:val="single" w:sz="4" w:space="0" w:color="BFBFBF" w:themeColor="background1" w:themeShade="BF"/>
              <w:left w:val="nil"/>
              <w:bottom w:val="single" w:sz="18" w:space="0" w:color="auto"/>
              <w:right w:val="single" w:sz="12" w:space="0" w:color="auto"/>
            </w:tcBorders>
            <w:shd w:val="clear" w:color="auto" w:fill="auto"/>
          </w:tcPr>
          <w:p w14:paraId="485667EC" w14:textId="20C2C1E7" w:rsidR="00C80B1D" w:rsidRPr="00C80B1D" w:rsidRDefault="00C80B1D" w:rsidP="00C80B1D">
            <w:pP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b/>
                <w:bCs/>
                <w:i/>
                <w:iCs/>
                <w:sz w:val="14"/>
                <w:szCs w:val="14"/>
              </w:rPr>
              <w:t>O</w:t>
            </w:r>
            <w:r w:rsidR="00FD1D33">
              <w:rPr>
                <w:rFonts w:ascii="Arial" w:eastAsia="MS Mincho" w:hAnsi="Arial" w:cs="Arial"/>
                <w:b/>
                <w:bCs/>
                <w:i/>
                <w:iCs/>
                <w:sz w:val="14"/>
                <w:szCs w:val="14"/>
              </w:rPr>
              <w:t>’</w:t>
            </w:r>
            <w:r w:rsidRPr="00C80B1D">
              <w:rPr>
                <w:rFonts w:ascii="Arial" w:eastAsia="MS Mincho" w:hAnsi="Arial" w:cs="Arial"/>
                <w:b/>
                <w:bCs/>
                <w:i/>
                <w:iCs/>
                <w:sz w:val="14"/>
                <w:szCs w:val="14"/>
              </w:rPr>
              <w:t>Neil 2016</w: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begin">
                <w:fldData xml:space="preserve">PEVuZE5vdGU+PENpdGUgRXhjbHVkZUF1dGg9IjEiIEV4Y2x1ZGVZZWFyPSIxIj48QXV0aG9yPk8m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</w:fldData>
              </w:fldCha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instrText xml:space="preserve"> ADDIN EN.CITE </w:instrTex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begin">
                <w:fldData xml:space="preserve">PEVuZE5vdGU+PENpdGUgRXhjbHVkZUF1dGg9IjEiIEV4Y2x1ZGVZZWFyPSIxIj48QXV0aG9yPk8m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</w:fldData>
              </w:fldCha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instrText xml:space="preserve"> ADDIN EN.CITE.DATA </w:instrTex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end"/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separate"/>
            </w:r>
            <w:r w:rsidR="00906EC3" w:rsidRPr="00906EC3">
              <w:rPr>
                <w:rFonts w:ascii="Arial" w:eastAsia="MS Mincho" w:hAnsi="Arial" w:cs="Arial"/>
                <w:b/>
                <w:bCs/>
                <w:noProof/>
                <w:sz w:val="14"/>
                <w:szCs w:val="14"/>
                <w:vertAlign w:val="superscript"/>
              </w:rPr>
              <w:t>26</w:t>
            </w:r>
            <w:r w:rsidR="00906EC3">
              <w:rPr>
                <w:rFonts w:ascii="Arial" w:eastAsia="MS Mincho" w:hAnsi="Arial" w:cs="Arial"/>
                <w:b/>
                <w:bCs/>
                <w:sz w:val="14"/>
                <w:szCs w:val="14"/>
              </w:rPr>
              <w:fldChar w:fldCharType="end"/>
            </w:r>
          </w:p>
        </w:tc>
        <w:tc>
          <w:tcPr>
            <w:tcW w:w="660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18" w:space="0" w:color="auto"/>
              <w:right w:val="nil"/>
            </w:tcBorders>
            <w:shd w:val="clear" w:color="auto" w:fill="auto"/>
          </w:tcPr>
          <w:p w14:paraId="35DDAF2A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C80B1D">
              <w:rPr>
                <w:rFonts w:ascii="Arial" w:eastAsia="MS Mincho" w:hAnsi="Arial" w:cs="Arial"/>
                <w:sz w:val="14"/>
                <w:szCs w:val="14"/>
              </w:rPr>
              <w:t>BLC</w:t>
            </w:r>
          </w:p>
        </w:tc>
        <w:tc>
          <w:tcPr>
            <w:tcW w:w="603" w:type="pct"/>
            <w:tcBorders>
              <w:top w:val="single" w:sz="4" w:space="0" w:color="BFBFBF" w:themeColor="background1" w:themeShade="BF"/>
              <w:left w:val="nil"/>
              <w:bottom w:val="single" w:sz="18" w:space="0" w:color="auto"/>
              <w:right w:val="single" w:sz="12" w:space="0" w:color="auto"/>
            </w:tcBorders>
            <w:shd w:val="clear" w:color="auto" w:fill="auto"/>
          </w:tcPr>
          <w:p w14:paraId="14959D5A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C80B1D">
              <w:rPr>
                <w:rFonts w:ascii="Arial" w:eastAsia="MS Mincho" w:hAnsi="Arial" w:cs="Arial"/>
                <w:color w:val="000000"/>
                <w:sz w:val="18"/>
                <w:szCs w:val="18"/>
              </w:rPr>
              <w:t>↔</w:t>
            </w:r>
          </w:p>
        </w:tc>
        <w:tc>
          <w:tcPr>
            <w:tcW w:w="559" w:type="pct"/>
            <w:tcBorders>
              <w:top w:val="single" w:sz="4" w:space="0" w:color="BFBFBF" w:themeColor="background1" w:themeShade="BF"/>
              <w:left w:val="single" w:sz="12" w:space="0" w:color="auto"/>
              <w:bottom w:val="single" w:sz="18" w:space="0" w:color="auto"/>
            </w:tcBorders>
            <w:shd w:val="clear" w:color="auto" w:fill="C5E0B3" w:themeFill="accent6" w:themeFillTint="66"/>
          </w:tcPr>
          <w:p w14:paraId="4AC236EC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18" w:space="0" w:color="auto"/>
              <w:right w:val="nil"/>
            </w:tcBorders>
            <w:shd w:val="clear" w:color="auto" w:fill="C5E0B3" w:themeFill="accent6" w:themeFillTint="66"/>
            <w:noWrap/>
            <w:vAlign w:val="center"/>
          </w:tcPr>
          <w:p w14:paraId="17C1E28A" w14:textId="77777777" w:rsidR="00C80B1D" w:rsidRPr="00C80B1D" w:rsidRDefault="00C80B1D" w:rsidP="00C80B1D">
            <w:pPr>
              <w:jc w:val="center"/>
              <w:rPr>
                <w:rFonts w:ascii="Calibri" w:eastAsia="Times New Roman" w:hAnsi="Calibri" w:cs="Calibri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  <w:tc>
          <w:tcPr>
            <w:tcW w:w="574" w:type="pct"/>
            <w:tcBorders>
              <w:top w:val="single" w:sz="4" w:space="0" w:color="BFBFBF" w:themeColor="background1" w:themeShade="BF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</w:tcPr>
          <w:p w14:paraId="041C83B4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6" w:type="pct"/>
            <w:tcBorders>
              <w:top w:val="single" w:sz="4" w:space="0" w:color="BFBFBF" w:themeColor="background1" w:themeShade="BF"/>
              <w:left w:val="nil"/>
              <w:bottom w:val="single" w:sz="18" w:space="0" w:color="auto"/>
              <w:right w:val="nil"/>
            </w:tcBorders>
            <w:shd w:val="clear" w:color="auto" w:fill="auto"/>
            <w:vAlign w:val="center"/>
          </w:tcPr>
          <w:p w14:paraId="54F55360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71" w:type="pct"/>
            <w:tcBorders>
              <w:top w:val="single" w:sz="4" w:space="0" w:color="BFBFBF" w:themeColor="background1" w:themeShade="BF"/>
              <w:left w:val="nil"/>
              <w:bottom w:val="single" w:sz="18" w:space="0" w:color="auto"/>
            </w:tcBorders>
            <w:shd w:val="clear" w:color="auto" w:fill="F7CAAC" w:themeFill="accent2" w:themeFillTint="66"/>
            <w:vAlign w:val="center"/>
          </w:tcPr>
          <w:p w14:paraId="628C728C" w14:textId="77777777" w:rsidR="00C80B1D" w:rsidRPr="00C80B1D" w:rsidRDefault="00C80B1D" w:rsidP="00C80B1D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C80B1D">
              <w:rPr>
                <w:rFonts w:ascii="Arial" w:eastAsia="Times New Roman" w:hAnsi="Arial" w:cs="Arial"/>
                <w:sz w:val="18"/>
                <w:szCs w:val="18"/>
              </w:rPr>
              <w:t>●</w:t>
            </w:r>
          </w:p>
        </w:tc>
      </w:tr>
    </w:tbl>
    <w:p w14:paraId="1EABD8E9" w14:textId="70DC26C2" w:rsidR="00C80B1D" w:rsidRPr="00C80B1D" w:rsidRDefault="00B62079" w:rsidP="007074A9">
      <w:pPr>
        <w:pStyle w:val="abbreviations"/>
      </w:pPr>
      <w:r w:rsidRPr="00F73576">
        <w:rPr>
          <w:b/>
          <w:bCs/>
        </w:rPr>
        <w:t>Abbreviations:</w:t>
      </w:r>
      <w:r>
        <w:t xml:space="preserve"> </w:t>
      </w:r>
      <w:r w:rsidRPr="00C80B1D">
        <w:t>BLC</w:t>
      </w:r>
      <w:r>
        <w:t xml:space="preserve">, </w:t>
      </w:r>
      <w:r w:rsidRPr="00C80B1D">
        <w:t>behavioral/lifestyle counseling</w:t>
      </w:r>
      <w:r>
        <w:t>;</w:t>
      </w:r>
      <w:r w:rsidRPr="00C80B1D">
        <w:t xml:space="preserve"> </w:t>
      </w:r>
      <w:r w:rsidR="00C80B1D" w:rsidRPr="00C80B1D">
        <w:t>MM</w:t>
      </w:r>
      <w:r>
        <w:t xml:space="preserve">, </w:t>
      </w:r>
      <w:r w:rsidR="00C80B1D" w:rsidRPr="00C80B1D">
        <w:t>medication management</w:t>
      </w:r>
      <w:r>
        <w:t>;</w:t>
      </w:r>
      <w:r w:rsidRPr="00C80B1D">
        <w:t xml:space="preserve"> </w:t>
      </w:r>
      <w:r w:rsidR="00C80B1D" w:rsidRPr="00C80B1D">
        <w:t>MM+BLC</w:t>
      </w:r>
      <w:r>
        <w:t xml:space="preserve">, </w:t>
      </w:r>
      <w:r w:rsidR="00C80B1D" w:rsidRPr="00C80B1D">
        <w:t>both behavioral and lifestyle counseling</w:t>
      </w:r>
      <w:r>
        <w:t>; QoL, quality of life.</w:t>
      </w:r>
    </w:p>
    <w:p w14:paraId="60D3CFE6" w14:textId="59F7015B" w:rsidR="00A5041A" w:rsidRDefault="00C80B1D" w:rsidP="007074A9">
      <w:pPr>
        <w:pStyle w:val="abbreviations"/>
      </w:pPr>
      <w:r w:rsidRPr="00C80B1D">
        <w:rPr>
          <w:vertAlign w:val="superscript"/>
        </w:rPr>
        <w:t>a</w:t>
      </w:r>
      <w:r w:rsidRPr="00C80B1D">
        <w:t xml:space="preserve"> Studies that used a non-inferiority design</w:t>
      </w:r>
      <w:r w:rsidR="00B62079">
        <w:t>.</w:t>
      </w:r>
    </w:p>
    <w:p w14:paraId="0C3C34F4" w14:textId="2F15B019" w:rsidR="00906EC3" w:rsidRPr="003C544D" w:rsidRDefault="00A5041A" w:rsidP="003C544D">
      <w:pPr>
        <w:pStyle w:val="abbreviations"/>
        <w:rPr>
          <w:rFonts w:eastAsia="MS Mincho"/>
          <w:b/>
          <w:bCs/>
        </w:rPr>
      </w:pPr>
      <w:r w:rsidRPr="000016D2">
        <w:rPr>
          <w:vertAlign w:val="superscript"/>
        </w:rPr>
        <w:t>b</w:t>
      </w:r>
      <w:r>
        <w:t xml:space="preserve"> </w:t>
      </w:r>
      <w:r w:rsidR="00FC6595">
        <w:t>Other clinical outcomes include</w:t>
      </w:r>
      <w:r w:rsidR="00B62079">
        <w:t>d</w:t>
      </w:r>
      <w:r w:rsidR="00FC6595">
        <w:t xml:space="preserve"> </w:t>
      </w:r>
      <w:r w:rsidR="00297D04">
        <w:t>blood pressure, weight,</w:t>
      </w:r>
      <w:r w:rsidR="00A221A0">
        <w:t xml:space="preserve"> </w:t>
      </w:r>
      <w:r w:rsidR="00EF0719">
        <w:t>body mass index</w:t>
      </w:r>
      <w:r w:rsidR="00A221A0">
        <w:t>, or</w:t>
      </w:r>
      <w:r w:rsidR="00297D04">
        <w:t xml:space="preserve"> lipids</w:t>
      </w:r>
      <w:r w:rsidR="00B62079">
        <w:t>.</w:t>
      </w:r>
    </w:p>
    <w:sectPr w:rsidR="00906EC3" w:rsidRPr="003C544D" w:rsidSect="003C544D">
      <w:footerReference w:type="default" r:id="rId11"/>
      <w:pgSz w:w="15840" w:h="12240" w:orient="landscape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7FACEB2" w14:textId="77777777" w:rsidR="00527743" w:rsidRDefault="00527743" w:rsidP="001F4986">
      <w:r>
        <w:separator/>
      </w:r>
    </w:p>
  </w:endnote>
  <w:endnote w:type="continuationSeparator" w:id="0">
    <w:p w14:paraId="736AB4AD" w14:textId="77777777" w:rsidR="00527743" w:rsidRDefault="00527743" w:rsidP="001F4986">
      <w:r>
        <w:continuationSeparator/>
      </w:r>
    </w:p>
  </w:endnote>
  <w:endnote w:type="continuationNotice" w:id="1">
    <w:p w14:paraId="6D4C1CA9" w14:textId="77777777" w:rsidR="00527743" w:rsidRDefault="0052774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Open Sans">
    <w:altName w:val="Open Sans"/>
    <w:charset w:val="00"/>
    <w:family w:val="swiss"/>
    <w:pitch w:val="variable"/>
    <w:sig w:usb0="E00002EF" w:usb1="4000205B" w:usb2="00000028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tone Sans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erif CJK SC">
    <w:altName w:val="Calibri"/>
    <w:charset w:val="01"/>
    <w:family w:val="auto"/>
    <w:pitch w:val="variable"/>
  </w:font>
  <w:font w:name="Lohit Devanagari">
    <w:altName w:val="Cambria"/>
    <w:panose1 w:val="00000000000000000000"/>
    <w:charset w:val="00"/>
    <w:family w:val="roman"/>
    <w:notTrueType/>
    <w:pitch w:val="default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2522993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96A33E3" w14:textId="77777777" w:rsidR="00FC4D39" w:rsidRDefault="007707D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F3E726D" w14:textId="77777777" w:rsidR="00527743" w:rsidRDefault="00527743" w:rsidP="001F4986">
      <w:r>
        <w:separator/>
      </w:r>
    </w:p>
  </w:footnote>
  <w:footnote w:type="continuationSeparator" w:id="0">
    <w:p w14:paraId="7908B92F" w14:textId="77777777" w:rsidR="00527743" w:rsidRDefault="00527743" w:rsidP="001F4986">
      <w:r>
        <w:continuationSeparator/>
      </w:r>
    </w:p>
  </w:footnote>
  <w:footnote w:type="continuationNotice" w:id="1">
    <w:p w14:paraId="6B4FEB73" w14:textId="77777777" w:rsidR="00527743" w:rsidRDefault="00527743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84F427C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5C905F90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30DCB00C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1DE686F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841CB482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67A83C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B622A354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F20B5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5BA4268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4E03E3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4167AF3"/>
    <w:multiLevelType w:val="hybridMultilevel"/>
    <w:tmpl w:val="2870A8D0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17932019"/>
    <w:multiLevelType w:val="hybridMultilevel"/>
    <w:tmpl w:val="6E40E6D4"/>
    <w:lvl w:ilvl="0" w:tplc="0E82F2C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81030B"/>
    <w:multiLevelType w:val="hybridMultilevel"/>
    <w:tmpl w:val="B20AA7B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DA57D70"/>
    <w:multiLevelType w:val="hybridMultilevel"/>
    <w:tmpl w:val="FA9CE888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23F80E91"/>
    <w:multiLevelType w:val="hybridMultilevel"/>
    <w:tmpl w:val="12187F28"/>
    <w:lvl w:ilvl="0" w:tplc="04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15" w15:restartNumberingAfterBreak="0">
    <w:nsid w:val="2579520C"/>
    <w:multiLevelType w:val="hybridMultilevel"/>
    <w:tmpl w:val="20E673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60B2F5E"/>
    <w:multiLevelType w:val="hybridMultilevel"/>
    <w:tmpl w:val="33CA2412"/>
    <w:lvl w:ilvl="0" w:tplc="645ED00C">
      <w:start w:val="1"/>
      <w:numFmt w:val="bullet"/>
      <w:pStyle w:val="Table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28C303D2"/>
    <w:multiLevelType w:val="hybridMultilevel"/>
    <w:tmpl w:val="9872F21E"/>
    <w:lvl w:ilvl="0" w:tplc="27E26E9A">
      <w:start w:val="1"/>
      <w:numFmt w:val="bullet"/>
      <w:pStyle w:val="SummaryBoxBullet"/>
      <w:lvlText w:val=""/>
      <w:lvlJc w:val="left"/>
      <w:pPr>
        <w:ind w:left="720" w:hanging="360"/>
      </w:pPr>
      <w:rPr>
        <w:rFonts w:ascii="Wingdings 3" w:hAnsi="Wingdings 3" w:hint="default"/>
        <w:sz w:val="20"/>
        <w:szCs w:val="20"/>
      </w:rPr>
    </w:lvl>
    <w:lvl w:ilvl="1" w:tplc="54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4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40A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40A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40A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40A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40A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40A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7667D48"/>
    <w:multiLevelType w:val="hybridMultilevel"/>
    <w:tmpl w:val="298C26F4"/>
    <w:lvl w:ilvl="0" w:tplc="A8E0256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6C0773D"/>
    <w:multiLevelType w:val="hybridMultilevel"/>
    <w:tmpl w:val="C21C3B7E"/>
    <w:lvl w:ilvl="0" w:tplc="C2CC89B0">
      <w:numFmt w:val="bullet"/>
      <w:lvlText w:val=""/>
      <w:lvlJc w:val="left"/>
      <w:pPr>
        <w:ind w:left="510" w:hanging="360"/>
      </w:pPr>
      <w:rPr>
        <w:rFonts w:ascii="Wingdings" w:eastAsia="MS Mincho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2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70" w:hanging="360"/>
      </w:pPr>
      <w:rPr>
        <w:rFonts w:ascii="Wingdings" w:hAnsi="Wingdings" w:hint="default"/>
      </w:rPr>
    </w:lvl>
  </w:abstractNum>
  <w:abstractNum w:abstractNumId="20" w15:restartNumberingAfterBreak="0">
    <w:nsid w:val="47D617C0"/>
    <w:multiLevelType w:val="hybridMultilevel"/>
    <w:tmpl w:val="9EC8D898"/>
    <w:lvl w:ilvl="0" w:tplc="BC70BA54"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8E00B6C"/>
    <w:multiLevelType w:val="hybridMultilevel"/>
    <w:tmpl w:val="9C7CD478"/>
    <w:lvl w:ilvl="0" w:tplc="A76E9AC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5E276FA"/>
    <w:multiLevelType w:val="hybridMultilevel"/>
    <w:tmpl w:val="D19E1C98"/>
    <w:lvl w:ilvl="0" w:tplc="CBC853F8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570D6137"/>
    <w:multiLevelType w:val="hybridMultilevel"/>
    <w:tmpl w:val="46189A12"/>
    <w:lvl w:ilvl="0" w:tplc="2118005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87F4EBB"/>
    <w:multiLevelType w:val="hybridMultilevel"/>
    <w:tmpl w:val="320EAEB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" w15:restartNumberingAfterBreak="0">
    <w:nsid w:val="73CE07F9"/>
    <w:multiLevelType w:val="hybridMultilevel"/>
    <w:tmpl w:val="249AA6E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48C0004"/>
    <w:multiLevelType w:val="hybridMultilevel"/>
    <w:tmpl w:val="4D24E59E"/>
    <w:lvl w:ilvl="0" w:tplc="93523C06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 w16cid:durableId="927735900">
    <w:abstractNumId w:val="22"/>
  </w:num>
  <w:num w:numId="2" w16cid:durableId="1180042154">
    <w:abstractNumId w:val="13"/>
  </w:num>
  <w:num w:numId="3" w16cid:durableId="1587227652">
    <w:abstractNumId w:val="12"/>
  </w:num>
  <w:num w:numId="4" w16cid:durableId="1934893475">
    <w:abstractNumId w:val="11"/>
  </w:num>
  <w:num w:numId="5" w16cid:durableId="574365695">
    <w:abstractNumId w:val="25"/>
  </w:num>
  <w:num w:numId="6" w16cid:durableId="600795793">
    <w:abstractNumId w:val="14"/>
  </w:num>
  <w:num w:numId="7" w16cid:durableId="74598425">
    <w:abstractNumId w:val="18"/>
  </w:num>
  <w:num w:numId="8" w16cid:durableId="1325813530">
    <w:abstractNumId w:val="23"/>
  </w:num>
  <w:num w:numId="9" w16cid:durableId="516624643">
    <w:abstractNumId w:val="21"/>
  </w:num>
  <w:num w:numId="10" w16cid:durableId="278024716">
    <w:abstractNumId w:val="20"/>
  </w:num>
  <w:num w:numId="11" w16cid:durableId="570583092">
    <w:abstractNumId w:val="19"/>
  </w:num>
  <w:num w:numId="12" w16cid:durableId="1071805306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 w16cid:durableId="1435323446">
    <w:abstractNumId w:val="17"/>
  </w:num>
  <w:num w:numId="14" w16cid:durableId="2022200447">
    <w:abstractNumId w:val="16"/>
  </w:num>
  <w:num w:numId="15" w16cid:durableId="2036804742">
    <w:abstractNumId w:val="24"/>
  </w:num>
  <w:num w:numId="16" w16cid:durableId="559751619">
    <w:abstractNumId w:val="26"/>
  </w:num>
  <w:num w:numId="17" w16cid:durableId="409231757">
    <w:abstractNumId w:val="17"/>
  </w:num>
  <w:num w:numId="18" w16cid:durableId="567886232">
    <w:abstractNumId w:val="16"/>
  </w:num>
  <w:num w:numId="19" w16cid:durableId="1842508120">
    <w:abstractNumId w:val="9"/>
  </w:num>
  <w:num w:numId="20" w16cid:durableId="506679464">
    <w:abstractNumId w:val="7"/>
  </w:num>
  <w:num w:numId="21" w16cid:durableId="2084644408">
    <w:abstractNumId w:val="6"/>
  </w:num>
  <w:num w:numId="22" w16cid:durableId="1666401355">
    <w:abstractNumId w:val="5"/>
  </w:num>
  <w:num w:numId="23" w16cid:durableId="947397580">
    <w:abstractNumId w:val="4"/>
  </w:num>
  <w:num w:numId="24" w16cid:durableId="2109230916">
    <w:abstractNumId w:val="8"/>
  </w:num>
  <w:num w:numId="25" w16cid:durableId="390470557">
    <w:abstractNumId w:val="3"/>
  </w:num>
  <w:num w:numId="26" w16cid:durableId="2048215698">
    <w:abstractNumId w:val="2"/>
  </w:num>
  <w:num w:numId="27" w16cid:durableId="319847802">
    <w:abstractNumId w:val="1"/>
  </w:num>
  <w:num w:numId="28" w16cid:durableId="46270584">
    <w:abstractNumId w:val="0"/>
  </w:num>
  <w:num w:numId="29" w16cid:durableId="122410082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defaultTableStyle w:val="AHRQ1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_DOI_no_periods_in_journal_titl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v229dx3rrav4e905wx9sv2a0x2dw9deted&quot;&gt;AORR Final Searches - Last 10 Years&lt;record-ids&gt;&lt;item&gt;455&lt;/item&gt;&lt;item&gt;468&lt;/item&gt;&lt;item&gt;520&lt;/item&gt;&lt;item&gt;939&lt;/item&gt;&lt;item&gt;1062&lt;/item&gt;&lt;item&gt;1141&lt;/item&gt;&lt;item&gt;1144&lt;/item&gt;&lt;item&gt;1149&lt;/item&gt;&lt;item&gt;1171&lt;/item&gt;&lt;item&gt;1340&lt;/item&gt;&lt;item&gt;1386&lt;/item&gt;&lt;item&gt;1440&lt;/item&gt;&lt;item&gt;1509&lt;/item&gt;&lt;item&gt;1518&lt;/item&gt;&lt;item&gt;1582&lt;/item&gt;&lt;item&gt;1765&lt;/item&gt;&lt;item&gt;1808&lt;/item&gt;&lt;item&gt;2038&lt;/item&gt;&lt;item&gt;2188&lt;/item&gt;&lt;item&gt;2189&lt;/item&gt;&lt;item&gt;2197&lt;/item&gt;&lt;item&gt;2218&lt;/item&gt;&lt;item&gt;2242&lt;/item&gt;&lt;item&gt;2249&lt;/item&gt;&lt;item&gt;2256&lt;/item&gt;&lt;item&gt;2269&lt;/item&gt;&lt;item&gt;2270&lt;/item&gt;&lt;item&gt;2313&lt;/item&gt;&lt;item&gt;2322&lt;/item&gt;&lt;item&gt;2323&lt;/item&gt;&lt;item&gt;2324&lt;/item&gt;&lt;item&gt;2325&lt;/item&gt;&lt;item&gt;2450&lt;/item&gt;&lt;item&gt;2451&lt;/item&gt;&lt;item&gt;2452&lt;/item&gt;&lt;item&gt;2455&lt;/item&gt;&lt;item&gt;2456&lt;/item&gt;&lt;item&gt;2457&lt;/item&gt;&lt;item&gt;2462&lt;/item&gt;&lt;item&gt;2464&lt;/item&gt;&lt;/record-ids&gt;&lt;/item&gt;&lt;/Libraries&gt;"/>
  </w:docVars>
  <w:rsids>
    <w:rsidRoot w:val="004F512F"/>
    <w:rsid w:val="00000275"/>
    <w:rsid w:val="0000048A"/>
    <w:rsid w:val="00000D79"/>
    <w:rsid w:val="00000DBC"/>
    <w:rsid w:val="00001392"/>
    <w:rsid w:val="000015FE"/>
    <w:rsid w:val="000016D2"/>
    <w:rsid w:val="00001D20"/>
    <w:rsid w:val="00002042"/>
    <w:rsid w:val="00002F39"/>
    <w:rsid w:val="0000318B"/>
    <w:rsid w:val="00003704"/>
    <w:rsid w:val="000039A3"/>
    <w:rsid w:val="00003CA0"/>
    <w:rsid w:val="00004324"/>
    <w:rsid w:val="0000448D"/>
    <w:rsid w:val="000051A5"/>
    <w:rsid w:val="0000539D"/>
    <w:rsid w:val="000053AE"/>
    <w:rsid w:val="000056A2"/>
    <w:rsid w:val="00005B62"/>
    <w:rsid w:val="00005C3F"/>
    <w:rsid w:val="00005DEB"/>
    <w:rsid w:val="00005FD6"/>
    <w:rsid w:val="0000637F"/>
    <w:rsid w:val="00006EE7"/>
    <w:rsid w:val="00007010"/>
    <w:rsid w:val="000076CE"/>
    <w:rsid w:val="000078C8"/>
    <w:rsid w:val="00007955"/>
    <w:rsid w:val="00007AAE"/>
    <w:rsid w:val="00007ECB"/>
    <w:rsid w:val="00007F2C"/>
    <w:rsid w:val="0001034B"/>
    <w:rsid w:val="0001095C"/>
    <w:rsid w:val="00010D9C"/>
    <w:rsid w:val="00010E89"/>
    <w:rsid w:val="000114F8"/>
    <w:rsid w:val="00011640"/>
    <w:rsid w:val="00011C54"/>
    <w:rsid w:val="00012708"/>
    <w:rsid w:val="00012A85"/>
    <w:rsid w:val="00012AFF"/>
    <w:rsid w:val="00012B1E"/>
    <w:rsid w:val="0001322F"/>
    <w:rsid w:val="00013AC7"/>
    <w:rsid w:val="00013D4E"/>
    <w:rsid w:val="00014024"/>
    <w:rsid w:val="00014422"/>
    <w:rsid w:val="00014FEB"/>
    <w:rsid w:val="00015AA0"/>
    <w:rsid w:val="00016575"/>
    <w:rsid w:val="00016956"/>
    <w:rsid w:val="00016A4A"/>
    <w:rsid w:val="00016D3D"/>
    <w:rsid w:val="000174A0"/>
    <w:rsid w:val="000175F6"/>
    <w:rsid w:val="00017605"/>
    <w:rsid w:val="00017700"/>
    <w:rsid w:val="00020358"/>
    <w:rsid w:val="000208C8"/>
    <w:rsid w:val="0002149C"/>
    <w:rsid w:val="000216CB"/>
    <w:rsid w:val="000218D2"/>
    <w:rsid w:val="00021B3D"/>
    <w:rsid w:val="00021C31"/>
    <w:rsid w:val="00021D46"/>
    <w:rsid w:val="00021D71"/>
    <w:rsid w:val="00021F9B"/>
    <w:rsid w:val="0002267F"/>
    <w:rsid w:val="00022F46"/>
    <w:rsid w:val="00023133"/>
    <w:rsid w:val="000249AE"/>
    <w:rsid w:val="000251EA"/>
    <w:rsid w:val="00025201"/>
    <w:rsid w:val="00025470"/>
    <w:rsid w:val="00025569"/>
    <w:rsid w:val="000257F7"/>
    <w:rsid w:val="00025866"/>
    <w:rsid w:val="00025C70"/>
    <w:rsid w:val="00026116"/>
    <w:rsid w:val="000264E1"/>
    <w:rsid w:val="000270B0"/>
    <w:rsid w:val="00027821"/>
    <w:rsid w:val="00027F5F"/>
    <w:rsid w:val="000301F8"/>
    <w:rsid w:val="00030604"/>
    <w:rsid w:val="0003081C"/>
    <w:rsid w:val="00030D2F"/>
    <w:rsid w:val="00030F04"/>
    <w:rsid w:val="0003120F"/>
    <w:rsid w:val="000312DE"/>
    <w:rsid w:val="00031538"/>
    <w:rsid w:val="0003161A"/>
    <w:rsid w:val="00031C22"/>
    <w:rsid w:val="000320A6"/>
    <w:rsid w:val="000320D5"/>
    <w:rsid w:val="00032175"/>
    <w:rsid w:val="0003219D"/>
    <w:rsid w:val="000336D8"/>
    <w:rsid w:val="00033C05"/>
    <w:rsid w:val="00033D86"/>
    <w:rsid w:val="00033EC2"/>
    <w:rsid w:val="00033FAD"/>
    <w:rsid w:val="0003413F"/>
    <w:rsid w:val="000342A0"/>
    <w:rsid w:val="00034390"/>
    <w:rsid w:val="00034826"/>
    <w:rsid w:val="00034A47"/>
    <w:rsid w:val="00034B3E"/>
    <w:rsid w:val="00034B5B"/>
    <w:rsid w:val="00034DA4"/>
    <w:rsid w:val="00035A3B"/>
    <w:rsid w:val="00035D94"/>
    <w:rsid w:val="0003626B"/>
    <w:rsid w:val="00036BA3"/>
    <w:rsid w:val="00036BBE"/>
    <w:rsid w:val="00036FE0"/>
    <w:rsid w:val="000371A4"/>
    <w:rsid w:val="0003770F"/>
    <w:rsid w:val="000405AC"/>
    <w:rsid w:val="00040CA5"/>
    <w:rsid w:val="00040DF7"/>
    <w:rsid w:val="00040F84"/>
    <w:rsid w:val="0004119A"/>
    <w:rsid w:val="000417A9"/>
    <w:rsid w:val="0004218A"/>
    <w:rsid w:val="00042513"/>
    <w:rsid w:val="0004255D"/>
    <w:rsid w:val="00042BC4"/>
    <w:rsid w:val="00042F5F"/>
    <w:rsid w:val="000432D5"/>
    <w:rsid w:val="000438BD"/>
    <w:rsid w:val="00043A08"/>
    <w:rsid w:val="00044021"/>
    <w:rsid w:val="0004459D"/>
    <w:rsid w:val="00044A69"/>
    <w:rsid w:val="00044A80"/>
    <w:rsid w:val="000453BE"/>
    <w:rsid w:val="00045713"/>
    <w:rsid w:val="0004579B"/>
    <w:rsid w:val="000457EF"/>
    <w:rsid w:val="00045B67"/>
    <w:rsid w:val="00045BBA"/>
    <w:rsid w:val="000468AC"/>
    <w:rsid w:val="0004738E"/>
    <w:rsid w:val="00047708"/>
    <w:rsid w:val="00047AC1"/>
    <w:rsid w:val="00047E6D"/>
    <w:rsid w:val="00047EB0"/>
    <w:rsid w:val="00047EC2"/>
    <w:rsid w:val="00050288"/>
    <w:rsid w:val="000502AD"/>
    <w:rsid w:val="0005051E"/>
    <w:rsid w:val="0005097C"/>
    <w:rsid w:val="000509D2"/>
    <w:rsid w:val="000513E7"/>
    <w:rsid w:val="0005142E"/>
    <w:rsid w:val="000516B6"/>
    <w:rsid w:val="000516BE"/>
    <w:rsid w:val="00051986"/>
    <w:rsid w:val="000525AF"/>
    <w:rsid w:val="000525D8"/>
    <w:rsid w:val="000526F7"/>
    <w:rsid w:val="00053563"/>
    <w:rsid w:val="00054028"/>
    <w:rsid w:val="000541E8"/>
    <w:rsid w:val="000542C4"/>
    <w:rsid w:val="000546EE"/>
    <w:rsid w:val="000549C7"/>
    <w:rsid w:val="00054A61"/>
    <w:rsid w:val="00054AC2"/>
    <w:rsid w:val="00054E30"/>
    <w:rsid w:val="000550BA"/>
    <w:rsid w:val="00055743"/>
    <w:rsid w:val="000558D7"/>
    <w:rsid w:val="00055B79"/>
    <w:rsid w:val="00055BE8"/>
    <w:rsid w:val="00056724"/>
    <w:rsid w:val="00056A60"/>
    <w:rsid w:val="00056A81"/>
    <w:rsid w:val="00056E5B"/>
    <w:rsid w:val="00057B2C"/>
    <w:rsid w:val="00060390"/>
    <w:rsid w:val="00060446"/>
    <w:rsid w:val="00060A35"/>
    <w:rsid w:val="000615F3"/>
    <w:rsid w:val="00061755"/>
    <w:rsid w:val="000617ED"/>
    <w:rsid w:val="00061AB4"/>
    <w:rsid w:val="00061C6D"/>
    <w:rsid w:val="000623E4"/>
    <w:rsid w:val="00062A2C"/>
    <w:rsid w:val="00063757"/>
    <w:rsid w:val="000637D2"/>
    <w:rsid w:val="00063D95"/>
    <w:rsid w:val="000649B7"/>
    <w:rsid w:val="00065FF4"/>
    <w:rsid w:val="00066253"/>
    <w:rsid w:val="00067343"/>
    <w:rsid w:val="0006774E"/>
    <w:rsid w:val="00067750"/>
    <w:rsid w:val="00067943"/>
    <w:rsid w:val="000679A3"/>
    <w:rsid w:val="00067C8D"/>
    <w:rsid w:val="00067D43"/>
    <w:rsid w:val="00067D82"/>
    <w:rsid w:val="000706EC"/>
    <w:rsid w:val="000707DB"/>
    <w:rsid w:val="00071369"/>
    <w:rsid w:val="00071458"/>
    <w:rsid w:val="00071814"/>
    <w:rsid w:val="00071CF6"/>
    <w:rsid w:val="00072166"/>
    <w:rsid w:val="000725D8"/>
    <w:rsid w:val="000727B9"/>
    <w:rsid w:val="00072B1D"/>
    <w:rsid w:val="00072CF3"/>
    <w:rsid w:val="0007353B"/>
    <w:rsid w:val="00073615"/>
    <w:rsid w:val="00073877"/>
    <w:rsid w:val="000743CB"/>
    <w:rsid w:val="00074832"/>
    <w:rsid w:val="0007491A"/>
    <w:rsid w:val="00074FD0"/>
    <w:rsid w:val="00075454"/>
    <w:rsid w:val="000754C4"/>
    <w:rsid w:val="00075AC3"/>
    <w:rsid w:val="00075DBE"/>
    <w:rsid w:val="00075E8D"/>
    <w:rsid w:val="00076295"/>
    <w:rsid w:val="00076B61"/>
    <w:rsid w:val="00076DF8"/>
    <w:rsid w:val="000774FF"/>
    <w:rsid w:val="000778F5"/>
    <w:rsid w:val="00077CB8"/>
    <w:rsid w:val="00077E11"/>
    <w:rsid w:val="00077F1B"/>
    <w:rsid w:val="00077FEB"/>
    <w:rsid w:val="00080127"/>
    <w:rsid w:val="000803DD"/>
    <w:rsid w:val="0008083A"/>
    <w:rsid w:val="00080B24"/>
    <w:rsid w:val="00080D08"/>
    <w:rsid w:val="000811BC"/>
    <w:rsid w:val="00081339"/>
    <w:rsid w:val="00081479"/>
    <w:rsid w:val="000816AA"/>
    <w:rsid w:val="00081754"/>
    <w:rsid w:val="000819B8"/>
    <w:rsid w:val="00081ECB"/>
    <w:rsid w:val="000821A2"/>
    <w:rsid w:val="00082A9C"/>
    <w:rsid w:val="00082CE2"/>
    <w:rsid w:val="00083430"/>
    <w:rsid w:val="000844D5"/>
    <w:rsid w:val="00084705"/>
    <w:rsid w:val="0008473E"/>
    <w:rsid w:val="00084877"/>
    <w:rsid w:val="000848E5"/>
    <w:rsid w:val="00084C06"/>
    <w:rsid w:val="00084C65"/>
    <w:rsid w:val="00084CB7"/>
    <w:rsid w:val="00084DDD"/>
    <w:rsid w:val="00084F14"/>
    <w:rsid w:val="00084F64"/>
    <w:rsid w:val="0008578E"/>
    <w:rsid w:val="0008628D"/>
    <w:rsid w:val="00086617"/>
    <w:rsid w:val="00086AF9"/>
    <w:rsid w:val="00086DCE"/>
    <w:rsid w:val="000872BA"/>
    <w:rsid w:val="00087CC7"/>
    <w:rsid w:val="00090038"/>
    <w:rsid w:val="000903B7"/>
    <w:rsid w:val="0009079D"/>
    <w:rsid w:val="0009082F"/>
    <w:rsid w:val="00090AB5"/>
    <w:rsid w:val="00090D4D"/>
    <w:rsid w:val="00091155"/>
    <w:rsid w:val="000916FE"/>
    <w:rsid w:val="0009198B"/>
    <w:rsid w:val="00091B34"/>
    <w:rsid w:val="00091CCB"/>
    <w:rsid w:val="000939C9"/>
    <w:rsid w:val="00093CCE"/>
    <w:rsid w:val="00093E1F"/>
    <w:rsid w:val="000941EB"/>
    <w:rsid w:val="0009478A"/>
    <w:rsid w:val="00094EAB"/>
    <w:rsid w:val="00095114"/>
    <w:rsid w:val="0009530C"/>
    <w:rsid w:val="00095523"/>
    <w:rsid w:val="00095792"/>
    <w:rsid w:val="0009589C"/>
    <w:rsid w:val="00095F24"/>
    <w:rsid w:val="0009616C"/>
    <w:rsid w:val="000961FC"/>
    <w:rsid w:val="0009702B"/>
    <w:rsid w:val="00097139"/>
    <w:rsid w:val="000972C0"/>
    <w:rsid w:val="0009767D"/>
    <w:rsid w:val="000A0627"/>
    <w:rsid w:val="000A09A5"/>
    <w:rsid w:val="000A0A34"/>
    <w:rsid w:val="000A105C"/>
    <w:rsid w:val="000A1140"/>
    <w:rsid w:val="000A122D"/>
    <w:rsid w:val="000A1895"/>
    <w:rsid w:val="000A19C8"/>
    <w:rsid w:val="000A1F7F"/>
    <w:rsid w:val="000A201D"/>
    <w:rsid w:val="000A25FB"/>
    <w:rsid w:val="000A3156"/>
    <w:rsid w:val="000A3336"/>
    <w:rsid w:val="000A33C0"/>
    <w:rsid w:val="000A3475"/>
    <w:rsid w:val="000A3551"/>
    <w:rsid w:val="000A389D"/>
    <w:rsid w:val="000A38F9"/>
    <w:rsid w:val="000A40D7"/>
    <w:rsid w:val="000A4151"/>
    <w:rsid w:val="000A4BA5"/>
    <w:rsid w:val="000A4C76"/>
    <w:rsid w:val="000A542E"/>
    <w:rsid w:val="000A5586"/>
    <w:rsid w:val="000A6013"/>
    <w:rsid w:val="000A7F85"/>
    <w:rsid w:val="000B02AC"/>
    <w:rsid w:val="000B03BB"/>
    <w:rsid w:val="000B0487"/>
    <w:rsid w:val="000B0495"/>
    <w:rsid w:val="000B04EE"/>
    <w:rsid w:val="000B066E"/>
    <w:rsid w:val="000B1B2D"/>
    <w:rsid w:val="000B20F4"/>
    <w:rsid w:val="000B2118"/>
    <w:rsid w:val="000B2631"/>
    <w:rsid w:val="000B2E19"/>
    <w:rsid w:val="000B341A"/>
    <w:rsid w:val="000B3429"/>
    <w:rsid w:val="000B35B5"/>
    <w:rsid w:val="000B35E5"/>
    <w:rsid w:val="000B3745"/>
    <w:rsid w:val="000B37F2"/>
    <w:rsid w:val="000B3A6A"/>
    <w:rsid w:val="000B3FFB"/>
    <w:rsid w:val="000B42FC"/>
    <w:rsid w:val="000B457C"/>
    <w:rsid w:val="000B4662"/>
    <w:rsid w:val="000B4680"/>
    <w:rsid w:val="000B49FD"/>
    <w:rsid w:val="000B5035"/>
    <w:rsid w:val="000B5C4F"/>
    <w:rsid w:val="000B6A68"/>
    <w:rsid w:val="000B6AAC"/>
    <w:rsid w:val="000B77F3"/>
    <w:rsid w:val="000B7EEC"/>
    <w:rsid w:val="000C01D5"/>
    <w:rsid w:val="000C0726"/>
    <w:rsid w:val="000C0B44"/>
    <w:rsid w:val="000C0FE9"/>
    <w:rsid w:val="000C10E6"/>
    <w:rsid w:val="000C1375"/>
    <w:rsid w:val="000C15F4"/>
    <w:rsid w:val="000C20CB"/>
    <w:rsid w:val="000C20FA"/>
    <w:rsid w:val="000C2171"/>
    <w:rsid w:val="000C2798"/>
    <w:rsid w:val="000C27CD"/>
    <w:rsid w:val="000C3032"/>
    <w:rsid w:val="000C363A"/>
    <w:rsid w:val="000C3B1F"/>
    <w:rsid w:val="000C3CC5"/>
    <w:rsid w:val="000C3D22"/>
    <w:rsid w:val="000C3D4F"/>
    <w:rsid w:val="000C3F3B"/>
    <w:rsid w:val="000C4535"/>
    <w:rsid w:val="000C4B41"/>
    <w:rsid w:val="000C4CBE"/>
    <w:rsid w:val="000C5207"/>
    <w:rsid w:val="000C57D6"/>
    <w:rsid w:val="000C5D06"/>
    <w:rsid w:val="000C63D4"/>
    <w:rsid w:val="000C665B"/>
    <w:rsid w:val="000C69C8"/>
    <w:rsid w:val="000C6A1B"/>
    <w:rsid w:val="000C6A98"/>
    <w:rsid w:val="000C6C57"/>
    <w:rsid w:val="000C6CA5"/>
    <w:rsid w:val="000C6DD5"/>
    <w:rsid w:val="000C6E25"/>
    <w:rsid w:val="000C70DE"/>
    <w:rsid w:val="000C7480"/>
    <w:rsid w:val="000D1659"/>
    <w:rsid w:val="000D2481"/>
    <w:rsid w:val="000D280F"/>
    <w:rsid w:val="000D2A45"/>
    <w:rsid w:val="000D2F19"/>
    <w:rsid w:val="000D32C1"/>
    <w:rsid w:val="000D398F"/>
    <w:rsid w:val="000D46F0"/>
    <w:rsid w:val="000D489D"/>
    <w:rsid w:val="000D5630"/>
    <w:rsid w:val="000D569E"/>
    <w:rsid w:val="000D5AD2"/>
    <w:rsid w:val="000D5D69"/>
    <w:rsid w:val="000D6364"/>
    <w:rsid w:val="000D6934"/>
    <w:rsid w:val="000D71CC"/>
    <w:rsid w:val="000D76BF"/>
    <w:rsid w:val="000D7B1C"/>
    <w:rsid w:val="000DEC03"/>
    <w:rsid w:val="000E0CD3"/>
    <w:rsid w:val="000E12E9"/>
    <w:rsid w:val="000E1FC3"/>
    <w:rsid w:val="000E2D30"/>
    <w:rsid w:val="000E389E"/>
    <w:rsid w:val="000E3BAA"/>
    <w:rsid w:val="000E3E17"/>
    <w:rsid w:val="000E3F00"/>
    <w:rsid w:val="000E4094"/>
    <w:rsid w:val="000E418D"/>
    <w:rsid w:val="000E45ED"/>
    <w:rsid w:val="000E4EB0"/>
    <w:rsid w:val="000E50BE"/>
    <w:rsid w:val="000E5799"/>
    <w:rsid w:val="000E5DA0"/>
    <w:rsid w:val="000E5E74"/>
    <w:rsid w:val="000E61BC"/>
    <w:rsid w:val="000E6227"/>
    <w:rsid w:val="000E6706"/>
    <w:rsid w:val="000E6781"/>
    <w:rsid w:val="000E67FE"/>
    <w:rsid w:val="000E6D3A"/>
    <w:rsid w:val="000E7310"/>
    <w:rsid w:val="000E745D"/>
    <w:rsid w:val="000E7641"/>
    <w:rsid w:val="000E7A83"/>
    <w:rsid w:val="000F00C8"/>
    <w:rsid w:val="000F0549"/>
    <w:rsid w:val="000F056B"/>
    <w:rsid w:val="000F0936"/>
    <w:rsid w:val="000F0B1B"/>
    <w:rsid w:val="000F147B"/>
    <w:rsid w:val="000F14F9"/>
    <w:rsid w:val="000F1E37"/>
    <w:rsid w:val="000F1F17"/>
    <w:rsid w:val="000F25B6"/>
    <w:rsid w:val="000F2680"/>
    <w:rsid w:val="000F2C39"/>
    <w:rsid w:val="000F2F3E"/>
    <w:rsid w:val="000F312B"/>
    <w:rsid w:val="000F3326"/>
    <w:rsid w:val="000F3A1E"/>
    <w:rsid w:val="000F3CAC"/>
    <w:rsid w:val="000F3EF2"/>
    <w:rsid w:val="000F3FEA"/>
    <w:rsid w:val="000F4688"/>
    <w:rsid w:val="000F4840"/>
    <w:rsid w:val="000F48F8"/>
    <w:rsid w:val="000F4AC6"/>
    <w:rsid w:val="000F4B9E"/>
    <w:rsid w:val="000F4DB9"/>
    <w:rsid w:val="000F52FD"/>
    <w:rsid w:val="000F5497"/>
    <w:rsid w:val="000F6412"/>
    <w:rsid w:val="000F646F"/>
    <w:rsid w:val="000F67A1"/>
    <w:rsid w:val="000F6B72"/>
    <w:rsid w:val="000F6BF5"/>
    <w:rsid w:val="000F6C30"/>
    <w:rsid w:val="000F6D93"/>
    <w:rsid w:val="000F76B3"/>
    <w:rsid w:val="000F7935"/>
    <w:rsid w:val="001008F8"/>
    <w:rsid w:val="0010096C"/>
    <w:rsid w:val="00100B10"/>
    <w:rsid w:val="00101022"/>
    <w:rsid w:val="00101A5A"/>
    <w:rsid w:val="00102FE9"/>
    <w:rsid w:val="001030BD"/>
    <w:rsid w:val="00104B93"/>
    <w:rsid w:val="00104C0E"/>
    <w:rsid w:val="001053F9"/>
    <w:rsid w:val="00105731"/>
    <w:rsid w:val="00105B24"/>
    <w:rsid w:val="00105B38"/>
    <w:rsid w:val="00106038"/>
    <w:rsid w:val="00106151"/>
    <w:rsid w:val="001063EF"/>
    <w:rsid w:val="00106A23"/>
    <w:rsid w:val="00107216"/>
    <w:rsid w:val="00107558"/>
    <w:rsid w:val="001079A7"/>
    <w:rsid w:val="00107CF3"/>
    <w:rsid w:val="001103AC"/>
    <w:rsid w:val="001105E6"/>
    <w:rsid w:val="001108B8"/>
    <w:rsid w:val="00110A47"/>
    <w:rsid w:val="00110BCF"/>
    <w:rsid w:val="00110CD0"/>
    <w:rsid w:val="00110D5D"/>
    <w:rsid w:val="0011152F"/>
    <w:rsid w:val="00111EFB"/>
    <w:rsid w:val="00111FA2"/>
    <w:rsid w:val="00111FEE"/>
    <w:rsid w:val="001122AC"/>
    <w:rsid w:val="00112448"/>
    <w:rsid w:val="0011247C"/>
    <w:rsid w:val="0011280C"/>
    <w:rsid w:val="00112B38"/>
    <w:rsid w:val="00112CC3"/>
    <w:rsid w:val="00112FF3"/>
    <w:rsid w:val="001133B2"/>
    <w:rsid w:val="001134F8"/>
    <w:rsid w:val="001137D9"/>
    <w:rsid w:val="00114079"/>
    <w:rsid w:val="001142C1"/>
    <w:rsid w:val="001146EC"/>
    <w:rsid w:val="00114989"/>
    <w:rsid w:val="00115295"/>
    <w:rsid w:val="001159C9"/>
    <w:rsid w:val="00115E2A"/>
    <w:rsid w:val="0011635E"/>
    <w:rsid w:val="00116588"/>
    <w:rsid w:val="001166FB"/>
    <w:rsid w:val="00116793"/>
    <w:rsid w:val="00116EDA"/>
    <w:rsid w:val="001170E4"/>
    <w:rsid w:val="00117E0C"/>
    <w:rsid w:val="00117FD0"/>
    <w:rsid w:val="0012042D"/>
    <w:rsid w:val="00120C9D"/>
    <w:rsid w:val="00120E2B"/>
    <w:rsid w:val="00120E79"/>
    <w:rsid w:val="001210BA"/>
    <w:rsid w:val="0012120B"/>
    <w:rsid w:val="0012199E"/>
    <w:rsid w:val="00121BDF"/>
    <w:rsid w:val="0012205E"/>
    <w:rsid w:val="0012278C"/>
    <w:rsid w:val="00122A4E"/>
    <w:rsid w:val="00122CD7"/>
    <w:rsid w:val="001232F5"/>
    <w:rsid w:val="001234A0"/>
    <w:rsid w:val="00123AD4"/>
    <w:rsid w:val="00123C99"/>
    <w:rsid w:val="00123DB6"/>
    <w:rsid w:val="00124237"/>
    <w:rsid w:val="001242E8"/>
    <w:rsid w:val="0012432E"/>
    <w:rsid w:val="00124787"/>
    <w:rsid w:val="00124A50"/>
    <w:rsid w:val="00124BDF"/>
    <w:rsid w:val="00124CCA"/>
    <w:rsid w:val="00125769"/>
    <w:rsid w:val="00126393"/>
    <w:rsid w:val="00126E05"/>
    <w:rsid w:val="00127077"/>
    <w:rsid w:val="001276E8"/>
    <w:rsid w:val="00127803"/>
    <w:rsid w:val="0012792D"/>
    <w:rsid w:val="00130116"/>
    <w:rsid w:val="001307A2"/>
    <w:rsid w:val="00130D17"/>
    <w:rsid w:val="00130D3A"/>
    <w:rsid w:val="00130F61"/>
    <w:rsid w:val="00131E7E"/>
    <w:rsid w:val="00131F3E"/>
    <w:rsid w:val="00132269"/>
    <w:rsid w:val="001323EB"/>
    <w:rsid w:val="001325A3"/>
    <w:rsid w:val="00132AD9"/>
    <w:rsid w:val="00132F27"/>
    <w:rsid w:val="00133037"/>
    <w:rsid w:val="001330C9"/>
    <w:rsid w:val="00133552"/>
    <w:rsid w:val="00133A13"/>
    <w:rsid w:val="00133E33"/>
    <w:rsid w:val="001346A1"/>
    <w:rsid w:val="0013545E"/>
    <w:rsid w:val="001367EE"/>
    <w:rsid w:val="0013683E"/>
    <w:rsid w:val="00136CEA"/>
    <w:rsid w:val="00136E19"/>
    <w:rsid w:val="00136F80"/>
    <w:rsid w:val="00137183"/>
    <w:rsid w:val="00137913"/>
    <w:rsid w:val="00137AB6"/>
    <w:rsid w:val="00137CFA"/>
    <w:rsid w:val="00137EB3"/>
    <w:rsid w:val="00140092"/>
    <w:rsid w:val="001409EB"/>
    <w:rsid w:val="00140BA5"/>
    <w:rsid w:val="001412DA"/>
    <w:rsid w:val="0014170A"/>
    <w:rsid w:val="00141780"/>
    <w:rsid w:val="00141939"/>
    <w:rsid w:val="00141FDF"/>
    <w:rsid w:val="00143557"/>
    <w:rsid w:val="001436A7"/>
    <w:rsid w:val="00143A8F"/>
    <w:rsid w:val="00143C06"/>
    <w:rsid w:val="00143EDE"/>
    <w:rsid w:val="00144581"/>
    <w:rsid w:val="00144C51"/>
    <w:rsid w:val="00144E6B"/>
    <w:rsid w:val="001451E3"/>
    <w:rsid w:val="00145346"/>
    <w:rsid w:val="00146011"/>
    <w:rsid w:val="00146D1E"/>
    <w:rsid w:val="00147046"/>
    <w:rsid w:val="00147607"/>
    <w:rsid w:val="00147A5D"/>
    <w:rsid w:val="00150EE9"/>
    <w:rsid w:val="001511B2"/>
    <w:rsid w:val="001519C4"/>
    <w:rsid w:val="00151D33"/>
    <w:rsid w:val="00151F3B"/>
    <w:rsid w:val="0015253A"/>
    <w:rsid w:val="00153050"/>
    <w:rsid w:val="0015347A"/>
    <w:rsid w:val="001534E8"/>
    <w:rsid w:val="00153C88"/>
    <w:rsid w:val="0015404C"/>
    <w:rsid w:val="00154325"/>
    <w:rsid w:val="00154AB0"/>
    <w:rsid w:val="00154B57"/>
    <w:rsid w:val="00155902"/>
    <w:rsid w:val="00155AD0"/>
    <w:rsid w:val="00155D56"/>
    <w:rsid w:val="00155EC9"/>
    <w:rsid w:val="00156114"/>
    <w:rsid w:val="00156396"/>
    <w:rsid w:val="00156F8D"/>
    <w:rsid w:val="00157CD8"/>
    <w:rsid w:val="00157EE9"/>
    <w:rsid w:val="001603F2"/>
    <w:rsid w:val="00160788"/>
    <w:rsid w:val="001608D9"/>
    <w:rsid w:val="00160AC9"/>
    <w:rsid w:val="00160BF1"/>
    <w:rsid w:val="001611DC"/>
    <w:rsid w:val="001611DD"/>
    <w:rsid w:val="00161815"/>
    <w:rsid w:val="00161BAC"/>
    <w:rsid w:val="0016287A"/>
    <w:rsid w:val="001629C8"/>
    <w:rsid w:val="00162C72"/>
    <w:rsid w:val="0016311A"/>
    <w:rsid w:val="00163C72"/>
    <w:rsid w:val="00163EBE"/>
    <w:rsid w:val="001647CF"/>
    <w:rsid w:val="00164A21"/>
    <w:rsid w:val="0016583D"/>
    <w:rsid w:val="00165877"/>
    <w:rsid w:val="00166313"/>
    <w:rsid w:val="001663E4"/>
    <w:rsid w:val="001664E8"/>
    <w:rsid w:val="00166D1A"/>
    <w:rsid w:val="00170099"/>
    <w:rsid w:val="00171115"/>
    <w:rsid w:val="001711A5"/>
    <w:rsid w:val="001717BD"/>
    <w:rsid w:val="0017224C"/>
    <w:rsid w:val="001729F6"/>
    <w:rsid w:val="0017398F"/>
    <w:rsid w:val="00173AD2"/>
    <w:rsid w:val="00173D4E"/>
    <w:rsid w:val="001740AB"/>
    <w:rsid w:val="001741A1"/>
    <w:rsid w:val="00174363"/>
    <w:rsid w:val="001743B9"/>
    <w:rsid w:val="001747B1"/>
    <w:rsid w:val="00174BA1"/>
    <w:rsid w:val="00174D88"/>
    <w:rsid w:val="00175558"/>
    <w:rsid w:val="00175910"/>
    <w:rsid w:val="00175E77"/>
    <w:rsid w:val="00176429"/>
    <w:rsid w:val="001768CA"/>
    <w:rsid w:val="00176B74"/>
    <w:rsid w:val="0017719D"/>
    <w:rsid w:val="001771DC"/>
    <w:rsid w:val="0017733C"/>
    <w:rsid w:val="001778DA"/>
    <w:rsid w:val="00177B09"/>
    <w:rsid w:val="00177F47"/>
    <w:rsid w:val="001801E0"/>
    <w:rsid w:val="00180757"/>
    <w:rsid w:val="0018099A"/>
    <w:rsid w:val="001817B8"/>
    <w:rsid w:val="00181903"/>
    <w:rsid w:val="00181A1F"/>
    <w:rsid w:val="00181B28"/>
    <w:rsid w:val="00181E18"/>
    <w:rsid w:val="00181F84"/>
    <w:rsid w:val="00182353"/>
    <w:rsid w:val="00182916"/>
    <w:rsid w:val="00182B4D"/>
    <w:rsid w:val="00183361"/>
    <w:rsid w:val="0018369F"/>
    <w:rsid w:val="001837A6"/>
    <w:rsid w:val="001839E9"/>
    <w:rsid w:val="00183E3B"/>
    <w:rsid w:val="00183EB7"/>
    <w:rsid w:val="00184768"/>
    <w:rsid w:val="00184B26"/>
    <w:rsid w:val="00184DDF"/>
    <w:rsid w:val="00185376"/>
    <w:rsid w:val="001854CD"/>
    <w:rsid w:val="00185B9A"/>
    <w:rsid w:val="00186593"/>
    <w:rsid w:val="001869D3"/>
    <w:rsid w:val="00186E95"/>
    <w:rsid w:val="00187084"/>
    <w:rsid w:val="00187662"/>
    <w:rsid w:val="00187A8A"/>
    <w:rsid w:val="00187C4E"/>
    <w:rsid w:val="00187CD8"/>
    <w:rsid w:val="0019042E"/>
    <w:rsid w:val="001905C6"/>
    <w:rsid w:val="0019085F"/>
    <w:rsid w:val="00191381"/>
    <w:rsid w:val="001913BB"/>
    <w:rsid w:val="001913D8"/>
    <w:rsid w:val="0019173D"/>
    <w:rsid w:val="001917E9"/>
    <w:rsid w:val="00191852"/>
    <w:rsid w:val="00191955"/>
    <w:rsid w:val="00191C2A"/>
    <w:rsid w:val="00191CE1"/>
    <w:rsid w:val="00191EFB"/>
    <w:rsid w:val="001920E0"/>
    <w:rsid w:val="001921E4"/>
    <w:rsid w:val="0019221B"/>
    <w:rsid w:val="001929BB"/>
    <w:rsid w:val="00192F64"/>
    <w:rsid w:val="001932BE"/>
    <w:rsid w:val="001934FB"/>
    <w:rsid w:val="00193584"/>
    <w:rsid w:val="00193829"/>
    <w:rsid w:val="0019474E"/>
    <w:rsid w:val="00194B38"/>
    <w:rsid w:val="00194B5D"/>
    <w:rsid w:val="00194C76"/>
    <w:rsid w:val="00194C7F"/>
    <w:rsid w:val="00194EDA"/>
    <w:rsid w:val="00195351"/>
    <w:rsid w:val="001957DF"/>
    <w:rsid w:val="001958F5"/>
    <w:rsid w:val="00195EE1"/>
    <w:rsid w:val="00195F77"/>
    <w:rsid w:val="001963D4"/>
    <w:rsid w:val="00197397"/>
    <w:rsid w:val="00197546"/>
    <w:rsid w:val="00197B3B"/>
    <w:rsid w:val="00197B41"/>
    <w:rsid w:val="001A06B6"/>
    <w:rsid w:val="001A074D"/>
    <w:rsid w:val="001A0989"/>
    <w:rsid w:val="001A13C4"/>
    <w:rsid w:val="001A14C0"/>
    <w:rsid w:val="001A162D"/>
    <w:rsid w:val="001A18D8"/>
    <w:rsid w:val="001A1FEB"/>
    <w:rsid w:val="001A235C"/>
    <w:rsid w:val="001A2590"/>
    <w:rsid w:val="001A2658"/>
    <w:rsid w:val="001A2690"/>
    <w:rsid w:val="001A39CC"/>
    <w:rsid w:val="001A4510"/>
    <w:rsid w:val="001A47E2"/>
    <w:rsid w:val="001A4B3F"/>
    <w:rsid w:val="001A5795"/>
    <w:rsid w:val="001A5F57"/>
    <w:rsid w:val="001A6803"/>
    <w:rsid w:val="001A6A66"/>
    <w:rsid w:val="001A6E68"/>
    <w:rsid w:val="001A6EB6"/>
    <w:rsid w:val="001A7A90"/>
    <w:rsid w:val="001A7C43"/>
    <w:rsid w:val="001B01B1"/>
    <w:rsid w:val="001B0247"/>
    <w:rsid w:val="001B035E"/>
    <w:rsid w:val="001B042F"/>
    <w:rsid w:val="001B0580"/>
    <w:rsid w:val="001B0F6B"/>
    <w:rsid w:val="001B14AC"/>
    <w:rsid w:val="001B1513"/>
    <w:rsid w:val="001B24D9"/>
    <w:rsid w:val="001B2DE2"/>
    <w:rsid w:val="001B3655"/>
    <w:rsid w:val="001B3696"/>
    <w:rsid w:val="001B3C27"/>
    <w:rsid w:val="001B3CD1"/>
    <w:rsid w:val="001B418D"/>
    <w:rsid w:val="001B454B"/>
    <w:rsid w:val="001B4C2D"/>
    <w:rsid w:val="001B5134"/>
    <w:rsid w:val="001B53BC"/>
    <w:rsid w:val="001B585F"/>
    <w:rsid w:val="001B625C"/>
    <w:rsid w:val="001B636C"/>
    <w:rsid w:val="001B745B"/>
    <w:rsid w:val="001B79C2"/>
    <w:rsid w:val="001B7FA7"/>
    <w:rsid w:val="001C0A56"/>
    <w:rsid w:val="001C0FFC"/>
    <w:rsid w:val="001C1419"/>
    <w:rsid w:val="001C1679"/>
    <w:rsid w:val="001C174D"/>
    <w:rsid w:val="001C1B89"/>
    <w:rsid w:val="001C1F10"/>
    <w:rsid w:val="001C23F8"/>
    <w:rsid w:val="001C34B3"/>
    <w:rsid w:val="001C3612"/>
    <w:rsid w:val="001C365E"/>
    <w:rsid w:val="001C3688"/>
    <w:rsid w:val="001C3835"/>
    <w:rsid w:val="001C3BD4"/>
    <w:rsid w:val="001C40A8"/>
    <w:rsid w:val="001C4370"/>
    <w:rsid w:val="001C456A"/>
    <w:rsid w:val="001C531E"/>
    <w:rsid w:val="001C5655"/>
    <w:rsid w:val="001C59BA"/>
    <w:rsid w:val="001C5F56"/>
    <w:rsid w:val="001C601D"/>
    <w:rsid w:val="001C60B9"/>
    <w:rsid w:val="001C60BE"/>
    <w:rsid w:val="001C652F"/>
    <w:rsid w:val="001C657C"/>
    <w:rsid w:val="001C65D7"/>
    <w:rsid w:val="001C6787"/>
    <w:rsid w:val="001C68E7"/>
    <w:rsid w:val="001C6A13"/>
    <w:rsid w:val="001C6A26"/>
    <w:rsid w:val="001C6A42"/>
    <w:rsid w:val="001C6B60"/>
    <w:rsid w:val="001C7101"/>
    <w:rsid w:val="001C737D"/>
    <w:rsid w:val="001C74A5"/>
    <w:rsid w:val="001C7582"/>
    <w:rsid w:val="001C76E7"/>
    <w:rsid w:val="001C7748"/>
    <w:rsid w:val="001C77EF"/>
    <w:rsid w:val="001C7ABF"/>
    <w:rsid w:val="001C7AF0"/>
    <w:rsid w:val="001C7C2E"/>
    <w:rsid w:val="001D00A2"/>
    <w:rsid w:val="001D012D"/>
    <w:rsid w:val="001D02B1"/>
    <w:rsid w:val="001D0410"/>
    <w:rsid w:val="001D0C00"/>
    <w:rsid w:val="001D10B3"/>
    <w:rsid w:val="001D10C0"/>
    <w:rsid w:val="001D1562"/>
    <w:rsid w:val="001D1578"/>
    <w:rsid w:val="001D1946"/>
    <w:rsid w:val="001D3179"/>
    <w:rsid w:val="001D326F"/>
    <w:rsid w:val="001D32AF"/>
    <w:rsid w:val="001D412E"/>
    <w:rsid w:val="001D4778"/>
    <w:rsid w:val="001D4792"/>
    <w:rsid w:val="001D4976"/>
    <w:rsid w:val="001D4B78"/>
    <w:rsid w:val="001D5407"/>
    <w:rsid w:val="001D5693"/>
    <w:rsid w:val="001D56E0"/>
    <w:rsid w:val="001D5BF6"/>
    <w:rsid w:val="001D5C95"/>
    <w:rsid w:val="001D5FE5"/>
    <w:rsid w:val="001D65F7"/>
    <w:rsid w:val="001D682B"/>
    <w:rsid w:val="001D6A98"/>
    <w:rsid w:val="001D6AE1"/>
    <w:rsid w:val="001D6B7B"/>
    <w:rsid w:val="001D73AD"/>
    <w:rsid w:val="001D73CC"/>
    <w:rsid w:val="001D7735"/>
    <w:rsid w:val="001D783D"/>
    <w:rsid w:val="001D78DD"/>
    <w:rsid w:val="001D7C84"/>
    <w:rsid w:val="001D7D85"/>
    <w:rsid w:val="001E0094"/>
    <w:rsid w:val="001E08BC"/>
    <w:rsid w:val="001E0F60"/>
    <w:rsid w:val="001E1748"/>
    <w:rsid w:val="001E1CEC"/>
    <w:rsid w:val="001E24D6"/>
    <w:rsid w:val="001E2538"/>
    <w:rsid w:val="001E2580"/>
    <w:rsid w:val="001E2629"/>
    <w:rsid w:val="001E2718"/>
    <w:rsid w:val="001E2762"/>
    <w:rsid w:val="001E29D1"/>
    <w:rsid w:val="001E3480"/>
    <w:rsid w:val="001E399C"/>
    <w:rsid w:val="001E3B7F"/>
    <w:rsid w:val="001E3DDE"/>
    <w:rsid w:val="001E41E5"/>
    <w:rsid w:val="001E4295"/>
    <w:rsid w:val="001E4C16"/>
    <w:rsid w:val="001E4D63"/>
    <w:rsid w:val="001E54C6"/>
    <w:rsid w:val="001E62D1"/>
    <w:rsid w:val="001E62EE"/>
    <w:rsid w:val="001E6670"/>
    <w:rsid w:val="001E6686"/>
    <w:rsid w:val="001E6A03"/>
    <w:rsid w:val="001E6C2B"/>
    <w:rsid w:val="001E6F57"/>
    <w:rsid w:val="001E727F"/>
    <w:rsid w:val="001E7440"/>
    <w:rsid w:val="001E7593"/>
    <w:rsid w:val="001E76AA"/>
    <w:rsid w:val="001E7E0C"/>
    <w:rsid w:val="001E7F47"/>
    <w:rsid w:val="001F0208"/>
    <w:rsid w:val="001F09F2"/>
    <w:rsid w:val="001F0AD4"/>
    <w:rsid w:val="001F0D45"/>
    <w:rsid w:val="001F185F"/>
    <w:rsid w:val="001F1F85"/>
    <w:rsid w:val="001F28BB"/>
    <w:rsid w:val="001F29BD"/>
    <w:rsid w:val="001F3D99"/>
    <w:rsid w:val="001F431B"/>
    <w:rsid w:val="001F4986"/>
    <w:rsid w:val="001F4A0C"/>
    <w:rsid w:val="001F4AC1"/>
    <w:rsid w:val="001F4B58"/>
    <w:rsid w:val="001F4CC7"/>
    <w:rsid w:val="001F4F28"/>
    <w:rsid w:val="001F511C"/>
    <w:rsid w:val="001F5331"/>
    <w:rsid w:val="001F5A0D"/>
    <w:rsid w:val="001F664F"/>
    <w:rsid w:val="001F6D56"/>
    <w:rsid w:val="001F72A9"/>
    <w:rsid w:val="001F72CD"/>
    <w:rsid w:val="001F7A9A"/>
    <w:rsid w:val="001F7C77"/>
    <w:rsid w:val="001F7DA5"/>
    <w:rsid w:val="002001F1"/>
    <w:rsid w:val="00200419"/>
    <w:rsid w:val="00200711"/>
    <w:rsid w:val="00200742"/>
    <w:rsid w:val="00200A42"/>
    <w:rsid w:val="00200BB3"/>
    <w:rsid w:val="0020173D"/>
    <w:rsid w:val="00201808"/>
    <w:rsid w:val="00201A76"/>
    <w:rsid w:val="00201DFA"/>
    <w:rsid w:val="0020208C"/>
    <w:rsid w:val="00202387"/>
    <w:rsid w:val="00202714"/>
    <w:rsid w:val="00202D26"/>
    <w:rsid w:val="00203394"/>
    <w:rsid w:val="0020460C"/>
    <w:rsid w:val="00204A07"/>
    <w:rsid w:val="00204D6B"/>
    <w:rsid w:val="00204DA0"/>
    <w:rsid w:val="00204FC0"/>
    <w:rsid w:val="002057B3"/>
    <w:rsid w:val="00205DA7"/>
    <w:rsid w:val="002064D9"/>
    <w:rsid w:val="00206686"/>
    <w:rsid w:val="00206D8E"/>
    <w:rsid w:val="00206E78"/>
    <w:rsid w:val="00210576"/>
    <w:rsid w:val="002106A0"/>
    <w:rsid w:val="00210731"/>
    <w:rsid w:val="00210809"/>
    <w:rsid w:val="0021089C"/>
    <w:rsid w:val="00210C4E"/>
    <w:rsid w:val="00210DB1"/>
    <w:rsid w:val="0021147C"/>
    <w:rsid w:val="002118F8"/>
    <w:rsid w:val="002119D0"/>
    <w:rsid w:val="00212236"/>
    <w:rsid w:val="00213150"/>
    <w:rsid w:val="00213389"/>
    <w:rsid w:val="0021353E"/>
    <w:rsid w:val="002137A1"/>
    <w:rsid w:val="002139A4"/>
    <w:rsid w:val="00213BFD"/>
    <w:rsid w:val="00213D65"/>
    <w:rsid w:val="00213E08"/>
    <w:rsid w:val="00213EE9"/>
    <w:rsid w:val="0021421C"/>
    <w:rsid w:val="002145A9"/>
    <w:rsid w:val="002145BB"/>
    <w:rsid w:val="00214A6B"/>
    <w:rsid w:val="00214B18"/>
    <w:rsid w:val="0021561E"/>
    <w:rsid w:val="00215BD9"/>
    <w:rsid w:val="00216180"/>
    <w:rsid w:val="0021624D"/>
    <w:rsid w:val="00216819"/>
    <w:rsid w:val="00216E17"/>
    <w:rsid w:val="0021738B"/>
    <w:rsid w:val="002174A0"/>
    <w:rsid w:val="00217B19"/>
    <w:rsid w:val="002202BF"/>
    <w:rsid w:val="0022051D"/>
    <w:rsid w:val="00220D2E"/>
    <w:rsid w:val="00220E1A"/>
    <w:rsid w:val="002210B1"/>
    <w:rsid w:val="002221BA"/>
    <w:rsid w:val="002222CC"/>
    <w:rsid w:val="00222A20"/>
    <w:rsid w:val="002233EA"/>
    <w:rsid w:val="002234A6"/>
    <w:rsid w:val="00223CF3"/>
    <w:rsid w:val="00223D6E"/>
    <w:rsid w:val="00223FD1"/>
    <w:rsid w:val="002245C1"/>
    <w:rsid w:val="00224758"/>
    <w:rsid w:val="00224BAC"/>
    <w:rsid w:val="0022530F"/>
    <w:rsid w:val="00225683"/>
    <w:rsid w:val="00225C13"/>
    <w:rsid w:val="0022607D"/>
    <w:rsid w:val="0022613B"/>
    <w:rsid w:val="00226915"/>
    <w:rsid w:val="00226998"/>
    <w:rsid w:val="00226A5B"/>
    <w:rsid w:val="00227278"/>
    <w:rsid w:val="00227693"/>
    <w:rsid w:val="0022792E"/>
    <w:rsid w:val="00227B2F"/>
    <w:rsid w:val="00227B83"/>
    <w:rsid w:val="00227DED"/>
    <w:rsid w:val="00227EEA"/>
    <w:rsid w:val="00230059"/>
    <w:rsid w:val="002305FC"/>
    <w:rsid w:val="002309E2"/>
    <w:rsid w:val="0023101B"/>
    <w:rsid w:val="002313ED"/>
    <w:rsid w:val="00231589"/>
    <w:rsid w:val="0023199E"/>
    <w:rsid w:val="00232126"/>
    <w:rsid w:val="00232A65"/>
    <w:rsid w:val="00232B4E"/>
    <w:rsid w:val="00232D10"/>
    <w:rsid w:val="00233025"/>
    <w:rsid w:val="00233047"/>
    <w:rsid w:val="0023371A"/>
    <w:rsid w:val="00233821"/>
    <w:rsid w:val="002351C0"/>
    <w:rsid w:val="00235367"/>
    <w:rsid w:val="002355F0"/>
    <w:rsid w:val="00235B17"/>
    <w:rsid w:val="00235C8D"/>
    <w:rsid w:val="00235CDB"/>
    <w:rsid w:val="00235F5E"/>
    <w:rsid w:val="00236090"/>
    <w:rsid w:val="0023644A"/>
    <w:rsid w:val="002364D6"/>
    <w:rsid w:val="00236FFA"/>
    <w:rsid w:val="00237643"/>
    <w:rsid w:val="0024019F"/>
    <w:rsid w:val="00240217"/>
    <w:rsid w:val="00240499"/>
    <w:rsid w:val="00240BBB"/>
    <w:rsid w:val="00240F74"/>
    <w:rsid w:val="002411CB"/>
    <w:rsid w:val="002415A3"/>
    <w:rsid w:val="0024173B"/>
    <w:rsid w:val="00241906"/>
    <w:rsid w:val="00242239"/>
    <w:rsid w:val="002422B8"/>
    <w:rsid w:val="002424F1"/>
    <w:rsid w:val="002428C9"/>
    <w:rsid w:val="002428E2"/>
    <w:rsid w:val="0024304C"/>
    <w:rsid w:val="00243081"/>
    <w:rsid w:val="0024316C"/>
    <w:rsid w:val="00243F38"/>
    <w:rsid w:val="0024446E"/>
    <w:rsid w:val="00244BD3"/>
    <w:rsid w:val="00244F6B"/>
    <w:rsid w:val="0024531B"/>
    <w:rsid w:val="00245B10"/>
    <w:rsid w:val="00245D7B"/>
    <w:rsid w:val="00246418"/>
    <w:rsid w:val="0024644E"/>
    <w:rsid w:val="0024661D"/>
    <w:rsid w:val="00246AA4"/>
    <w:rsid w:val="00246AAC"/>
    <w:rsid w:val="00246C6B"/>
    <w:rsid w:val="00246F1D"/>
    <w:rsid w:val="002471C0"/>
    <w:rsid w:val="00247278"/>
    <w:rsid w:val="00247573"/>
    <w:rsid w:val="0024783F"/>
    <w:rsid w:val="00247EDB"/>
    <w:rsid w:val="00250511"/>
    <w:rsid w:val="00250A33"/>
    <w:rsid w:val="00250B35"/>
    <w:rsid w:val="00251309"/>
    <w:rsid w:val="00251663"/>
    <w:rsid w:val="002517F9"/>
    <w:rsid w:val="00253590"/>
    <w:rsid w:val="0025368D"/>
    <w:rsid w:val="002539C6"/>
    <w:rsid w:val="00253CA9"/>
    <w:rsid w:val="0025451A"/>
    <w:rsid w:val="00254706"/>
    <w:rsid w:val="002549D8"/>
    <w:rsid w:val="00254BC6"/>
    <w:rsid w:val="00254D6B"/>
    <w:rsid w:val="00254FC1"/>
    <w:rsid w:val="002555A2"/>
    <w:rsid w:val="00255733"/>
    <w:rsid w:val="0025573B"/>
    <w:rsid w:val="0025582D"/>
    <w:rsid w:val="002559F0"/>
    <w:rsid w:val="002563E7"/>
    <w:rsid w:val="0025703A"/>
    <w:rsid w:val="00257284"/>
    <w:rsid w:val="00257642"/>
    <w:rsid w:val="002576EB"/>
    <w:rsid w:val="002578E0"/>
    <w:rsid w:val="00257A8C"/>
    <w:rsid w:val="00257C96"/>
    <w:rsid w:val="00257E91"/>
    <w:rsid w:val="00257FF0"/>
    <w:rsid w:val="00260476"/>
    <w:rsid w:val="002609B5"/>
    <w:rsid w:val="002611D2"/>
    <w:rsid w:val="002613B1"/>
    <w:rsid w:val="0026161B"/>
    <w:rsid w:val="00261C5D"/>
    <w:rsid w:val="00261E28"/>
    <w:rsid w:val="002621D3"/>
    <w:rsid w:val="0026237C"/>
    <w:rsid w:val="002623FA"/>
    <w:rsid w:val="0026315C"/>
    <w:rsid w:val="002634A3"/>
    <w:rsid w:val="0026364B"/>
    <w:rsid w:val="00263683"/>
    <w:rsid w:val="00263AA7"/>
    <w:rsid w:val="00263B41"/>
    <w:rsid w:val="00263CC0"/>
    <w:rsid w:val="00263D31"/>
    <w:rsid w:val="0026418C"/>
    <w:rsid w:val="00264190"/>
    <w:rsid w:val="00264575"/>
    <w:rsid w:val="00264A6A"/>
    <w:rsid w:val="002661B2"/>
    <w:rsid w:val="002666D4"/>
    <w:rsid w:val="0026681C"/>
    <w:rsid w:val="00266A63"/>
    <w:rsid w:val="00266D29"/>
    <w:rsid w:val="00266E71"/>
    <w:rsid w:val="002674D3"/>
    <w:rsid w:val="0027051B"/>
    <w:rsid w:val="00270787"/>
    <w:rsid w:val="0027079D"/>
    <w:rsid w:val="002709B2"/>
    <w:rsid w:val="00270B07"/>
    <w:rsid w:val="00270B47"/>
    <w:rsid w:val="00270BDE"/>
    <w:rsid w:val="002713BB"/>
    <w:rsid w:val="00271DDC"/>
    <w:rsid w:val="0027279A"/>
    <w:rsid w:val="00272A78"/>
    <w:rsid w:val="00272D55"/>
    <w:rsid w:val="0027317B"/>
    <w:rsid w:val="00273311"/>
    <w:rsid w:val="002736E8"/>
    <w:rsid w:val="00273B5F"/>
    <w:rsid w:val="00273B80"/>
    <w:rsid w:val="00273C10"/>
    <w:rsid w:val="00273DCF"/>
    <w:rsid w:val="002740E5"/>
    <w:rsid w:val="00274B6E"/>
    <w:rsid w:val="002750A1"/>
    <w:rsid w:val="0027517D"/>
    <w:rsid w:val="00275365"/>
    <w:rsid w:val="00275758"/>
    <w:rsid w:val="00275911"/>
    <w:rsid w:val="002759DE"/>
    <w:rsid w:val="00275C54"/>
    <w:rsid w:val="002762A9"/>
    <w:rsid w:val="002765E9"/>
    <w:rsid w:val="0027677B"/>
    <w:rsid w:val="00276CAE"/>
    <w:rsid w:val="00276E72"/>
    <w:rsid w:val="00276FAE"/>
    <w:rsid w:val="00277252"/>
    <w:rsid w:val="00277669"/>
    <w:rsid w:val="00277C46"/>
    <w:rsid w:val="00277F05"/>
    <w:rsid w:val="00277F2B"/>
    <w:rsid w:val="00280013"/>
    <w:rsid w:val="0028018D"/>
    <w:rsid w:val="002803BA"/>
    <w:rsid w:val="002804E8"/>
    <w:rsid w:val="002804E9"/>
    <w:rsid w:val="00280628"/>
    <w:rsid w:val="00280673"/>
    <w:rsid w:val="00280774"/>
    <w:rsid w:val="0028085E"/>
    <w:rsid w:val="00280B77"/>
    <w:rsid w:val="00280F2B"/>
    <w:rsid w:val="00281102"/>
    <w:rsid w:val="00281729"/>
    <w:rsid w:val="0028196A"/>
    <w:rsid w:val="00281C83"/>
    <w:rsid w:val="00281D3A"/>
    <w:rsid w:val="00281DC1"/>
    <w:rsid w:val="00281F79"/>
    <w:rsid w:val="00282146"/>
    <w:rsid w:val="00282772"/>
    <w:rsid w:val="002836DB"/>
    <w:rsid w:val="00283B91"/>
    <w:rsid w:val="00284677"/>
    <w:rsid w:val="002849E6"/>
    <w:rsid w:val="00284C98"/>
    <w:rsid w:val="0028502D"/>
    <w:rsid w:val="00285694"/>
    <w:rsid w:val="00286117"/>
    <w:rsid w:val="002865D6"/>
    <w:rsid w:val="002867E5"/>
    <w:rsid w:val="00286AA2"/>
    <w:rsid w:val="00286C3D"/>
    <w:rsid w:val="00286E8D"/>
    <w:rsid w:val="002870CB"/>
    <w:rsid w:val="002872B0"/>
    <w:rsid w:val="00287303"/>
    <w:rsid w:val="00287603"/>
    <w:rsid w:val="00287752"/>
    <w:rsid w:val="00287AD2"/>
    <w:rsid w:val="00287C39"/>
    <w:rsid w:val="00287DF0"/>
    <w:rsid w:val="002903A7"/>
    <w:rsid w:val="00290741"/>
    <w:rsid w:val="00290D37"/>
    <w:rsid w:val="00291A80"/>
    <w:rsid w:val="00291EB6"/>
    <w:rsid w:val="00292146"/>
    <w:rsid w:val="002925BA"/>
    <w:rsid w:val="00292874"/>
    <w:rsid w:val="0029446D"/>
    <w:rsid w:val="00294EAD"/>
    <w:rsid w:val="002950F5"/>
    <w:rsid w:val="00295346"/>
    <w:rsid w:val="0029595C"/>
    <w:rsid w:val="002959B6"/>
    <w:rsid w:val="00296034"/>
    <w:rsid w:val="00296A51"/>
    <w:rsid w:val="00296F90"/>
    <w:rsid w:val="002975FB"/>
    <w:rsid w:val="002976C5"/>
    <w:rsid w:val="00297BAE"/>
    <w:rsid w:val="00297BFA"/>
    <w:rsid w:val="00297D04"/>
    <w:rsid w:val="00297E90"/>
    <w:rsid w:val="002A006F"/>
    <w:rsid w:val="002A00B5"/>
    <w:rsid w:val="002A0360"/>
    <w:rsid w:val="002A0534"/>
    <w:rsid w:val="002A05B0"/>
    <w:rsid w:val="002A0BFC"/>
    <w:rsid w:val="002A0C7E"/>
    <w:rsid w:val="002A12BF"/>
    <w:rsid w:val="002A1471"/>
    <w:rsid w:val="002A228F"/>
    <w:rsid w:val="002A2314"/>
    <w:rsid w:val="002A25C7"/>
    <w:rsid w:val="002A2638"/>
    <w:rsid w:val="002A2E43"/>
    <w:rsid w:val="002A326A"/>
    <w:rsid w:val="002A341E"/>
    <w:rsid w:val="002A3643"/>
    <w:rsid w:val="002A3681"/>
    <w:rsid w:val="002A3B07"/>
    <w:rsid w:val="002A3C2B"/>
    <w:rsid w:val="002A3FE8"/>
    <w:rsid w:val="002A4744"/>
    <w:rsid w:val="002A4A8D"/>
    <w:rsid w:val="002A528B"/>
    <w:rsid w:val="002A5AC9"/>
    <w:rsid w:val="002A6078"/>
    <w:rsid w:val="002A62F5"/>
    <w:rsid w:val="002A6C06"/>
    <w:rsid w:val="002A77BB"/>
    <w:rsid w:val="002A7AE7"/>
    <w:rsid w:val="002B047C"/>
    <w:rsid w:val="002B0858"/>
    <w:rsid w:val="002B0CF1"/>
    <w:rsid w:val="002B0E45"/>
    <w:rsid w:val="002B10A5"/>
    <w:rsid w:val="002B2416"/>
    <w:rsid w:val="002B262D"/>
    <w:rsid w:val="002B27E0"/>
    <w:rsid w:val="002B2D99"/>
    <w:rsid w:val="002B2DD3"/>
    <w:rsid w:val="002B3A07"/>
    <w:rsid w:val="002B4774"/>
    <w:rsid w:val="002B514C"/>
    <w:rsid w:val="002B54C6"/>
    <w:rsid w:val="002B5755"/>
    <w:rsid w:val="002B5860"/>
    <w:rsid w:val="002B5962"/>
    <w:rsid w:val="002B5BF6"/>
    <w:rsid w:val="002B5C8B"/>
    <w:rsid w:val="002B6BCC"/>
    <w:rsid w:val="002B78B7"/>
    <w:rsid w:val="002B7DA9"/>
    <w:rsid w:val="002B7F60"/>
    <w:rsid w:val="002C00DE"/>
    <w:rsid w:val="002C04DE"/>
    <w:rsid w:val="002C04E9"/>
    <w:rsid w:val="002C0ACF"/>
    <w:rsid w:val="002C10C3"/>
    <w:rsid w:val="002C12FB"/>
    <w:rsid w:val="002C1C46"/>
    <w:rsid w:val="002C1CA9"/>
    <w:rsid w:val="002C20B7"/>
    <w:rsid w:val="002C2200"/>
    <w:rsid w:val="002C27E8"/>
    <w:rsid w:val="002C29C0"/>
    <w:rsid w:val="002C2A7F"/>
    <w:rsid w:val="002C2BBD"/>
    <w:rsid w:val="002C2C63"/>
    <w:rsid w:val="002C2F51"/>
    <w:rsid w:val="002C308B"/>
    <w:rsid w:val="002C344D"/>
    <w:rsid w:val="002C396F"/>
    <w:rsid w:val="002C3B15"/>
    <w:rsid w:val="002C3B1D"/>
    <w:rsid w:val="002C3BBD"/>
    <w:rsid w:val="002C3F94"/>
    <w:rsid w:val="002C4284"/>
    <w:rsid w:val="002C496C"/>
    <w:rsid w:val="002C4C8C"/>
    <w:rsid w:val="002C4DF2"/>
    <w:rsid w:val="002C4F8F"/>
    <w:rsid w:val="002C52C0"/>
    <w:rsid w:val="002C5BCC"/>
    <w:rsid w:val="002C5DBD"/>
    <w:rsid w:val="002C612F"/>
    <w:rsid w:val="002C66A4"/>
    <w:rsid w:val="002C670B"/>
    <w:rsid w:val="002C6D91"/>
    <w:rsid w:val="002C70B0"/>
    <w:rsid w:val="002C7A4B"/>
    <w:rsid w:val="002C7CA5"/>
    <w:rsid w:val="002D00EF"/>
    <w:rsid w:val="002D054B"/>
    <w:rsid w:val="002D0640"/>
    <w:rsid w:val="002D087E"/>
    <w:rsid w:val="002D0899"/>
    <w:rsid w:val="002D0A4D"/>
    <w:rsid w:val="002D0A79"/>
    <w:rsid w:val="002D1478"/>
    <w:rsid w:val="002D17D0"/>
    <w:rsid w:val="002D1AC8"/>
    <w:rsid w:val="002D24DC"/>
    <w:rsid w:val="002D2C04"/>
    <w:rsid w:val="002D39AA"/>
    <w:rsid w:val="002D3CA7"/>
    <w:rsid w:val="002D3F91"/>
    <w:rsid w:val="002D4649"/>
    <w:rsid w:val="002D4707"/>
    <w:rsid w:val="002D509A"/>
    <w:rsid w:val="002D5227"/>
    <w:rsid w:val="002D523B"/>
    <w:rsid w:val="002D56EC"/>
    <w:rsid w:val="002D5E26"/>
    <w:rsid w:val="002D62BD"/>
    <w:rsid w:val="002D64DD"/>
    <w:rsid w:val="002D6DF3"/>
    <w:rsid w:val="002D750A"/>
    <w:rsid w:val="002D75F2"/>
    <w:rsid w:val="002D7885"/>
    <w:rsid w:val="002E01C0"/>
    <w:rsid w:val="002E01EB"/>
    <w:rsid w:val="002E046C"/>
    <w:rsid w:val="002E0B99"/>
    <w:rsid w:val="002E0B9D"/>
    <w:rsid w:val="002E0E35"/>
    <w:rsid w:val="002E0FB0"/>
    <w:rsid w:val="002E10C6"/>
    <w:rsid w:val="002E1667"/>
    <w:rsid w:val="002E1824"/>
    <w:rsid w:val="002E19A9"/>
    <w:rsid w:val="002E1C98"/>
    <w:rsid w:val="002E2198"/>
    <w:rsid w:val="002E242F"/>
    <w:rsid w:val="002E26CA"/>
    <w:rsid w:val="002E2A4D"/>
    <w:rsid w:val="002E2C04"/>
    <w:rsid w:val="002E3163"/>
    <w:rsid w:val="002E35D5"/>
    <w:rsid w:val="002E397E"/>
    <w:rsid w:val="002E4030"/>
    <w:rsid w:val="002E48E5"/>
    <w:rsid w:val="002E52A4"/>
    <w:rsid w:val="002E5672"/>
    <w:rsid w:val="002E5822"/>
    <w:rsid w:val="002E58F5"/>
    <w:rsid w:val="002E6284"/>
    <w:rsid w:val="002E6315"/>
    <w:rsid w:val="002E64D9"/>
    <w:rsid w:val="002E7173"/>
    <w:rsid w:val="002E71FA"/>
    <w:rsid w:val="002E7458"/>
    <w:rsid w:val="002E74D5"/>
    <w:rsid w:val="002E77AC"/>
    <w:rsid w:val="002E7B03"/>
    <w:rsid w:val="002F02CB"/>
    <w:rsid w:val="002F05BA"/>
    <w:rsid w:val="002F070F"/>
    <w:rsid w:val="002F075C"/>
    <w:rsid w:val="002F0AFE"/>
    <w:rsid w:val="002F1075"/>
    <w:rsid w:val="002F163D"/>
    <w:rsid w:val="002F1DED"/>
    <w:rsid w:val="002F1F23"/>
    <w:rsid w:val="002F23AA"/>
    <w:rsid w:val="002F295F"/>
    <w:rsid w:val="002F2C5C"/>
    <w:rsid w:val="002F3477"/>
    <w:rsid w:val="002F3BFD"/>
    <w:rsid w:val="002F3D15"/>
    <w:rsid w:val="002F4230"/>
    <w:rsid w:val="002F435B"/>
    <w:rsid w:val="002F48E7"/>
    <w:rsid w:val="002F4AE1"/>
    <w:rsid w:val="002F4BAF"/>
    <w:rsid w:val="002F5976"/>
    <w:rsid w:val="002F5EB3"/>
    <w:rsid w:val="002F604D"/>
    <w:rsid w:val="002F6537"/>
    <w:rsid w:val="002F667B"/>
    <w:rsid w:val="002F675A"/>
    <w:rsid w:val="002F68E1"/>
    <w:rsid w:val="002F6A61"/>
    <w:rsid w:val="002F7418"/>
    <w:rsid w:val="002F7556"/>
    <w:rsid w:val="00300053"/>
    <w:rsid w:val="00300624"/>
    <w:rsid w:val="00300736"/>
    <w:rsid w:val="00300F01"/>
    <w:rsid w:val="00300FCB"/>
    <w:rsid w:val="0030102E"/>
    <w:rsid w:val="00301122"/>
    <w:rsid w:val="0030121C"/>
    <w:rsid w:val="00301442"/>
    <w:rsid w:val="003016CC"/>
    <w:rsid w:val="0030181D"/>
    <w:rsid w:val="00302018"/>
    <w:rsid w:val="003021BC"/>
    <w:rsid w:val="00302920"/>
    <w:rsid w:val="00302B5E"/>
    <w:rsid w:val="00302BA4"/>
    <w:rsid w:val="00302F8D"/>
    <w:rsid w:val="003030CE"/>
    <w:rsid w:val="00303202"/>
    <w:rsid w:val="003032D3"/>
    <w:rsid w:val="0030399E"/>
    <w:rsid w:val="00303BFE"/>
    <w:rsid w:val="00303DED"/>
    <w:rsid w:val="00303F2B"/>
    <w:rsid w:val="00304109"/>
    <w:rsid w:val="00304B99"/>
    <w:rsid w:val="00304CFC"/>
    <w:rsid w:val="00304E4B"/>
    <w:rsid w:val="00304ECF"/>
    <w:rsid w:val="003050C0"/>
    <w:rsid w:val="00306279"/>
    <w:rsid w:val="003062B3"/>
    <w:rsid w:val="0030652A"/>
    <w:rsid w:val="00306627"/>
    <w:rsid w:val="00306C79"/>
    <w:rsid w:val="00306F71"/>
    <w:rsid w:val="003070E1"/>
    <w:rsid w:val="00307AC1"/>
    <w:rsid w:val="00307ED2"/>
    <w:rsid w:val="00310109"/>
    <w:rsid w:val="00310278"/>
    <w:rsid w:val="00310469"/>
    <w:rsid w:val="003104A2"/>
    <w:rsid w:val="00310C8C"/>
    <w:rsid w:val="003114A2"/>
    <w:rsid w:val="00311AA7"/>
    <w:rsid w:val="0031267C"/>
    <w:rsid w:val="00312A28"/>
    <w:rsid w:val="00312A80"/>
    <w:rsid w:val="0031368A"/>
    <w:rsid w:val="00314250"/>
    <w:rsid w:val="00314C53"/>
    <w:rsid w:val="00315203"/>
    <w:rsid w:val="00315877"/>
    <w:rsid w:val="003158B2"/>
    <w:rsid w:val="00315C67"/>
    <w:rsid w:val="00315C9C"/>
    <w:rsid w:val="00315D57"/>
    <w:rsid w:val="00315EAB"/>
    <w:rsid w:val="003161AD"/>
    <w:rsid w:val="00316F9D"/>
    <w:rsid w:val="00317DF1"/>
    <w:rsid w:val="00317E9D"/>
    <w:rsid w:val="003200BB"/>
    <w:rsid w:val="0032084E"/>
    <w:rsid w:val="00320A81"/>
    <w:rsid w:val="00320BF4"/>
    <w:rsid w:val="00320E1F"/>
    <w:rsid w:val="00321075"/>
    <w:rsid w:val="0032175F"/>
    <w:rsid w:val="00321D0C"/>
    <w:rsid w:val="00322112"/>
    <w:rsid w:val="00322254"/>
    <w:rsid w:val="0032249D"/>
    <w:rsid w:val="003227F6"/>
    <w:rsid w:val="003231AB"/>
    <w:rsid w:val="003231BB"/>
    <w:rsid w:val="0032325E"/>
    <w:rsid w:val="00323273"/>
    <w:rsid w:val="0032358A"/>
    <w:rsid w:val="003238FB"/>
    <w:rsid w:val="003240F4"/>
    <w:rsid w:val="0032420C"/>
    <w:rsid w:val="00324838"/>
    <w:rsid w:val="003252EE"/>
    <w:rsid w:val="003258B0"/>
    <w:rsid w:val="00325AA6"/>
    <w:rsid w:val="00325AF6"/>
    <w:rsid w:val="00325D77"/>
    <w:rsid w:val="003266F2"/>
    <w:rsid w:val="00326773"/>
    <w:rsid w:val="00327118"/>
    <w:rsid w:val="0032734A"/>
    <w:rsid w:val="0032768D"/>
    <w:rsid w:val="0032788A"/>
    <w:rsid w:val="00327B96"/>
    <w:rsid w:val="00327CCB"/>
    <w:rsid w:val="0033043F"/>
    <w:rsid w:val="00330668"/>
    <w:rsid w:val="00330B0B"/>
    <w:rsid w:val="00330B67"/>
    <w:rsid w:val="003319FF"/>
    <w:rsid w:val="00331B93"/>
    <w:rsid w:val="00331DD5"/>
    <w:rsid w:val="0033234E"/>
    <w:rsid w:val="003324FA"/>
    <w:rsid w:val="00332F72"/>
    <w:rsid w:val="00333077"/>
    <w:rsid w:val="003332A5"/>
    <w:rsid w:val="0033338E"/>
    <w:rsid w:val="00333472"/>
    <w:rsid w:val="003335EA"/>
    <w:rsid w:val="00333644"/>
    <w:rsid w:val="003339A0"/>
    <w:rsid w:val="00333C1C"/>
    <w:rsid w:val="00334B8A"/>
    <w:rsid w:val="00334E87"/>
    <w:rsid w:val="003351E6"/>
    <w:rsid w:val="00335B83"/>
    <w:rsid w:val="003361FE"/>
    <w:rsid w:val="003362B6"/>
    <w:rsid w:val="00336AC6"/>
    <w:rsid w:val="00336EB9"/>
    <w:rsid w:val="00337002"/>
    <w:rsid w:val="00337121"/>
    <w:rsid w:val="003372E2"/>
    <w:rsid w:val="0033746E"/>
    <w:rsid w:val="0033770F"/>
    <w:rsid w:val="00337C9F"/>
    <w:rsid w:val="003401F6"/>
    <w:rsid w:val="0034080C"/>
    <w:rsid w:val="00340C14"/>
    <w:rsid w:val="00340CBD"/>
    <w:rsid w:val="00340CC5"/>
    <w:rsid w:val="00340E1D"/>
    <w:rsid w:val="0034119B"/>
    <w:rsid w:val="00341983"/>
    <w:rsid w:val="00341ABA"/>
    <w:rsid w:val="00342868"/>
    <w:rsid w:val="00342B34"/>
    <w:rsid w:val="00343314"/>
    <w:rsid w:val="00344566"/>
    <w:rsid w:val="0034505F"/>
    <w:rsid w:val="00345E8A"/>
    <w:rsid w:val="00345FAD"/>
    <w:rsid w:val="003462E1"/>
    <w:rsid w:val="0034642B"/>
    <w:rsid w:val="00347111"/>
    <w:rsid w:val="00347239"/>
    <w:rsid w:val="0034775F"/>
    <w:rsid w:val="00350B1F"/>
    <w:rsid w:val="00350BCF"/>
    <w:rsid w:val="00351790"/>
    <w:rsid w:val="003518E6"/>
    <w:rsid w:val="0035199E"/>
    <w:rsid w:val="00351A32"/>
    <w:rsid w:val="00351F99"/>
    <w:rsid w:val="00351FBD"/>
    <w:rsid w:val="00352445"/>
    <w:rsid w:val="00353AEF"/>
    <w:rsid w:val="00354483"/>
    <w:rsid w:val="0035448E"/>
    <w:rsid w:val="00354D8A"/>
    <w:rsid w:val="0035501C"/>
    <w:rsid w:val="00355105"/>
    <w:rsid w:val="003555B5"/>
    <w:rsid w:val="0035560E"/>
    <w:rsid w:val="00355ED8"/>
    <w:rsid w:val="00356341"/>
    <w:rsid w:val="00356893"/>
    <w:rsid w:val="00356D64"/>
    <w:rsid w:val="00357735"/>
    <w:rsid w:val="00357A4D"/>
    <w:rsid w:val="00357C91"/>
    <w:rsid w:val="00357D1B"/>
    <w:rsid w:val="00357D58"/>
    <w:rsid w:val="003603FD"/>
    <w:rsid w:val="0036076F"/>
    <w:rsid w:val="003608B8"/>
    <w:rsid w:val="003613D3"/>
    <w:rsid w:val="00361701"/>
    <w:rsid w:val="00361C46"/>
    <w:rsid w:val="003623BA"/>
    <w:rsid w:val="00362866"/>
    <w:rsid w:val="0036289B"/>
    <w:rsid w:val="00362E18"/>
    <w:rsid w:val="00363229"/>
    <w:rsid w:val="0036371E"/>
    <w:rsid w:val="0036382F"/>
    <w:rsid w:val="003638E9"/>
    <w:rsid w:val="0036525F"/>
    <w:rsid w:val="00365374"/>
    <w:rsid w:val="00365715"/>
    <w:rsid w:val="00365D84"/>
    <w:rsid w:val="00365EED"/>
    <w:rsid w:val="0036629B"/>
    <w:rsid w:val="003665E2"/>
    <w:rsid w:val="00366D0E"/>
    <w:rsid w:val="00366D51"/>
    <w:rsid w:val="00366DB8"/>
    <w:rsid w:val="003670A0"/>
    <w:rsid w:val="00367D1D"/>
    <w:rsid w:val="003704D2"/>
    <w:rsid w:val="0037056B"/>
    <w:rsid w:val="003707C3"/>
    <w:rsid w:val="00371050"/>
    <w:rsid w:val="003714CE"/>
    <w:rsid w:val="003718FA"/>
    <w:rsid w:val="00371A79"/>
    <w:rsid w:val="0037215F"/>
    <w:rsid w:val="00372170"/>
    <w:rsid w:val="00372862"/>
    <w:rsid w:val="0037295B"/>
    <w:rsid w:val="0037304B"/>
    <w:rsid w:val="00373399"/>
    <w:rsid w:val="00373526"/>
    <w:rsid w:val="00373AD4"/>
    <w:rsid w:val="00373B96"/>
    <w:rsid w:val="003740CB"/>
    <w:rsid w:val="003741E9"/>
    <w:rsid w:val="00374687"/>
    <w:rsid w:val="00374D35"/>
    <w:rsid w:val="0037507A"/>
    <w:rsid w:val="00375834"/>
    <w:rsid w:val="0037612B"/>
    <w:rsid w:val="0037664F"/>
    <w:rsid w:val="00376954"/>
    <w:rsid w:val="00377160"/>
    <w:rsid w:val="003774E3"/>
    <w:rsid w:val="0037773B"/>
    <w:rsid w:val="00377864"/>
    <w:rsid w:val="00377CA8"/>
    <w:rsid w:val="003805DA"/>
    <w:rsid w:val="003806F7"/>
    <w:rsid w:val="003807C5"/>
    <w:rsid w:val="00380948"/>
    <w:rsid w:val="00380A00"/>
    <w:rsid w:val="00380C30"/>
    <w:rsid w:val="00380CFE"/>
    <w:rsid w:val="00380D07"/>
    <w:rsid w:val="00380D68"/>
    <w:rsid w:val="0038131C"/>
    <w:rsid w:val="00381462"/>
    <w:rsid w:val="00381575"/>
    <w:rsid w:val="0038184A"/>
    <w:rsid w:val="00382211"/>
    <w:rsid w:val="0038241E"/>
    <w:rsid w:val="003825F6"/>
    <w:rsid w:val="00382969"/>
    <w:rsid w:val="00382F02"/>
    <w:rsid w:val="00382F70"/>
    <w:rsid w:val="0038329A"/>
    <w:rsid w:val="003833E7"/>
    <w:rsid w:val="003835C5"/>
    <w:rsid w:val="00383603"/>
    <w:rsid w:val="00383BD4"/>
    <w:rsid w:val="00383D6D"/>
    <w:rsid w:val="00384A60"/>
    <w:rsid w:val="0038563B"/>
    <w:rsid w:val="00386033"/>
    <w:rsid w:val="0038661D"/>
    <w:rsid w:val="00386CB9"/>
    <w:rsid w:val="00386D73"/>
    <w:rsid w:val="00386F5A"/>
    <w:rsid w:val="00386FE5"/>
    <w:rsid w:val="00387530"/>
    <w:rsid w:val="003875B9"/>
    <w:rsid w:val="003878F0"/>
    <w:rsid w:val="00387AB9"/>
    <w:rsid w:val="0039018C"/>
    <w:rsid w:val="00390608"/>
    <w:rsid w:val="0039110A"/>
    <w:rsid w:val="003911FF"/>
    <w:rsid w:val="0039159A"/>
    <w:rsid w:val="0039224B"/>
    <w:rsid w:val="00392550"/>
    <w:rsid w:val="00392780"/>
    <w:rsid w:val="003935DA"/>
    <w:rsid w:val="0039367F"/>
    <w:rsid w:val="003937E9"/>
    <w:rsid w:val="00393A65"/>
    <w:rsid w:val="00393B99"/>
    <w:rsid w:val="00393EF2"/>
    <w:rsid w:val="0039462F"/>
    <w:rsid w:val="0039478F"/>
    <w:rsid w:val="003947C4"/>
    <w:rsid w:val="003948F0"/>
    <w:rsid w:val="0039490D"/>
    <w:rsid w:val="00394C5C"/>
    <w:rsid w:val="00394CAF"/>
    <w:rsid w:val="00394F73"/>
    <w:rsid w:val="003950DB"/>
    <w:rsid w:val="00395684"/>
    <w:rsid w:val="0039624C"/>
    <w:rsid w:val="00396262"/>
    <w:rsid w:val="00396264"/>
    <w:rsid w:val="003962F3"/>
    <w:rsid w:val="00396438"/>
    <w:rsid w:val="003965B9"/>
    <w:rsid w:val="0039670B"/>
    <w:rsid w:val="00396B34"/>
    <w:rsid w:val="00396C2C"/>
    <w:rsid w:val="00397016"/>
    <w:rsid w:val="0039755F"/>
    <w:rsid w:val="00397568"/>
    <w:rsid w:val="00397639"/>
    <w:rsid w:val="003978B4"/>
    <w:rsid w:val="003979F0"/>
    <w:rsid w:val="00397FCB"/>
    <w:rsid w:val="003A00A7"/>
    <w:rsid w:val="003A0113"/>
    <w:rsid w:val="003A086A"/>
    <w:rsid w:val="003A1579"/>
    <w:rsid w:val="003A1804"/>
    <w:rsid w:val="003A1F47"/>
    <w:rsid w:val="003A1FE8"/>
    <w:rsid w:val="003A2346"/>
    <w:rsid w:val="003A23DC"/>
    <w:rsid w:val="003A248E"/>
    <w:rsid w:val="003A2881"/>
    <w:rsid w:val="003A299E"/>
    <w:rsid w:val="003A2A9E"/>
    <w:rsid w:val="003A2C25"/>
    <w:rsid w:val="003A2F5B"/>
    <w:rsid w:val="003A301E"/>
    <w:rsid w:val="003A3022"/>
    <w:rsid w:val="003A3DDD"/>
    <w:rsid w:val="003A4051"/>
    <w:rsid w:val="003A41E8"/>
    <w:rsid w:val="003A4262"/>
    <w:rsid w:val="003A4791"/>
    <w:rsid w:val="003A51CE"/>
    <w:rsid w:val="003A531D"/>
    <w:rsid w:val="003A5B8F"/>
    <w:rsid w:val="003A5F25"/>
    <w:rsid w:val="003A5FAA"/>
    <w:rsid w:val="003A6372"/>
    <w:rsid w:val="003A63B2"/>
    <w:rsid w:val="003A6825"/>
    <w:rsid w:val="003A69AD"/>
    <w:rsid w:val="003A6A0E"/>
    <w:rsid w:val="003A6BB8"/>
    <w:rsid w:val="003A723A"/>
    <w:rsid w:val="003A7B22"/>
    <w:rsid w:val="003A7D13"/>
    <w:rsid w:val="003A7DE6"/>
    <w:rsid w:val="003B018C"/>
    <w:rsid w:val="003B03BB"/>
    <w:rsid w:val="003B05A2"/>
    <w:rsid w:val="003B0F31"/>
    <w:rsid w:val="003B116B"/>
    <w:rsid w:val="003B1652"/>
    <w:rsid w:val="003B1928"/>
    <w:rsid w:val="003B24D3"/>
    <w:rsid w:val="003B25AB"/>
    <w:rsid w:val="003B2962"/>
    <w:rsid w:val="003B2F13"/>
    <w:rsid w:val="003B302F"/>
    <w:rsid w:val="003B315E"/>
    <w:rsid w:val="003B319C"/>
    <w:rsid w:val="003B39BA"/>
    <w:rsid w:val="003B3E61"/>
    <w:rsid w:val="003B43A0"/>
    <w:rsid w:val="003B4D92"/>
    <w:rsid w:val="003B53F3"/>
    <w:rsid w:val="003B5C7A"/>
    <w:rsid w:val="003B6054"/>
    <w:rsid w:val="003B613F"/>
    <w:rsid w:val="003B62E2"/>
    <w:rsid w:val="003B6450"/>
    <w:rsid w:val="003B65F9"/>
    <w:rsid w:val="003B7638"/>
    <w:rsid w:val="003B7AFA"/>
    <w:rsid w:val="003C12A2"/>
    <w:rsid w:val="003C1446"/>
    <w:rsid w:val="003C1FD5"/>
    <w:rsid w:val="003C252C"/>
    <w:rsid w:val="003C2F44"/>
    <w:rsid w:val="003C2FC7"/>
    <w:rsid w:val="003C3354"/>
    <w:rsid w:val="003C373F"/>
    <w:rsid w:val="003C3E04"/>
    <w:rsid w:val="003C47B5"/>
    <w:rsid w:val="003C48F1"/>
    <w:rsid w:val="003C4A1E"/>
    <w:rsid w:val="003C4B16"/>
    <w:rsid w:val="003C4E64"/>
    <w:rsid w:val="003C5114"/>
    <w:rsid w:val="003C544D"/>
    <w:rsid w:val="003C5688"/>
    <w:rsid w:val="003C56DC"/>
    <w:rsid w:val="003C57E4"/>
    <w:rsid w:val="003C6034"/>
    <w:rsid w:val="003C648A"/>
    <w:rsid w:val="003C67D6"/>
    <w:rsid w:val="003C6831"/>
    <w:rsid w:val="003C6CE9"/>
    <w:rsid w:val="003C6F12"/>
    <w:rsid w:val="003C73CD"/>
    <w:rsid w:val="003C74DB"/>
    <w:rsid w:val="003C77B9"/>
    <w:rsid w:val="003C7970"/>
    <w:rsid w:val="003D0344"/>
    <w:rsid w:val="003D04A1"/>
    <w:rsid w:val="003D05F1"/>
    <w:rsid w:val="003D0C9E"/>
    <w:rsid w:val="003D0F76"/>
    <w:rsid w:val="003D1583"/>
    <w:rsid w:val="003D16E4"/>
    <w:rsid w:val="003D1772"/>
    <w:rsid w:val="003D179A"/>
    <w:rsid w:val="003D1EED"/>
    <w:rsid w:val="003D1F1A"/>
    <w:rsid w:val="003D1FC6"/>
    <w:rsid w:val="003D2D84"/>
    <w:rsid w:val="003D2E51"/>
    <w:rsid w:val="003D32EB"/>
    <w:rsid w:val="003D35F1"/>
    <w:rsid w:val="003D3677"/>
    <w:rsid w:val="003D3C77"/>
    <w:rsid w:val="003D4B94"/>
    <w:rsid w:val="003D4D6F"/>
    <w:rsid w:val="003D50C5"/>
    <w:rsid w:val="003D59B9"/>
    <w:rsid w:val="003D69B8"/>
    <w:rsid w:val="003D6C2F"/>
    <w:rsid w:val="003D6FCF"/>
    <w:rsid w:val="003D703E"/>
    <w:rsid w:val="003D736B"/>
    <w:rsid w:val="003D77BA"/>
    <w:rsid w:val="003E020B"/>
    <w:rsid w:val="003E042E"/>
    <w:rsid w:val="003E09D5"/>
    <w:rsid w:val="003E0D7F"/>
    <w:rsid w:val="003E0ECF"/>
    <w:rsid w:val="003E0ED2"/>
    <w:rsid w:val="003E122D"/>
    <w:rsid w:val="003E1301"/>
    <w:rsid w:val="003E1C58"/>
    <w:rsid w:val="003E27A8"/>
    <w:rsid w:val="003E2846"/>
    <w:rsid w:val="003E284E"/>
    <w:rsid w:val="003E2FAD"/>
    <w:rsid w:val="003E32D7"/>
    <w:rsid w:val="003E37C1"/>
    <w:rsid w:val="003E3F17"/>
    <w:rsid w:val="003E47E1"/>
    <w:rsid w:val="003E4B2C"/>
    <w:rsid w:val="003E51E9"/>
    <w:rsid w:val="003E6184"/>
    <w:rsid w:val="003E6E7D"/>
    <w:rsid w:val="003E7F96"/>
    <w:rsid w:val="003F01EC"/>
    <w:rsid w:val="003F034E"/>
    <w:rsid w:val="003F1004"/>
    <w:rsid w:val="003F11DA"/>
    <w:rsid w:val="003F1274"/>
    <w:rsid w:val="003F13C0"/>
    <w:rsid w:val="003F1B21"/>
    <w:rsid w:val="003F1B43"/>
    <w:rsid w:val="003F221D"/>
    <w:rsid w:val="003F2379"/>
    <w:rsid w:val="003F2894"/>
    <w:rsid w:val="003F289A"/>
    <w:rsid w:val="003F2C39"/>
    <w:rsid w:val="003F2CCC"/>
    <w:rsid w:val="003F2FB1"/>
    <w:rsid w:val="003F34B7"/>
    <w:rsid w:val="003F3BB4"/>
    <w:rsid w:val="003F3BEC"/>
    <w:rsid w:val="003F3CA8"/>
    <w:rsid w:val="003F3D16"/>
    <w:rsid w:val="003F3D59"/>
    <w:rsid w:val="003F42B7"/>
    <w:rsid w:val="003F4302"/>
    <w:rsid w:val="003F4553"/>
    <w:rsid w:val="003F4985"/>
    <w:rsid w:val="003F5A4A"/>
    <w:rsid w:val="003F5C24"/>
    <w:rsid w:val="003F6322"/>
    <w:rsid w:val="003F6A4D"/>
    <w:rsid w:val="003F6E24"/>
    <w:rsid w:val="003F6E4D"/>
    <w:rsid w:val="003F74C4"/>
    <w:rsid w:val="003F7C39"/>
    <w:rsid w:val="003F7C82"/>
    <w:rsid w:val="003F7FB3"/>
    <w:rsid w:val="004003EE"/>
    <w:rsid w:val="00400FDA"/>
    <w:rsid w:val="00401197"/>
    <w:rsid w:val="00401393"/>
    <w:rsid w:val="00401452"/>
    <w:rsid w:val="004015CD"/>
    <w:rsid w:val="00402829"/>
    <w:rsid w:val="00402961"/>
    <w:rsid w:val="00402B77"/>
    <w:rsid w:val="00403273"/>
    <w:rsid w:val="004034D4"/>
    <w:rsid w:val="00403CBD"/>
    <w:rsid w:val="004046D3"/>
    <w:rsid w:val="00404C38"/>
    <w:rsid w:val="00405322"/>
    <w:rsid w:val="00405437"/>
    <w:rsid w:val="004054BC"/>
    <w:rsid w:val="004055C4"/>
    <w:rsid w:val="00405A7D"/>
    <w:rsid w:val="00405D87"/>
    <w:rsid w:val="004066D1"/>
    <w:rsid w:val="004073D5"/>
    <w:rsid w:val="00407512"/>
    <w:rsid w:val="004076B3"/>
    <w:rsid w:val="004076CE"/>
    <w:rsid w:val="00407A08"/>
    <w:rsid w:val="00407D68"/>
    <w:rsid w:val="004101E6"/>
    <w:rsid w:val="00410DDA"/>
    <w:rsid w:val="00411573"/>
    <w:rsid w:val="00412812"/>
    <w:rsid w:val="00412840"/>
    <w:rsid w:val="00412AE4"/>
    <w:rsid w:val="00412DFC"/>
    <w:rsid w:val="00413485"/>
    <w:rsid w:val="00413775"/>
    <w:rsid w:val="0041378D"/>
    <w:rsid w:val="00413965"/>
    <w:rsid w:val="004143CC"/>
    <w:rsid w:val="00414558"/>
    <w:rsid w:val="004145FC"/>
    <w:rsid w:val="00414CE3"/>
    <w:rsid w:val="00414D07"/>
    <w:rsid w:val="00414E14"/>
    <w:rsid w:val="004158CD"/>
    <w:rsid w:val="004158CE"/>
    <w:rsid w:val="00416176"/>
    <w:rsid w:val="0041641C"/>
    <w:rsid w:val="0041689D"/>
    <w:rsid w:val="00416940"/>
    <w:rsid w:val="004174DB"/>
    <w:rsid w:val="00417B4F"/>
    <w:rsid w:val="00420987"/>
    <w:rsid w:val="00420BC9"/>
    <w:rsid w:val="00420C7D"/>
    <w:rsid w:val="00420EB5"/>
    <w:rsid w:val="00420F10"/>
    <w:rsid w:val="00421B41"/>
    <w:rsid w:val="00421BED"/>
    <w:rsid w:val="00421E8C"/>
    <w:rsid w:val="004225D1"/>
    <w:rsid w:val="004228BB"/>
    <w:rsid w:val="00422A22"/>
    <w:rsid w:val="00422CC6"/>
    <w:rsid w:val="004231AB"/>
    <w:rsid w:val="004232C4"/>
    <w:rsid w:val="004232E4"/>
    <w:rsid w:val="00423407"/>
    <w:rsid w:val="00424120"/>
    <w:rsid w:val="00424371"/>
    <w:rsid w:val="004243BB"/>
    <w:rsid w:val="0042443E"/>
    <w:rsid w:val="004249D3"/>
    <w:rsid w:val="00424CB8"/>
    <w:rsid w:val="00424FD6"/>
    <w:rsid w:val="00425077"/>
    <w:rsid w:val="004250C7"/>
    <w:rsid w:val="00425DA1"/>
    <w:rsid w:val="00425DA4"/>
    <w:rsid w:val="00426B7F"/>
    <w:rsid w:val="00426BA6"/>
    <w:rsid w:val="00426F6E"/>
    <w:rsid w:val="00427554"/>
    <w:rsid w:val="00427A1B"/>
    <w:rsid w:val="0043092E"/>
    <w:rsid w:val="004310A0"/>
    <w:rsid w:val="00431554"/>
    <w:rsid w:val="00431A61"/>
    <w:rsid w:val="00431C2B"/>
    <w:rsid w:val="00431E6E"/>
    <w:rsid w:val="004320BF"/>
    <w:rsid w:val="00432125"/>
    <w:rsid w:val="004321E9"/>
    <w:rsid w:val="004323F4"/>
    <w:rsid w:val="00432453"/>
    <w:rsid w:val="00432856"/>
    <w:rsid w:val="00432A82"/>
    <w:rsid w:val="00432E41"/>
    <w:rsid w:val="00433215"/>
    <w:rsid w:val="0043335D"/>
    <w:rsid w:val="004344E6"/>
    <w:rsid w:val="00434BA0"/>
    <w:rsid w:val="00434C21"/>
    <w:rsid w:val="00435252"/>
    <w:rsid w:val="00435653"/>
    <w:rsid w:val="004359B6"/>
    <w:rsid w:val="00436762"/>
    <w:rsid w:val="00436A00"/>
    <w:rsid w:val="00436DFD"/>
    <w:rsid w:val="00436F78"/>
    <w:rsid w:val="004370AC"/>
    <w:rsid w:val="00437EA5"/>
    <w:rsid w:val="00440597"/>
    <w:rsid w:val="00440726"/>
    <w:rsid w:val="00440E07"/>
    <w:rsid w:val="00440FE9"/>
    <w:rsid w:val="0044138D"/>
    <w:rsid w:val="00441BC6"/>
    <w:rsid w:val="00441C7D"/>
    <w:rsid w:val="00442471"/>
    <w:rsid w:val="004429C7"/>
    <w:rsid w:val="0044323B"/>
    <w:rsid w:val="004432D0"/>
    <w:rsid w:val="00443FC0"/>
    <w:rsid w:val="00444910"/>
    <w:rsid w:val="00444CEA"/>
    <w:rsid w:val="00444D59"/>
    <w:rsid w:val="00444E1E"/>
    <w:rsid w:val="00445542"/>
    <w:rsid w:val="004455F5"/>
    <w:rsid w:val="004457FB"/>
    <w:rsid w:val="00445864"/>
    <w:rsid w:val="004458CE"/>
    <w:rsid w:val="00445DC2"/>
    <w:rsid w:val="0044634E"/>
    <w:rsid w:val="00446946"/>
    <w:rsid w:val="00446BA9"/>
    <w:rsid w:val="00446D95"/>
    <w:rsid w:val="00447051"/>
    <w:rsid w:val="00447084"/>
    <w:rsid w:val="004472AA"/>
    <w:rsid w:val="00447B67"/>
    <w:rsid w:val="00447D74"/>
    <w:rsid w:val="00447F89"/>
    <w:rsid w:val="004501CD"/>
    <w:rsid w:val="00450B3D"/>
    <w:rsid w:val="004515D5"/>
    <w:rsid w:val="004516F4"/>
    <w:rsid w:val="004517C8"/>
    <w:rsid w:val="004517F8"/>
    <w:rsid w:val="00451958"/>
    <w:rsid w:val="00451AB4"/>
    <w:rsid w:val="00451CC9"/>
    <w:rsid w:val="00451D19"/>
    <w:rsid w:val="00452141"/>
    <w:rsid w:val="004521C3"/>
    <w:rsid w:val="004522C9"/>
    <w:rsid w:val="004525B0"/>
    <w:rsid w:val="0045420E"/>
    <w:rsid w:val="00454538"/>
    <w:rsid w:val="004546A8"/>
    <w:rsid w:val="00454CC7"/>
    <w:rsid w:val="00454CD1"/>
    <w:rsid w:val="00454EE5"/>
    <w:rsid w:val="00454FB0"/>
    <w:rsid w:val="00455076"/>
    <w:rsid w:val="004552C0"/>
    <w:rsid w:val="0045555A"/>
    <w:rsid w:val="0045571A"/>
    <w:rsid w:val="004558D3"/>
    <w:rsid w:val="00455A58"/>
    <w:rsid w:val="00455AEC"/>
    <w:rsid w:val="00455CA6"/>
    <w:rsid w:val="00455F1F"/>
    <w:rsid w:val="004562D2"/>
    <w:rsid w:val="00456637"/>
    <w:rsid w:val="004567D3"/>
    <w:rsid w:val="0045718B"/>
    <w:rsid w:val="0045719B"/>
    <w:rsid w:val="00457E72"/>
    <w:rsid w:val="00460F1D"/>
    <w:rsid w:val="004612D9"/>
    <w:rsid w:val="00461403"/>
    <w:rsid w:val="004625B0"/>
    <w:rsid w:val="00462E16"/>
    <w:rsid w:val="004636BB"/>
    <w:rsid w:val="00463A0A"/>
    <w:rsid w:val="0046442E"/>
    <w:rsid w:val="00464C14"/>
    <w:rsid w:val="00465270"/>
    <w:rsid w:val="004657AE"/>
    <w:rsid w:val="00465F86"/>
    <w:rsid w:val="004662CE"/>
    <w:rsid w:val="004666B6"/>
    <w:rsid w:val="0046691D"/>
    <w:rsid w:val="00466A5D"/>
    <w:rsid w:val="00466B1A"/>
    <w:rsid w:val="004670A0"/>
    <w:rsid w:val="00467155"/>
    <w:rsid w:val="00467219"/>
    <w:rsid w:val="0046721F"/>
    <w:rsid w:val="004673A9"/>
    <w:rsid w:val="004679F2"/>
    <w:rsid w:val="00467E01"/>
    <w:rsid w:val="00470D09"/>
    <w:rsid w:val="00470DF0"/>
    <w:rsid w:val="00470E66"/>
    <w:rsid w:val="00470EBE"/>
    <w:rsid w:val="00471885"/>
    <w:rsid w:val="00471C45"/>
    <w:rsid w:val="00471E0C"/>
    <w:rsid w:val="004722FB"/>
    <w:rsid w:val="00472FD5"/>
    <w:rsid w:val="00473081"/>
    <w:rsid w:val="0047312E"/>
    <w:rsid w:val="00473920"/>
    <w:rsid w:val="00473ECA"/>
    <w:rsid w:val="00474737"/>
    <w:rsid w:val="00474AD8"/>
    <w:rsid w:val="00474D85"/>
    <w:rsid w:val="004750C1"/>
    <w:rsid w:val="004751AB"/>
    <w:rsid w:val="004754C0"/>
    <w:rsid w:val="00475658"/>
    <w:rsid w:val="00475734"/>
    <w:rsid w:val="0047593D"/>
    <w:rsid w:val="00475A65"/>
    <w:rsid w:val="00475C53"/>
    <w:rsid w:val="00475D91"/>
    <w:rsid w:val="00475EB9"/>
    <w:rsid w:val="004763FA"/>
    <w:rsid w:val="004764D4"/>
    <w:rsid w:val="004765AD"/>
    <w:rsid w:val="00476A57"/>
    <w:rsid w:val="004770F6"/>
    <w:rsid w:val="004776BE"/>
    <w:rsid w:val="0047799A"/>
    <w:rsid w:val="00480283"/>
    <w:rsid w:val="004802B7"/>
    <w:rsid w:val="0048042C"/>
    <w:rsid w:val="004809B3"/>
    <w:rsid w:val="00480BE5"/>
    <w:rsid w:val="004811B7"/>
    <w:rsid w:val="004816D8"/>
    <w:rsid w:val="004816ED"/>
    <w:rsid w:val="00482295"/>
    <w:rsid w:val="00482619"/>
    <w:rsid w:val="0048271B"/>
    <w:rsid w:val="0048273A"/>
    <w:rsid w:val="00482A81"/>
    <w:rsid w:val="004834D3"/>
    <w:rsid w:val="0048350F"/>
    <w:rsid w:val="00484B22"/>
    <w:rsid w:val="00484D0F"/>
    <w:rsid w:val="00484FD2"/>
    <w:rsid w:val="00485258"/>
    <w:rsid w:val="00485928"/>
    <w:rsid w:val="00485FC7"/>
    <w:rsid w:val="00486925"/>
    <w:rsid w:val="004869E6"/>
    <w:rsid w:val="00486B28"/>
    <w:rsid w:val="00486C8B"/>
    <w:rsid w:val="00486CB3"/>
    <w:rsid w:val="00486D92"/>
    <w:rsid w:val="004871C9"/>
    <w:rsid w:val="0048722B"/>
    <w:rsid w:val="004879CF"/>
    <w:rsid w:val="00490353"/>
    <w:rsid w:val="004904C0"/>
    <w:rsid w:val="00490675"/>
    <w:rsid w:val="00490C73"/>
    <w:rsid w:val="00491276"/>
    <w:rsid w:val="0049128E"/>
    <w:rsid w:val="00491640"/>
    <w:rsid w:val="0049197F"/>
    <w:rsid w:val="00491AC7"/>
    <w:rsid w:val="00492182"/>
    <w:rsid w:val="00493353"/>
    <w:rsid w:val="0049337C"/>
    <w:rsid w:val="00493CD3"/>
    <w:rsid w:val="00493CE7"/>
    <w:rsid w:val="0049476F"/>
    <w:rsid w:val="00494D2F"/>
    <w:rsid w:val="00495191"/>
    <w:rsid w:val="004958D1"/>
    <w:rsid w:val="00495BCE"/>
    <w:rsid w:val="00495D4B"/>
    <w:rsid w:val="00495E76"/>
    <w:rsid w:val="00496655"/>
    <w:rsid w:val="00497429"/>
    <w:rsid w:val="00497594"/>
    <w:rsid w:val="00497811"/>
    <w:rsid w:val="004979C5"/>
    <w:rsid w:val="004979EF"/>
    <w:rsid w:val="00497F36"/>
    <w:rsid w:val="0049C8F2"/>
    <w:rsid w:val="004A010A"/>
    <w:rsid w:val="004A03B2"/>
    <w:rsid w:val="004A0804"/>
    <w:rsid w:val="004A0B26"/>
    <w:rsid w:val="004A0E92"/>
    <w:rsid w:val="004A1412"/>
    <w:rsid w:val="004A1508"/>
    <w:rsid w:val="004A1611"/>
    <w:rsid w:val="004A1A8F"/>
    <w:rsid w:val="004A207F"/>
    <w:rsid w:val="004A25BC"/>
    <w:rsid w:val="004A2884"/>
    <w:rsid w:val="004A28E0"/>
    <w:rsid w:val="004A2993"/>
    <w:rsid w:val="004A2C52"/>
    <w:rsid w:val="004A2EB8"/>
    <w:rsid w:val="004A30D1"/>
    <w:rsid w:val="004A32BD"/>
    <w:rsid w:val="004A3337"/>
    <w:rsid w:val="004A3F38"/>
    <w:rsid w:val="004A40DE"/>
    <w:rsid w:val="004A472C"/>
    <w:rsid w:val="004A4EC1"/>
    <w:rsid w:val="004A4F68"/>
    <w:rsid w:val="004A4FAA"/>
    <w:rsid w:val="004A5167"/>
    <w:rsid w:val="004A51AD"/>
    <w:rsid w:val="004A53A6"/>
    <w:rsid w:val="004A59A5"/>
    <w:rsid w:val="004A5C90"/>
    <w:rsid w:val="004A5CA8"/>
    <w:rsid w:val="004A61C2"/>
    <w:rsid w:val="004A67E2"/>
    <w:rsid w:val="004A6BD6"/>
    <w:rsid w:val="004A715E"/>
    <w:rsid w:val="004A721C"/>
    <w:rsid w:val="004A72BF"/>
    <w:rsid w:val="004A741E"/>
    <w:rsid w:val="004A7517"/>
    <w:rsid w:val="004A75E1"/>
    <w:rsid w:val="004A7AC3"/>
    <w:rsid w:val="004A7C25"/>
    <w:rsid w:val="004B07D7"/>
    <w:rsid w:val="004B0908"/>
    <w:rsid w:val="004B0B04"/>
    <w:rsid w:val="004B0D5A"/>
    <w:rsid w:val="004B0DBC"/>
    <w:rsid w:val="004B0FF2"/>
    <w:rsid w:val="004B1CBC"/>
    <w:rsid w:val="004B2294"/>
    <w:rsid w:val="004B249E"/>
    <w:rsid w:val="004B263D"/>
    <w:rsid w:val="004B2CD2"/>
    <w:rsid w:val="004B2D21"/>
    <w:rsid w:val="004B3157"/>
    <w:rsid w:val="004B392A"/>
    <w:rsid w:val="004B3D69"/>
    <w:rsid w:val="004B4173"/>
    <w:rsid w:val="004B43D7"/>
    <w:rsid w:val="004B46E2"/>
    <w:rsid w:val="004B4954"/>
    <w:rsid w:val="004B4987"/>
    <w:rsid w:val="004B4A0F"/>
    <w:rsid w:val="004B5201"/>
    <w:rsid w:val="004B5297"/>
    <w:rsid w:val="004B52CE"/>
    <w:rsid w:val="004B536A"/>
    <w:rsid w:val="004B577E"/>
    <w:rsid w:val="004B6368"/>
    <w:rsid w:val="004B64ED"/>
    <w:rsid w:val="004B6796"/>
    <w:rsid w:val="004B69D3"/>
    <w:rsid w:val="004B6C83"/>
    <w:rsid w:val="004B75A5"/>
    <w:rsid w:val="004B77DF"/>
    <w:rsid w:val="004B7A0D"/>
    <w:rsid w:val="004B7CB6"/>
    <w:rsid w:val="004C0380"/>
    <w:rsid w:val="004C0E64"/>
    <w:rsid w:val="004C0F0F"/>
    <w:rsid w:val="004C13FB"/>
    <w:rsid w:val="004C1A1F"/>
    <w:rsid w:val="004C1B58"/>
    <w:rsid w:val="004C1F36"/>
    <w:rsid w:val="004C26BC"/>
    <w:rsid w:val="004C298D"/>
    <w:rsid w:val="004C2CFB"/>
    <w:rsid w:val="004C2DE4"/>
    <w:rsid w:val="004C2EE5"/>
    <w:rsid w:val="004C3B7F"/>
    <w:rsid w:val="004C3E7F"/>
    <w:rsid w:val="004C4926"/>
    <w:rsid w:val="004C4949"/>
    <w:rsid w:val="004C4CDA"/>
    <w:rsid w:val="004C4E20"/>
    <w:rsid w:val="004C57B3"/>
    <w:rsid w:val="004C57D0"/>
    <w:rsid w:val="004C5DA7"/>
    <w:rsid w:val="004C632D"/>
    <w:rsid w:val="004C6485"/>
    <w:rsid w:val="004C6753"/>
    <w:rsid w:val="004C6A57"/>
    <w:rsid w:val="004C6B63"/>
    <w:rsid w:val="004C6E45"/>
    <w:rsid w:val="004C6F2D"/>
    <w:rsid w:val="004C71C1"/>
    <w:rsid w:val="004C73F4"/>
    <w:rsid w:val="004C7455"/>
    <w:rsid w:val="004D07B2"/>
    <w:rsid w:val="004D0A50"/>
    <w:rsid w:val="004D0A61"/>
    <w:rsid w:val="004D0FC7"/>
    <w:rsid w:val="004D1194"/>
    <w:rsid w:val="004D165A"/>
    <w:rsid w:val="004D1872"/>
    <w:rsid w:val="004D1A70"/>
    <w:rsid w:val="004D1E86"/>
    <w:rsid w:val="004D200B"/>
    <w:rsid w:val="004D311A"/>
    <w:rsid w:val="004D3B2D"/>
    <w:rsid w:val="004D3C01"/>
    <w:rsid w:val="004D3C19"/>
    <w:rsid w:val="004D3D30"/>
    <w:rsid w:val="004D3E94"/>
    <w:rsid w:val="004D3EC6"/>
    <w:rsid w:val="004D4536"/>
    <w:rsid w:val="004D487B"/>
    <w:rsid w:val="004D4BB7"/>
    <w:rsid w:val="004D51A5"/>
    <w:rsid w:val="004D523E"/>
    <w:rsid w:val="004D5256"/>
    <w:rsid w:val="004D5C72"/>
    <w:rsid w:val="004D5D4A"/>
    <w:rsid w:val="004D5E89"/>
    <w:rsid w:val="004D5EA4"/>
    <w:rsid w:val="004D611E"/>
    <w:rsid w:val="004D6546"/>
    <w:rsid w:val="004D6659"/>
    <w:rsid w:val="004D6C1A"/>
    <w:rsid w:val="004D6D31"/>
    <w:rsid w:val="004D752B"/>
    <w:rsid w:val="004D7A22"/>
    <w:rsid w:val="004E07F0"/>
    <w:rsid w:val="004E18F2"/>
    <w:rsid w:val="004E1E1E"/>
    <w:rsid w:val="004E21E0"/>
    <w:rsid w:val="004E224E"/>
    <w:rsid w:val="004E2290"/>
    <w:rsid w:val="004E2597"/>
    <w:rsid w:val="004E25E2"/>
    <w:rsid w:val="004E27E8"/>
    <w:rsid w:val="004E2A60"/>
    <w:rsid w:val="004E2A87"/>
    <w:rsid w:val="004E2AD6"/>
    <w:rsid w:val="004E2AEB"/>
    <w:rsid w:val="004E3364"/>
    <w:rsid w:val="004E3A4D"/>
    <w:rsid w:val="004E3A84"/>
    <w:rsid w:val="004E3C4A"/>
    <w:rsid w:val="004E4066"/>
    <w:rsid w:val="004E40C3"/>
    <w:rsid w:val="004E4291"/>
    <w:rsid w:val="004E42A8"/>
    <w:rsid w:val="004E4B05"/>
    <w:rsid w:val="004E4DBA"/>
    <w:rsid w:val="004E53D0"/>
    <w:rsid w:val="004E5449"/>
    <w:rsid w:val="004E554E"/>
    <w:rsid w:val="004E5B42"/>
    <w:rsid w:val="004E5BBA"/>
    <w:rsid w:val="004E5E0D"/>
    <w:rsid w:val="004E6262"/>
    <w:rsid w:val="004E674F"/>
    <w:rsid w:val="004E6AA4"/>
    <w:rsid w:val="004E6D24"/>
    <w:rsid w:val="004E7336"/>
    <w:rsid w:val="004E7799"/>
    <w:rsid w:val="004E7868"/>
    <w:rsid w:val="004E7B4C"/>
    <w:rsid w:val="004F075A"/>
    <w:rsid w:val="004F09D6"/>
    <w:rsid w:val="004F0E7C"/>
    <w:rsid w:val="004F11B0"/>
    <w:rsid w:val="004F126C"/>
    <w:rsid w:val="004F1355"/>
    <w:rsid w:val="004F1C66"/>
    <w:rsid w:val="004F2044"/>
    <w:rsid w:val="004F2200"/>
    <w:rsid w:val="004F240F"/>
    <w:rsid w:val="004F2BDF"/>
    <w:rsid w:val="004F3015"/>
    <w:rsid w:val="004F3174"/>
    <w:rsid w:val="004F3543"/>
    <w:rsid w:val="004F3E5C"/>
    <w:rsid w:val="004F3E60"/>
    <w:rsid w:val="004F498E"/>
    <w:rsid w:val="004F4DB5"/>
    <w:rsid w:val="004F512F"/>
    <w:rsid w:val="004F545B"/>
    <w:rsid w:val="004F577F"/>
    <w:rsid w:val="004F5960"/>
    <w:rsid w:val="004F5BF4"/>
    <w:rsid w:val="004F604D"/>
    <w:rsid w:val="004F60BE"/>
    <w:rsid w:val="004F6BB4"/>
    <w:rsid w:val="004F6E8D"/>
    <w:rsid w:val="004F7058"/>
    <w:rsid w:val="004F7D28"/>
    <w:rsid w:val="005000C6"/>
    <w:rsid w:val="005002A4"/>
    <w:rsid w:val="00500504"/>
    <w:rsid w:val="0050053A"/>
    <w:rsid w:val="005007D6"/>
    <w:rsid w:val="00500912"/>
    <w:rsid w:val="00500D10"/>
    <w:rsid w:val="00501057"/>
    <w:rsid w:val="0050122F"/>
    <w:rsid w:val="00501424"/>
    <w:rsid w:val="005017DE"/>
    <w:rsid w:val="00501B1D"/>
    <w:rsid w:val="00501D8C"/>
    <w:rsid w:val="00501DDA"/>
    <w:rsid w:val="00501E91"/>
    <w:rsid w:val="00501F61"/>
    <w:rsid w:val="00502001"/>
    <w:rsid w:val="005022AE"/>
    <w:rsid w:val="00502447"/>
    <w:rsid w:val="0050334B"/>
    <w:rsid w:val="005035F9"/>
    <w:rsid w:val="00503AC5"/>
    <w:rsid w:val="00503C71"/>
    <w:rsid w:val="00504057"/>
    <w:rsid w:val="00504170"/>
    <w:rsid w:val="00504811"/>
    <w:rsid w:val="00504EB3"/>
    <w:rsid w:val="00505370"/>
    <w:rsid w:val="0050610D"/>
    <w:rsid w:val="00506165"/>
    <w:rsid w:val="0050692F"/>
    <w:rsid w:val="00506975"/>
    <w:rsid w:val="00506C69"/>
    <w:rsid w:val="00507506"/>
    <w:rsid w:val="00507806"/>
    <w:rsid w:val="005101A9"/>
    <w:rsid w:val="0051041F"/>
    <w:rsid w:val="00510524"/>
    <w:rsid w:val="00510A76"/>
    <w:rsid w:val="00510D77"/>
    <w:rsid w:val="005116D3"/>
    <w:rsid w:val="005118B4"/>
    <w:rsid w:val="00511B78"/>
    <w:rsid w:val="00512061"/>
    <w:rsid w:val="00512079"/>
    <w:rsid w:val="00512268"/>
    <w:rsid w:val="00512DAF"/>
    <w:rsid w:val="00512E51"/>
    <w:rsid w:val="0051300C"/>
    <w:rsid w:val="00513604"/>
    <w:rsid w:val="00513833"/>
    <w:rsid w:val="00513AEA"/>
    <w:rsid w:val="00513D27"/>
    <w:rsid w:val="00513E69"/>
    <w:rsid w:val="00513FCC"/>
    <w:rsid w:val="00514D98"/>
    <w:rsid w:val="00515676"/>
    <w:rsid w:val="00515D6A"/>
    <w:rsid w:val="00516016"/>
    <w:rsid w:val="00516394"/>
    <w:rsid w:val="005164F5"/>
    <w:rsid w:val="005176CA"/>
    <w:rsid w:val="00517DAA"/>
    <w:rsid w:val="00517FDD"/>
    <w:rsid w:val="005200BD"/>
    <w:rsid w:val="005204A1"/>
    <w:rsid w:val="005204EE"/>
    <w:rsid w:val="005206A0"/>
    <w:rsid w:val="00520768"/>
    <w:rsid w:val="0052090B"/>
    <w:rsid w:val="00520D40"/>
    <w:rsid w:val="005213BC"/>
    <w:rsid w:val="0052149E"/>
    <w:rsid w:val="005215AF"/>
    <w:rsid w:val="00521DC1"/>
    <w:rsid w:val="0052233F"/>
    <w:rsid w:val="0052275A"/>
    <w:rsid w:val="00522A4C"/>
    <w:rsid w:val="00522B91"/>
    <w:rsid w:val="00522D70"/>
    <w:rsid w:val="00522E81"/>
    <w:rsid w:val="00522F33"/>
    <w:rsid w:val="00522F3B"/>
    <w:rsid w:val="0052325A"/>
    <w:rsid w:val="00523310"/>
    <w:rsid w:val="00523DE1"/>
    <w:rsid w:val="00523FEE"/>
    <w:rsid w:val="0052439D"/>
    <w:rsid w:val="00524481"/>
    <w:rsid w:val="005248BC"/>
    <w:rsid w:val="005248D7"/>
    <w:rsid w:val="00524B5C"/>
    <w:rsid w:val="00524E35"/>
    <w:rsid w:val="00524E97"/>
    <w:rsid w:val="00524FD6"/>
    <w:rsid w:val="00525034"/>
    <w:rsid w:val="00525174"/>
    <w:rsid w:val="005251C8"/>
    <w:rsid w:val="00525762"/>
    <w:rsid w:val="005257C6"/>
    <w:rsid w:val="00525A21"/>
    <w:rsid w:val="00525A6A"/>
    <w:rsid w:val="00526B78"/>
    <w:rsid w:val="00526E63"/>
    <w:rsid w:val="00526F1D"/>
    <w:rsid w:val="005272E3"/>
    <w:rsid w:val="00527743"/>
    <w:rsid w:val="00527BDF"/>
    <w:rsid w:val="00530305"/>
    <w:rsid w:val="00530595"/>
    <w:rsid w:val="005305D6"/>
    <w:rsid w:val="0053073F"/>
    <w:rsid w:val="005313DB"/>
    <w:rsid w:val="00531C2B"/>
    <w:rsid w:val="0053233E"/>
    <w:rsid w:val="00532861"/>
    <w:rsid w:val="00532B21"/>
    <w:rsid w:val="0053477D"/>
    <w:rsid w:val="00534C7E"/>
    <w:rsid w:val="0053578D"/>
    <w:rsid w:val="00535F6B"/>
    <w:rsid w:val="005360B4"/>
    <w:rsid w:val="0053675C"/>
    <w:rsid w:val="005373CA"/>
    <w:rsid w:val="0054017B"/>
    <w:rsid w:val="0054149F"/>
    <w:rsid w:val="005415E4"/>
    <w:rsid w:val="0054173C"/>
    <w:rsid w:val="00542071"/>
    <w:rsid w:val="005420D7"/>
    <w:rsid w:val="00542647"/>
    <w:rsid w:val="005426C1"/>
    <w:rsid w:val="00542770"/>
    <w:rsid w:val="00542771"/>
    <w:rsid w:val="005427BA"/>
    <w:rsid w:val="005432A7"/>
    <w:rsid w:val="00543632"/>
    <w:rsid w:val="005436BD"/>
    <w:rsid w:val="005436EB"/>
    <w:rsid w:val="0054378D"/>
    <w:rsid w:val="005438D5"/>
    <w:rsid w:val="005439C8"/>
    <w:rsid w:val="005440C4"/>
    <w:rsid w:val="00544301"/>
    <w:rsid w:val="005443F9"/>
    <w:rsid w:val="00544F22"/>
    <w:rsid w:val="005455E7"/>
    <w:rsid w:val="005458DB"/>
    <w:rsid w:val="00545DB2"/>
    <w:rsid w:val="00546865"/>
    <w:rsid w:val="00546CA2"/>
    <w:rsid w:val="005477D9"/>
    <w:rsid w:val="005502FF"/>
    <w:rsid w:val="00550643"/>
    <w:rsid w:val="00551BE0"/>
    <w:rsid w:val="005522ED"/>
    <w:rsid w:val="005525EA"/>
    <w:rsid w:val="00552709"/>
    <w:rsid w:val="00552849"/>
    <w:rsid w:val="00552CD4"/>
    <w:rsid w:val="005530DA"/>
    <w:rsid w:val="0055313C"/>
    <w:rsid w:val="00553213"/>
    <w:rsid w:val="0055360C"/>
    <w:rsid w:val="00553824"/>
    <w:rsid w:val="0055388F"/>
    <w:rsid w:val="00554186"/>
    <w:rsid w:val="00554B31"/>
    <w:rsid w:val="00554CFE"/>
    <w:rsid w:val="00555071"/>
    <w:rsid w:val="005550AB"/>
    <w:rsid w:val="005552EB"/>
    <w:rsid w:val="0055557D"/>
    <w:rsid w:val="00555751"/>
    <w:rsid w:val="00555CC1"/>
    <w:rsid w:val="00556023"/>
    <w:rsid w:val="00556B9B"/>
    <w:rsid w:val="0055703E"/>
    <w:rsid w:val="005572F1"/>
    <w:rsid w:val="00560091"/>
    <w:rsid w:val="0056012F"/>
    <w:rsid w:val="00560A85"/>
    <w:rsid w:val="00560A8C"/>
    <w:rsid w:val="00561A39"/>
    <w:rsid w:val="00562170"/>
    <w:rsid w:val="005630CD"/>
    <w:rsid w:val="005631A9"/>
    <w:rsid w:val="005638EE"/>
    <w:rsid w:val="00563C17"/>
    <w:rsid w:val="00563E72"/>
    <w:rsid w:val="00564BF4"/>
    <w:rsid w:val="00564E44"/>
    <w:rsid w:val="00564E57"/>
    <w:rsid w:val="00565397"/>
    <w:rsid w:val="00565640"/>
    <w:rsid w:val="00565AE7"/>
    <w:rsid w:val="00565CC9"/>
    <w:rsid w:val="005664F1"/>
    <w:rsid w:val="00566E70"/>
    <w:rsid w:val="005676FE"/>
    <w:rsid w:val="00570439"/>
    <w:rsid w:val="00570598"/>
    <w:rsid w:val="00570E3C"/>
    <w:rsid w:val="00571B20"/>
    <w:rsid w:val="00572249"/>
    <w:rsid w:val="00572512"/>
    <w:rsid w:val="00572598"/>
    <w:rsid w:val="005731E6"/>
    <w:rsid w:val="005732F3"/>
    <w:rsid w:val="005735E1"/>
    <w:rsid w:val="005736D5"/>
    <w:rsid w:val="00573D30"/>
    <w:rsid w:val="00574BC9"/>
    <w:rsid w:val="00575081"/>
    <w:rsid w:val="005752C8"/>
    <w:rsid w:val="00575969"/>
    <w:rsid w:val="00575EEA"/>
    <w:rsid w:val="00576062"/>
    <w:rsid w:val="00576095"/>
    <w:rsid w:val="00576334"/>
    <w:rsid w:val="00576492"/>
    <w:rsid w:val="00576547"/>
    <w:rsid w:val="0057654C"/>
    <w:rsid w:val="00576FCB"/>
    <w:rsid w:val="005772FB"/>
    <w:rsid w:val="005775DF"/>
    <w:rsid w:val="00577A36"/>
    <w:rsid w:val="005800C6"/>
    <w:rsid w:val="0058012B"/>
    <w:rsid w:val="00580595"/>
    <w:rsid w:val="0058083C"/>
    <w:rsid w:val="00580BE0"/>
    <w:rsid w:val="00580DC8"/>
    <w:rsid w:val="00580EB6"/>
    <w:rsid w:val="005815A6"/>
    <w:rsid w:val="005815AC"/>
    <w:rsid w:val="00581687"/>
    <w:rsid w:val="0058170A"/>
    <w:rsid w:val="00581971"/>
    <w:rsid w:val="00581FDB"/>
    <w:rsid w:val="00582089"/>
    <w:rsid w:val="005820D1"/>
    <w:rsid w:val="005826D6"/>
    <w:rsid w:val="005829B4"/>
    <w:rsid w:val="00582D94"/>
    <w:rsid w:val="00582F69"/>
    <w:rsid w:val="0058356B"/>
    <w:rsid w:val="005839AC"/>
    <w:rsid w:val="00583A6C"/>
    <w:rsid w:val="00583B18"/>
    <w:rsid w:val="00583D1E"/>
    <w:rsid w:val="00583D53"/>
    <w:rsid w:val="005846D8"/>
    <w:rsid w:val="00584E74"/>
    <w:rsid w:val="00585552"/>
    <w:rsid w:val="00585A82"/>
    <w:rsid w:val="005861F7"/>
    <w:rsid w:val="00586E28"/>
    <w:rsid w:val="005870E5"/>
    <w:rsid w:val="00587158"/>
    <w:rsid w:val="00587456"/>
    <w:rsid w:val="00587F76"/>
    <w:rsid w:val="00590304"/>
    <w:rsid w:val="005906E3"/>
    <w:rsid w:val="0059095E"/>
    <w:rsid w:val="00590D41"/>
    <w:rsid w:val="00590DAF"/>
    <w:rsid w:val="00590EE6"/>
    <w:rsid w:val="005914E6"/>
    <w:rsid w:val="00591687"/>
    <w:rsid w:val="00591981"/>
    <w:rsid w:val="00591BB8"/>
    <w:rsid w:val="00591EAC"/>
    <w:rsid w:val="0059226E"/>
    <w:rsid w:val="0059248F"/>
    <w:rsid w:val="00592643"/>
    <w:rsid w:val="00592C38"/>
    <w:rsid w:val="00593BC5"/>
    <w:rsid w:val="00594373"/>
    <w:rsid w:val="0059451C"/>
    <w:rsid w:val="0059465F"/>
    <w:rsid w:val="005946F9"/>
    <w:rsid w:val="0059555B"/>
    <w:rsid w:val="00595935"/>
    <w:rsid w:val="005962BF"/>
    <w:rsid w:val="00596319"/>
    <w:rsid w:val="005964DB"/>
    <w:rsid w:val="00596690"/>
    <w:rsid w:val="00596B95"/>
    <w:rsid w:val="00596C92"/>
    <w:rsid w:val="00596DC8"/>
    <w:rsid w:val="0059722E"/>
    <w:rsid w:val="00597311"/>
    <w:rsid w:val="00597371"/>
    <w:rsid w:val="0059757A"/>
    <w:rsid w:val="005977C6"/>
    <w:rsid w:val="005A003B"/>
    <w:rsid w:val="005A0746"/>
    <w:rsid w:val="005A0907"/>
    <w:rsid w:val="005A0A56"/>
    <w:rsid w:val="005A0CBF"/>
    <w:rsid w:val="005A0D05"/>
    <w:rsid w:val="005A116F"/>
    <w:rsid w:val="005A135C"/>
    <w:rsid w:val="005A1CF2"/>
    <w:rsid w:val="005A2541"/>
    <w:rsid w:val="005A2FD2"/>
    <w:rsid w:val="005A33DB"/>
    <w:rsid w:val="005A34B8"/>
    <w:rsid w:val="005A35A7"/>
    <w:rsid w:val="005A388E"/>
    <w:rsid w:val="005A3DE8"/>
    <w:rsid w:val="005A3EF7"/>
    <w:rsid w:val="005A424D"/>
    <w:rsid w:val="005A4AA1"/>
    <w:rsid w:val="005A4BCC"/>
    <w:rsid w:val="005A54D6"/>
    <w:rsid w:val="005A555F"/>
    <w:rsid w:val="005A5806"/>
    <w:rsid w:val="005A6389"/>
    <w:rsid w:val="005A7C3F"/>
    <w:rsid w:val="005B014B"/>
    <w:rsid w:val="005B0602"/>
    <w:rsid w:val="005B0740"/>
    <w:rsid w:val="005B0886"/>
    <w:rsid w:val="005B0A0E"/>
    <w:rsid w:val="005B0CA6"/>
    <w:rsid w:val="005B0E68"/>
    <w:rsid w:val="005B0E99"/>
    <w:rsid w:val="005B101C"/>
    <w:rsid w:val="005B127F"/>
    <w:rsid w:val="005B184E"/>
    <w:rsid w:val="005B1A08"/>
    <w:rsid w:val="005B1B5C"/>
    <w:rsid w:val="005B1BBD"/>
    <w:rsid w:val="005B201A"/>
    <w:rsid w:val="005B218F"/>
    <w:rsid w:val="005B2720"/>
    <w:rsid w:val="005B27D9"/>
    <w:rsid w:val="005B2E43"/>
    <w:rsid w:val="005B375F"/>
    <w:rsid w:val="005B5115"/>
    <w:rsid w:val="005B58C2"/>
    <w:rsid w:val="005B6329"/>
    <w:rsid w:val="005B6773"/>
    <w:rsid w:val="005B68DF"/>
    <w:rsid w:val="005B6A5D"/>
    <w:rsid w:val="005B6BA9"/>
    <w:rsid w:val="005B6DAE"/>
    <w:rsid w:val="005B7389"/>
    <w:rsid w:val="005B74E3"/>
    <w:rsid w:val="005C01DC"/>
    <w:rsid w:val="005C022A"/>
    <w:rsid w:val="005C0B36"/>
    <w:rsid w:val="005C0EC3"/>
    <w:rsid w:val="005C177A"/>
    <w:rsid w:val="005C17CE"/>
    <w:rsid w:val="005C1B3E"/>
    <w:rsid w:val="005C1C8C"/>
    <w:rsid w:val="005C21AB"/>
    <w:rsid w:val="005C2F6D"/>
    <w:rsid w:val="005C3004"/>
    <w:rsid w:val="005C3084"/>
    <w:rsid w:val="005C3C06"/>
    <w:rsid w:val="005C4050"/>
    <w:rsid w:val="005C4227"/>
    <w:rsid w:val="005C4340"/>
    <w:rsid w:val="005C4A8C"/>
    <w:rsid w:val="005C4CD7"/>
    <w:rsid w:val="005C5260"/>
    <w:rsid w:val="005C552E"/>
    <w:rsid w:val="005C5C53"/>
    <w:rsid w:val="005C5CD0"/>
    <w:rsid w:val="005C68C1"/>
    <w:rsid w:val="005C690F"/>
    <w:rsid w:val="005C6A5B"/>
    <w:rsid w:val="005C79BD"/>
    <w:rsid w:val="005C7B1C"/>
    <w:rsid w:val="005D02D7"/>
    <w:rsid w:val="005D0D0D"/>
    <w:rsid w:val="005D10F7"/>
    <w:rsid w:val="005D1326"/>
    <w:rsid w:val="005D13FF"/>
    <w:rsid w:val="005D183D"/>
    <w:rsid w:val="005D275C"/>
    <w:rsid w:val="005D27D4"/>
    <w:rsid w:val="005D28CB"/>
    <w:rsid w:val="005D2986"/>
    <w:rsid w:val="005D2EDF"/>
    <w:rsid w:val="005D2FB4"/>
    <w:rsid w:val="005D336F"/>
    <w:rsid w:val="005D36AC"/>
    <w:rsid w:val="005D3CD9"/>
    <w:rsid w:val="005D3CF1"/>
    <w:rsid w:val="005D3E8F"/>
    <w:rsid w:val="005D49DC"/>
    <w:rsid w:val="005D4B3B"/>
    <w:rsid w:val="005D5455"/>
    <w:rsid w:val="005D554E"/>
    <w:rsid w:val="005D5CAF"/>
    <w:rsid w:val="005D5D49"/>
    <w:rsid w:val="005D5EA3"/>
    <w:rsid w:val="005D5EBF"/>
    <w:rsid w:val="005D6598"/>
    <w:rsid w:val="005D6CF9"/>
    <w:rsid w:val="005D6FF5"/>
    <w:rsid w:val="005D702E"/>
    <w:rsid w:val="005D70EB"/>
    <w:rsid w:val="005D7DD5"/>
    <w:rsid w:val="005E0CD1"/>
    <w:rsid w:val="005E17BA"/>
    <w:rsid w:val="005E1C29"/>
    <w:rsid w:val="005E205E"/>
    <w:rsid w:val="005E2366"/>
    <w:rsid w:val="005E23BF"/>
    <w:rsid w:val="005E2974"/>
    <w:rsid w:val="005E2B68"/>
    <w:rsid w:val="005E3196"/>
    <w:rsid w:val="005E354D"/>
    <w:rsid w:val="005E3567"/>
    <w:rsid w:val="005E3868"/>
    <w:rsid w:val="005E41C2"/>
    <w:rsid w:val="005E42C3"/>
    <w:rsid w:val="005E4B7A"/>
    <w:rsid w:val="005E50AB"/>
    <w:rsid w:val="005E50B2"/>
    <w:rsid w:val="005E54A6"/>
    <w:rsid w:val="005E588A"/>
    <w:rsid w:val="005E5D18"/>
    <w:rsid w:val="005E6148"/>
    <w:rsid w:val="005E64D8"/>
    <w:rsid w:val="005E65AE"/>
    <w:rsid w:val="005E662F"/>
    <w:rsid w:val="005E679F"/>
    <w:rsid w:val="005E70AA"/>
    <w:rsid w:val="005E76B1"/>
    <w:rsid w:val="005F0271"/>
    <w:rsid w:val="005F04D8"/>
    <w:rsid w:val="005F05FC"/>
    <w:rsid w:val="005F0ABF"/>
    <w:rsid w:val="005F0C1B"/>
    <w:rsid w:val="005F0C75"/>
    <w:rsid w:val="005F19A2"/>
    <w:rsid w:val="005F1A6E"/>
    <w:rsid w:val="005F1E20"/>
    <w:rsid w:val="005F1F92"/>
    <w:rsid w:val="005F24AE"/>
    <w:rsid w:val="005F262D"/>
    <w:rsid w:val="005F2BDC"/>
    <w:rsid w:val="005F3589"/>
    <w:rsid w:val="005F4154"/>
    <w:rsid w:val="005F420F"/>
    <w:rsid w:val="005F4432"/>
    <w:rsid w:val="005F44C7"/>
    <w:rsid w:val="005F4536"/>
    <w:rsid w:val="005F4A2A"/>
    <w:rsid w:val="005F4D1E"/>
    <w:rsid w:val="005F4E1E"/>
    <w:rsid w:val="005F50E3"/>
    <w:rsid w:val="005F5365"/>
    <w:rsid w:val="005F54CB"/>
    <w:rsid w:val="005F58BE"/>
    <w:rsid w:val="005F5B1B"/>
    <w:rsid w:val="005F5DD5"/>
    <w:rsid w:val="005F6429"/>
    <w:rsid w:val="005F68B9"/>
    <w:rsid w:val="005F68EA"/>
    <w:rsid w:val="005F6CE4"/>
    <w:rsid w:val="005F7065"/>
    <w:rsid w:val="005F74E2"/>
    <w:rsid w:val="005F766A"/>
    <w:rsid w:val="00600108"/>
    <w:rsid w:val="00600574"/>
    <w:rsid w:val="006028AC"/>
    <w:rsid w:val="00602B64"/>
    <w:rsid w:val="00602C5D"/>
    <w:rsid w:val="00602E11"/>
    <w:rsid w:val="00603078"/>
    <w:rsid w:val="00603234"/>
    <w:rsid w:val="006032D3"/>
    <w:rsid w:val="006037FC"/>
    <w:rsid w:val="00604176"/>
    <w:rsid w:val="00604249"/>
    <w:rsid w:val="0060429E"/>
    <w:rsid w:val="0060458D"/>
    <w:rsid w:val="0060520D"/>
    <w:rsid w:val="006054B9"/>
    <w:rsid w:val="006055B3"/>
    <w:rsid w:val="00605795"/>
    <w:rsid w:val="006057EC"/>
    <w:rsid w:val="00605D89"/>
    <w:rsid w:val="006067E8"/>
    <w:rsid w:val="00607791"/>
    <w:rsid w:val="00610084"/>
    <w:rsid w:val="00610787"/>
    <w:rsid w:val="00610B58"/>
    <w:rsid w:val="00610B8A"/>
    <w:rsid w:val="00610CF1"/>
    <w:rsid w:val="00610D23"/>
    <w:rsid w:val="00610FC8"/>
    <w:rsid w:val="0061202E"/>
    <w:rsid w:val="006127FC"/>
    <w:rsid w:val="00612DBA"/>
    <w:rsid w:val="00613116"/>
    <w:rsid w:val="006131C2"/>
    <w:rsid w:val="00613459"/>
    <w:rsid w:val="006135D6"/>
    <w:rsid w:val="00613BA1"/>
    <w:rsid w:val="00613BCA"/>
    <w:rsid w:val="006141DF"/>
    <w:rsid w:val="00614A98"/>
    <w:rsid w:val="00614E1D"/>
    <w:rsid w:val="00614F38"/>
    <w:rsid w:val="006152BD"/>
    <w:rsid w:val="00615782"/>
    <w:rsid w:val="006166AA"/>
    <w:rsid w:val="00616B44"/>
    <w:rsid w:val="00616CA0"/>
    <w:rsid w:val="006172D7"/>
    <w:rsid w:val="00617312"/>
    <w:rsid w:val="00617626"/>
    <w:rsid w:val="00617C0D"/>
    <w:rsid w:val="00617D2A"/>
    <w:rsid w:val="00617D82"/>
    <w:rsid w:val="0062037E"/>
    <w:rsid w:val="006208FD"/>
    <w:rsid w:val="00620A41"/>
    <w:rsid w:val="00620B24"/>
    <w:rsid w:val="00620E60"/>
    <w:rsid w:val="006212CA"/>
    <w:rsid w:val="006218B1"/>
    <w:rsid w:val="00621B2D"/>
    <w:rsid w:val="00621F2D"/>
    <w:rsid w:val="00621FE1"/>
    <w:rsid w:val="006225E8"/>
    <w:rsid w:val="00622C76"/>
    <w:rsid w:val="00623061"/>
    <w:rsid w:val="00623209"/>
    <w:rsid w:val="00623378"/>
    <w:rsid w:val="00623841"/>
    <w:rsid w:val="00624466"/>
    <w:rsid w:val="00624CF9"/>
    <w:rsid w:val="00624E1F"/>
    <w:rsid w:val="0062609C"/>
    <w:rsid w:val="00626A03"/>
    <w:rsid w:val="00626C78"/>
    <w:rsid w:val="00626D19"/>
    <w:rsid w:val="006274E5"/>
    <w:rsid w:val="0062785E"/>
    <w:rsid w:val="00627CAF"/>
    <w:rsid w:val="0063079F"/>
    <w:rsid w:val="006307A7"/>
    <w:rsid w:val="00630A03"/>
    <w:rsid w:val="00630E56"/>
    <w:rsid w:val="00631647"/>
    <w:rsid w:val="006316C8"/>
    <w:rsid w:val="00631FE4"/>
    <w:rsid w:val="00632420"/>
    <w:rsid w:val="00632782"/>
    <w:rsid w:val="006332CD"/>
    <w:rsid w:val="00633482"/>
    <w:rsid w:val="00633805"/>
    <w:rsid w:val="00633A62"/>
    <w:rsid w:val="00633D83"/>
    <w:rsid w:val="00634725"/>
    <w:rsid w:val="00634DCE"/>
    <w:rsid w:val="00634E45"/>
    <w:rsid w:val="00634EDA"/>
    <w:rsid w:val="0063518D"/>
    <w:rsid w:val="00636062"/>
    <w:rsid w:val="00636287"/>
    <w:rsid w:val="0063630A"/>
    <w:rsid w:val="006365FE"/>
    <w:rsid w:val="00636B00"/>
    <w:rsid w:val="00637048"/>
    <w:rsid w:val="00637140"/>
    <w:rsid w:val="006372A3"/>
    <w:rsid w:val="00637531"/>
    <w:rsid w:val="00637672"/>
    <w:rsid w:val="006377E0"/>
    <w:rsid w:val="0063788C"/>
    <w:rsid w:val="00637A02"/>
    <w:rsid w:val="00637B1D"/>
    <w:rsid w:val="00640310"/>
    <w:rsid w:val="0064072D"/>
    <w:rsid w:val="00640A8E"/>
    <w:rsid w:val="00640E39"/>
    <w:rsid w:val="00641D3C"/>
    <w:rsid w:val="00641E1E"/>
    <w:rsid w:val="0064205C"/>
    <w:rsid w:val="00642649"/>
    <w:rsid w:val="00642AE3"/>
    <w:rsid w:val="006434D9"/>
    <w:rsid w:val="00643B2D"/>
    <w:rsid w:val="00643E1C"/>
    <w:rsid w:val="006440C8"/>
    <w:rsid w:val="00644193"/>
    <w:rsid w:val="006441D7"/>
    <w:rsid w:val="006448AE"/>
    <w:rsid w:val="006448EE"/>
    <w:rsid w:val="00644A4A"/>
    <w:rsid w:val="00644EE1"/>
    <w:rsid w:val="00645002"/>
    <w:rsid w:val="00645202"/>
    <w:rsid w:val="006452F4"/>
    <w:rsid w:val="00645602"/>
    <w:rsid w:val="00645A13"/>
    <w:rsid w:val="00645BFF"/>
    <w:rsid w:val="006461CB"/>
    <w:rsid w:val="006465D8"/>
    <w:rsid w:val="00646643"/>
    <w:rsid w:val="00646BC3"/>
    <w:rsid w:val="00647BC3"/>
    <w:rsid w:val="00647C52"/>
    <w:rsid w:val="00647DAD"/>
    <w:rsid w:val="00650467"/>
    <w:rsid w:val="00650569"/>
    <w:rsid w:val="00650934"/>
    <w:rsid w:val="0065095D"/>
    <w:rsid w:val="00650B22"/>
    <w:rsid w:val="00650F94"/>
    <w:rsid w:val="006510E7"/>
    <w:rsid w:val="0065174B"/>
    <w:rsid w:val="0065184A"/>
    <w:rsid w:val="00651DD5"/>
    <w:rsid w:val="006520D9"/>
    <w:rsid w:val="00652174"/>
    <w:rsid w:val="0065297C"/>
    <w:rsid w:val="006529BB"/>
    <w:rsid w:val="00652CAC"/>
    <w:rsid w:val="006530AE"/>
    <w:rsid w:val="00653116"/>
    <w:rsid w:val="00653163"/>
    <w:rsid w:val="00653D6E"/>
    <w:rsid w:val="0065410A"/>
    <w:rsid w:val="00654CAB"/>
    <w:rsid w:val="00654F63"/>
    <w:rsid w:val="00655403"/>
    <w:rsid w:val="0065592C"/>
    <w:rsid w:val="006563FC"/>
    <w:rsid w:val="006565CF"/>
    <w:rsid w:val="006568F7"/>
    <w:rsid w:val="0065719B"/>
    <w:rsid w:val="00657A34"/>
    <w:rsid w:val="00657B6A"/>
    <w:rsid w:val="00657BE3"/>
    <w:rsid w:val="00660465"/>
    <w:rsid w:val="00660966"/>
    <w:rsid w:val="00660E19"/>
    <w:rsid w:val="006611BA"/>
    <w:rsid w:val="00661856"/>
    <w:rsid w:val="00661EFC"/>
    <w:rsid w:val="00661F40"/>
    <w:rsid w:val="00661FD4"/>
    <w:rsid w:val="00662141"/>
    <w:rsid w:val="00662196"/>
    <w:rsid w:val="00662839"/>
    <w:rsid w:val="00663084"/>
    <w:rsid w:val="006631BD"/>
    <w:rsid w:val="00663C38"/>
    <w:rsid w:val="00663E43"/>
    <w:rsid w:val="00663EB5"/>
    <w:rsid w:val="00664980"/>
    <w:rsid w:val="006649DE"/>
    <w:rsid w:val="00664F4C"/>
    <w:rsid w:val="00665E11"/>
    <w:rsid w:val="006667B8"/>
    <w:rsid w:val="00666812"/>
    <w:rsid w:val="00666B8E"/>
    <w:rsid w:val="00666CD2"/>
    <w:rsid w:val="00667783"/>
    <w:rsid w:val="00667D8F"/>
    <w:rsid w:val="00670378"/>
    <w:rsid w:val="0067081F"/>
    <w:rsid w:val="00670BD6"/>
    <w:rsid w:val="00670D1F"/>
    <w:rsid w:val="00670F39"/>
    <w:rsid w:val="00671931"/>
    <w:rsid w:val="00671934"/>
    <w:rsid w:val="00672BAB"/>
    <w:rsid w:val="00672E9D"/>
    <w:rsid w:val="00672FDD"/>
    <w:rsid w:val="00673156"/>
    <w:rsid w:val="006731CF"/>
    <w:rsid w:val="0067334E"/>
    <w:rsid w:val="006737C4"/>
    <w:rsid w:val="00673B76"/>
    <w:rsid w:val="00673C43"/>
    <w:rsid w:val="00673C47"/>
    <w:rsid w:val="0067496A"/>
    <w:rsid w:val="00674EC4"/>
    <w:rsid w:val="006760F6"/>
    <w:rsid w:val="006765C8"/>
    <w:rsid w:val="006769C7"/>
    <w:rsid w:val="00676B05"/>
    <w:rsid w:val="00676C97"/>
    <w:rsid w:val="00676D40"/>
    <w:rsid w:val="00676D8E"/>
    <w:rsid w:val="00676F94"/>
    <w:rsid w:val="00677625"/>
    <w:rsid w:val="006776AE"/>
    <w:rsid w:val="006777E9"/>
    <w:rsid w:val="006779BD"/>
    <w:rsid w:val="00677C4F"/>
    <w:rsid w:val="0068033F"/>
    <w:rsid w:val="006804C6"/>
    <w:rsid w:val="0068098B"/>
    <w:rsid w:val="00680EA5"/>
    <w:rsid w:val="00681011"/>
    <w:rsid w:val="006815CF"/>
    <w:rsid w:val="00681A0D"/>
    <w:rsid w:val="00682421"/>
    <w:rsid w:val="00682617"/>
    <w:rsid w:val="00682942"/>
    <w:rsid w:val="00682E3D"/>
    <w:rsid w:val="00682FDF"/>
    <w:rsid w:val="00683064"/>
    <w:rsid w:val="00683C7F"/>
    <w:rsid w:val="00683E08"/>
    <w:rsid w:val="006849DF"/>
    <w:rsid w:val="0068608F"/>
    <w:rsid w:val="00686CB2"/>
    <w:rsid w:val="00687770"/>
    <w:rsid w:val="00690088"/>
    <w:rsid w:val="006901C8"/>
    <w:rsid w:val="00690240"/>
    <w:rsid w:val="0069042E"/>
    <w:rsid w:val="006906DD"/>
    <w:rsid w:val="006907E7"/>
    <w:rsid w:val="00690914"/>
    <w:rsid w:val="00690AF7"/>
    <w:rsid w:val="00690FBD"/>
    <w:rsid w:val="00691745"/>
    <w:rsid w:val="0069187C"/>
    <w:rsid w:val="00692381"/>
    <w:rsid w:val="006925B5"/>
    <w:rsid w:val="00692B57"/>
    <w:rsid w:val="00692C3D"/>
    <w:rsid w:val="006937F4"/>
    <w:rsid w:val="0069442F"/>
    <w:rsid w:val="00694695"/>
    <w:rsid w:val="00694CF7"/>
    <w:rsid w:val="00695882"/>
    <w:rsid w:val="00695E56"/>
    <w:rsid w:val="00695EA1"/>
    <w:rsid w:val="00695EA3"/>
    <w:rsid w:val="0069620B"/>
    <w:rsid w:val="00696239"/>
    <w:rsid w:val="006962CA"/>
    <w:rsid w:val="0069661C"/>
    <w:rsid w:val="006968C7"/>
    <w:rsid w:val="00696D36"/>
    <w:rsid w:val="00696F72"/>
    <w:rsid w:val="006970F9"/>
    <w:rsid w:val="0069724C"/>
    <w:rsid w:val="00697D99"/>
    <w:rsid w:val="00697E46"/>
    <w:rsid w:val="006A07E9"/>
    <w:rsid w:val="006A0970"/>
    <w:rsid w:val="006A109F"/>
    <w:rsid w:val="006A15DD"/>
    <w:rsid w:val="006A1D3F"/>
    <w:rsid w:val="006A22E9"/>
    <w:rsid w:val="006A2538"/>
    <w:rsid w:val="006A290F"/>
    <w:rsid w:val="006A2ABD"/>
    <w:rsid w:val="006A2CF4"/>
    <w:rsid w:val="006A2EF8"/>
    <w:rsid w:val="006A314C"/>
    <w:rsid w:val="006A32C5"/>
    <w:rsid w:val="006A3514"/>
    <w:rsid w:val="006A3677"/>
    <w:rsid w:val="006A36D8"/>
    <w:rsid w:val="006A374C"/>
    <w:rsid w:val="006A39AD"/>
    <w:rsid w:val="006A3B10"/>
    <w:rsid w:val="006A3BCB"/>
    <w:rsid w:val="006A3F26"/>
    <w:rsid w:val="006A40F4"/>
    <w:rsid w:val="006A4468"/>
    <w:rsid w:val="006A4645"/>
    <w:rsid w:val="006A5657"/>
    <w:rsid w:val="006A5E2B"/>
    <w:rsid w:val="006A5F1E"/>
    <w:rsid w:val="006A604F"/>
    <w:rsid w:val="006A650B"/>
    <w:rsid w:val="006A678E"/>
    <w:rsid w:val="006A6A19"/>
    <w:rsid w:val="006A6AFD"/>
    <w:rsid w:val="006A7057"/>
    <w:rsid w:val="006A73DD"/>
    <w:rsid w:val="006A7E20"/>
    <w:rsid w:val="006B0306"/>
    <w:rsid w:val="006B06FB"/>
    <w:rsid w:val="006B0846"/>
    <w:rsid w:val="006B0AAF"/>
    <w:rsid w:val="006B0ABB"/>
    <w:rsid w:val="006B11DB"/>
    <w:rsid w:val="006B134B"/>
    <w:rsid w:val="006B1B73"/>
    <w:rsid w:val="006B1D13"/>
    <w:rsid w:val="006B1F9C"/>
    <w:rsid w:val="006B20BE"/>
    <w:rsid w:val="006B301D"/>
    <w:rsid w:val="006B3080"/>
    <w:rsid w:val="006B3A43"/>
    <w:rsid w:val="006B3AA6"/>
    <w:rsid w:val="006B3E96"/>
    <w:rsid w:val="006B3EA9"/>
    <w:rsid w:val="006B437B"/>
    <w:rsid w:val="006B43A1"/>
    <w:rsid w:val="006B453B"/>
    <w:rsid w:val="006B4AED"/>
    <w:rsid w:val="006B4AF2"/>
    <w:rsid w:val="006B4BAA"/>
    <w:rsid w:val="006B4C27"/>
    <w:rsid w:val="006B4C39"/>
    <w:rsid w:val="006B4D04"/>
    <w:rsid w:val="006B4E72"/>
    <w:rsid w:val="006B4FFB"/>
    <w:rsid w:val="006B5802"/>
    <w:rsid w:val="006B58FD"/>
    <w:rsid w:val="006B6072"/>
    <w:rsid w:val="006B6E7E"/>
    <w:rsid w:val="006B70D2"/>
    <w:rsid w:val="006B7352"/>
    <w:rsid w:val="006B73CE"/>
    <w:rsid w:val="006B7557"/>
    <w:rsid w:val="006B7613"/>
    <w:rsid w:val="006B7904"/>
    <w:rsid w:val="006B7B5C"/>
    <w:rsid w:val="006C0096"/>
    <w:rsid w:val="006C061D"/>
    <w:rsid w:val="006C0859"/>
    <w:rsid w:val="006C1237"/>
    <w:rsid w:val="006C17FE"/>
    <w:rsid w:val="006C180E"/>
    <w:rsid w:val="006C1B18"/>
    <w:rsid w:val="006C1F03"/>
    <w:rsid w:val="006C21FB"/>
    <w:rsid w:val="006C2434"/>
    <w:rsid w:val="006C26B9"/>
    <w:rsid w:val="006C274A"/>
    <w:rsid w:val="006C2C19"/>
    <w:rsid w:val="006C2C4D"/>
    <w:rsid w:val="006C2DEA"/>
    <w:rsid w:val="006C30D1"/>
    <w:rsid w:val="006C3F7A"/>
    <w:rsid w:val="006C42C5"/>
    <w:rsid w:val="006C43B9"/>
    <w:rsid w:val="006C4ECE"/>
    <w:rsid w:val="006C4F4E"/>
    <w:rsid w:val="006C582A"/>
    <w:rsid w:val="006C5918"/>
    <w:rsid w:val="006C61D5"/>
    <w:rsid w:val="006C628E"/>
    <w:rsid w:val="006C6436"/>
    <w:rsid w:val="006C68F7"/>
    <w:rsid w:val="006C71C3"/>
    <w:rsid w:val="006C72E2"/>
    <w:rsid w:val="006D01F4"/>
    <w:rsid w:val="006D067A"/>
    <w:rsid w:val="006D1228"/>
    <w:rsid w:val="006D1600"/>
    <w:rsid w:val="006D1696"/>
    <w:rsid w:val="006D1711"/>
    <w:rsid w:val="006D21EE"/>
    <w:rsid w:val="006D252B"/>
    <w:rsid w:val="006D26B6"/>
    <w:rsid w:val="006D2837"/>
    <w:rsid w:val="006D29C8"/>
    <w:rsid w:val="006D2C52"/>
    <w:rsid w:val="006D2DF4"/>
    <w:rsid w:val="006D30F7"/>
    <w:rsid w:val="006D4204"/>
    <w:rsid w:val="006D4317"/>
    <w:rsid w:val="006D487E"/>
    <w:rsid w:val="006D49F8"/>
    <w:rsid w:val="006D4C3B"/>
    <w:rsid w:val="006D52B7"/>
    <w:rsid w:val="006D5402"/>
    <w:rsid w:val="006D56B0"/>
    <w:rsid w:val="006D5AD4"/>
    <w:rsid w:val="006D6369"/>
    <w:rsid w:val="006D6EEA"/>
    <w:rsid w:val="006D7150"/>
    <w:rsid w:val="006D738D"/>
    <w:rsid w:val="006D7510"/>
    <w:rsid w:val="006D79C1"/>
    <w:rsid w:val="006D7A97"/>
    <w:rsid w:val="006D7DA2"/>
    <w:rsid w:val="006D7EDA"/>
    <w:rsid w:val="006E00AB"/>
    <w:rsid w:val="006E0498"/>
    <w:rsid w:val="006E093D"/>
    <w:rsid w:val="006E0F05"/>
    <w:rsid w:val="006E0F31"/>
    <w:rsid w:val="006E0FFE"/>
    <w:rsid w:val="006E1073"/>
    <w:rsid w:val="006E17AC"/>
    <w:rsid w:val="006E1DBA"/>
    <w:rsid w:val="006E224C"/>
    <w:rsid w:val="006E262F"/>
    <w:rsid w:val="006E2703"/>
    <w:rsid w:val="006E2B19"/>
    <w:rsid w:val="006E2D6D"/>
    <w:rsid w:val="006E3534"/>
    <w:rsid w:val="006E3B68"/>
    <w:rsid w:val="006E3C34"/>
    <w:rsid w:val="006E3E01"/>
    <w:rsid w:val="006E4E9F"/>
    <w:rsid w:val="006E4FF6"/>
    <w:rsid w:val="006E54A6"/>
    <w:rsid w:val="006E5872"/>
    <w:rsid w:val="006E5D88"/>
    <w:rsid w:val="006E5DDB"/>
    <w:rsid w:val="006E6098"/>
    <w:rsid w:val="006E6139"/>
    <w:rsid w:val="006E6BFB"/>
    <w:rsid w:val="006E6E6A"/>
    <w:rsid w:val="006E77C0"/>
    <w:rsid w:val="006E7BBA"/>
    <w:rsid w:val="006F0B3F"/>
    <w:rsid w:val="006F0E14"/>
    <w:rsid w:val="006F0F3D"/>
    <w:rsid w:val="006F0F3F"/>
    <w:rsid w:val="006F1299"/>
    <w:rsid w:val="006F13B0"/>
    <w:rsid w:val="006F13B9"/>
    <w:rsid w:val="006F1DB6"/>
    <w:rsid w:val="006F1F72"/>
    <w:rsid w:val="006F2488"/>
    <w:rsid w:val="006F27E3"/>
    <w:rsid w:val="006F2F8B"/>
    <w:rsid w:val="006F30C7"/>
    <w:rsid w:val="006F3D00"/>
    <w:rsid w:val="006F3DDE"/>
    <w:rsid w:val="006F409E"/>
    <w:rsid w:val="006F40E9"/>
    <w:rsid w:val="006F415D"/>
    <w:rsid w:val="006F4AD7"/>
    <w:rsid w:val="006F4C41"/>
    <w:rsid w:val="006F537A"/>
    <w:rsid w:val="006F5428"/>
    <w:rsid w:val="006F5989"/>
    <w:rsid w:val="006F5CB1"/>
    <w:rsid w:val="006F6B55"/>
    <w:rsid w:val="006F6D88"/>
    <w:rsid w:val="006F7354"/>
    <w:rsid w:val="006F76FB"/>
    <w:rsid w:val="006F7A3A"/>
    <w:rsid w:val="006F7FA4"/>
    <w:rsid w:val="00700273"/>
    <w:rsid w:val="007003D2"/>
    <w:rsid w:val="007008D5"/>
    <w:rsid w:val="00700D10"/>
    <w:rsid w:val="00700FC6"/>
    <w:rsid w:val="00701036"/>
    <w:rsid w:val="007014D4"/>
    <w:rsid w:val="0070153C"/>
    <w:rsid w:val="00701D39"/>
    <w:rsid w:val="00701ED8"/>
    <w:rsid w:val="00702B46"/>
    <w:rsid w:val="007030BB"/>
    <w:rsid w:val="00703728"/>
    <w:rsid w:val="00703B0D"/>
    <w:rsid w:val="00704068"/>
    <w:rsid w:val="007052D7"/>
    <w:rsid w:val="007056F4"/>
    <w:rsid w:val="00705B3D"/>
    <w:rsid w:val="00705D8A"/>
    <w:rsid w:val="00706338"/>
    <w:rsid w:val="00707063"/>
    <w:rsid w:val="007074A9"/>
    <w:rsid w:val="00707637"/>
    <w:rsid w:val="00707A45"/>
    <w:rsid w:val="00707ED9"/>
    <w:rsid w:val="00707FBC"/>
    <w:rsid w:val="0071022C"/>
    <w:rsid w:val="007109B9"/>
    <w:rsid w:val="007110F9"/>
    <w:rsid w:val="00711C9A"/>
    <w:rsid w:val="0071216B"/>
    <w:rsid w:val="00712198"/>
    <w:rsid w:val="007122A7"/>
    <w:rsid w:val="00712747"/>
    <w:rsid w:val="007131AF"/>
    <w:rsid w:val="00713288"/>
    <w:rsid w:val="00713696"/>
    <w:rsid w:val="0071373D"/>
    <w:rsid w:val="0071397B"/>
    <w:rsid w:val="007139A8"/>
    <w:rsid w:val="00714539"/>
    <w:rsid w:val="00714727"/>
    <w:rsid w:val="00714C7A"/>
    <w:rsid w:val="007152B0"/>
    <w:rsid w:val="00715439"/>
    <w:rsid w:val="00715781"/>
    <w:rsid w:val="007157C2"/>
    <w:rsid w:val="00715EC6"/>
    <w:rsid w:val="007167A6"/>
    <w:rsid w:val="00716A24"/>
    <w:rsid w:val="00717048"/>
    <w:rsid w:val="007179A2"/>
    <w:rsid w:val="00717CF3"/>
    <w:rsid w:val="0072027B"/>
    <w:rsid w:val="00720D71"/>
    <w:rsid w:val="0072179D"/>
    <w:rsid w:val="007217E4"/>
    <w:rsid w:val="007217EF"/>
    <w:rsid w:val="007219A3"/>
    <w:rsid w:val="00721D20"/>
    <w:rsid w:val="0072219C"/>
    <w:rsid w:val="007223A9"/>
    <w:rsid w:val="00722A77"/>
    <w:rsid w:val="00722B71"/>
    <w:rsid w:val="00722B74"/>
    <w:rsid w:val="00723121"/>
    <w:rsid w:val="0072331D"/>
    <w:rsid w:val="00723889"/>
    <w:rsid w:val="00723990"/>
    <w:rsid w:val="007239F3"/>
    <w:rsid w:val="00723C83"/>
    <w:rsid w:val="007240C9"/>
    <w:rsid w:val="00724B8C"/>
    <w:rsid w:val="007251F0"/>
    <w:rsid w:val="00725515"/>
    <w:rsid w:val="007259BD"/>
    <w:rsid w:val="00725CBC"/>
    <w:rsid w:val="00725D96"/>
    <w:rsid w:val="007260A5"/>
    <w:rsid w:val="007260EA"/>
    <w:rsid w:val="00726F35"/>
    <w:rsid w:val="00727180"/>
    <w:rsid w:val="00727403"/>
    <w:rsid w:val="00727C3A"/>
    <w:rsid w:val="00727ED0"/>
    <w:rsid w:val="00727F01"/>
    <w:rsid w:val="007300BC"/>
    <w:rsid w:val="0073025B"/>
    <w:rsid w:val="00730702"/>
    <w:rsid w:val="00730ACE"/>
    <w:rsid w:val="007315A3"/>
    <w:rsid w:val="00731ADF"/>
    <w:rsid w:val="00731C3B"/>
    <w:rsid w:val="0073228E"/>
    <w:rsid w:val="00733183"/>
    <w:rsid w:val="00733BBC"/>
    <w:rsid w:val="007342AB"/>
    <w:rsid w:val="00735390"/>
    <w:rsid w:val="00735A65"/>
    <w:rsid w:val="00735C37"/>
    <w:rsid w:val="0073679D"/>
    <w:rsid w:val="00736833"/>
    <w:rsid w:val="00736CF7"/>
    <w:rsid w:val="00736F10"/>
    <w:rsid w:val="00736F27"/>
    <w:rsid w:val="007371B8"/>
    <w:rsid w:val="007376FA"/>
    <w:rsid w:val="00737ABB"/>
    <w:rsid w:val="007401BB"/>
    <w:rsid w:val="0074041F"/>
    <w:rsid w:val="00740D7C"/>
    <w:rsid w:val="00740E14"/>
    <w:rsid w:val="007412F0"/>
    <w:rsid w:val="00741DB6"/>
    <w:rsid w:val="00742602"/>
    <w:rsid w:val="00742B5F"/>
    <w:rsid w:val="00742C0E"/>
    <w:rsid w:val="0074340D"/>
    <w:rsid w:val="007437EA"/>
    <w:rsid w:val="007439DF"/>
    <w:rsid w:val="00744532"/>
    <w:rsid w:val="00744587"/>
    <w:rsid w:val="00744CEF"/>
    <w:rsid w:val="0074547D"/>
    <w:rsid w:val="0074599E"/>
    <w:rsid w:val="00745E2B"/>
    <w:rsid w:val="00746E03"/>
    <w:rsid w:val="00747177"/>
    <w:rsid w:val="007472C5"/>
    <w:rsid w:val="00747859"/>
    <w:rsid w:val="0075012B"/>
    <w:rsid w:val="00750336"/>
    <w:rsid w:val="00750A61"/>
    <w:rsid w:val="00751C40"/>
    <w:rsid w:val="00751CB4"/>
    <w:rsid w:val="007520C6"/>
    <w:rsid w:val="00752208"/>
    <w:rsid w:val="00752558"/>
    <w:rsid w:val="00752689"/>
    <w:rsid w:val="00752CEF"/>
    <w:rsid w:val="00752D75"/>
    <w:rsid w:val="00752DEA"/>
    <w:rsid w:val="00752FDC"/>
    <w:rsid w:val="00753E64"/>
    <w:rsid w:val="00754119"/>
    <w:rsid w:val="00754C11"/>
    <w:rsid w:val="00754D83"/>
    <w:rsid w:val="00754EF4"/>
    <w:rsid w:val="007555B8"/>
    <w:rsid w:val="007559AD"/>
    <w:rsid w:val="00755F82"/>
    <w:rsid w:val="0075602C"/>
    <w:rsid w:val="007561A1"/>
    <w:rsid w:val="00756306"/>
    <w:rsid w:val="00756417"/>
    <w:rsid w:val="007565AC"/>
    <w:rsid w:val="007565F1"/>
    <w:rsid w:val="00756F52"/>
    <w:rsid w:val="007574DA"/>
    <w:rsid w:val="0075763E"/>
    <w:rsid w:val="00757777"/>
    <w:rsid w:val="00757888"/>
    <w:rsid w:val="00757936"/>
    <w:rsid w:val="007603AB"/>
    <w:rsid w:val="00760431"/>
    <w:rsid w:val="00760626"/>
    <w:rsid w:val="007606D1"/>
    <w:rsid w:val="007606E9"/>
    <w:rsid w:val="007608A9"/>
    <w:rsid w:val="00760D8B"/>
    <w:rsid w:val="00760F5E"/>
    <w:rsid w:val="0076146D"/>
    <w:rsid w:val="007618D4"/>
    <w:rsid w:val="00761DA4"/>
    <w:rsid w:val="007628FC"/>
    <w:rsid w:val="00762A7C"/>
    <w:rsid w:val="00762F23"/>
    <w:rsid w:val="007633D1"/>
    <w:rsid w:val="00763BFE"/>
    <w:rsid w:val="00764369"/>
    <w:rsid w:val="007646F7"/>
    <w:rsid w:val="00764731"/>
    <w:rsid w:val="00764FAC"/>
    <w:rsid w:val="00765A4D"/>
    <w:rsid w:val="00765B4D"/>
    <w:rsid w:val="00765F2E"/>
    <w:rsid w:val="00766192"/>
    <w:rsid w:val="00766407"/>
    <w:rsid w:val="00766564"/>
    <w:rsid w:val="0076663A"/>
    <w:rsid w:val="00766900"/>
    <w:rsid w:val="007669DC"/>
    <w:rsid w:val="00766A6E"/>
    <w:rsid w:val="00766CD8"/>
    <w:rsid w:val="00766EA0"/>
    <w:rsid w:val="007671F3"/>
    <w:rsid w:val="00767C7B"/>
    <w:rsid w:val="007707D7"/>
    <w:rsid w:val="00770A84"/>
    <w:rsid w:val="00770B8F"/>
    <w:rsid w:val="00771464"/>
    <w:rsid w:val="00771707"/>
    <w:rsid w:val="0077177E"/>
    <w:rsid w:val="00771A9B"/>
    <w:rsid w:val="00771ACB"/>
    <w:rsid w:val="00771B72"/>
    <w:rsid w:val="00771C66"/>
    <w:rsid w:val="00772199"/>
    <w:rsid w:val="007731BD"/>
    <w:rsid w:val="00773316"/>
    <w:rsid w:val="00773A5C"/>
    <w:rsid w:val="00773D89"/>
    <w:rsid w:val="00773FB9"/>
    <w:rsid w:val="0077434F"/>
    <w:rsid w:val="00774517"/>
    <w:rsid w:val="007748E9"/>
    <w:rsid w:val="00774E9F"/>
    <w:rsid w:val="00774EE4"/>
    <w:rsid w:val="00775093"/>
    <w:rsid w:val="007757F0"/>
    <w:rsid w:val="00775833"/>
    <w:rsid w:val="00775C5B"/>
    <w:rsid w:val="007763D6"/>
    <w:rsid w:val="00776A71"/>
    <w:rsid w:val="00776D29"/>
    <w:rsid w:val="00776F67"/>
    <w:rsid w:val="00777869"/>
    <w:rsid w:val="00777C3D"/>
    <w:rsid w:val="007803A8"/>
    <w:rsid w:val="00780494"/>
    <w:rsid w:val="00780DB2"/>
    <w:rsid w:val="00781331"/>
    <w:rsid w:val="007814FB"/>
    <w:rsid w:val="00781613"/>
    <w:rsid w:val="00781E67"/>
    <w:rsid w:val="00781E96"/>
    <w:rsid w:val="007824D4"/>
    <w:rsid w:val="00782942"/>
    <w:rsid w:val="00782A7A"/>
    <w:rsid w:val="00783652"/>
    <w:rsid w:val="007839BB"/>
    <w:rsid w:val="00783BED"/>
    <w:rsid w:val="00784230"/>
    <w:rsid w:val="0078429C"/>
    <w:rsid w:val="007844D7"/>
    <w:rsid w:val="00784A81"/>
    <w:rsid w:val="00784D35"/>
    <w:rsid w:val="00784E1D"/>
    <w:rsid w:val="0078623B"/>
    <w:rsid w:val="0078635F"/>
    <w:rsid w:val="0078672B"/>
    <w:rsid w:val="007867F4"/>
    <w:rsid w:val="007868D6"/>
    <w:rsid w:val="007876A0"/>
    <w:rsid w:val="00787730"/>
    <w:rsid w:val="007879A4"/>
    <w:rsid w:val="00787A62"/>
    <w:rsid w:val="00787DEE"/>
    <w:rsid w:val="00787FC2"/>
    <w:rsid w:val="00790433"/>
    <w:rsid w:val="00790746"/>
    <w:rsid w:val="00790F58"/>
    <w:rsid w:val="007913B6"/>
    <w:rsid w:val="00791590"/>
    <w:rsid w:val="0079173F"/>
    <w:rsid w:val="0079188B"/>
    <w:rsid w:val="00791D1B"/>
    <w:rsid w:val="00791DFB"/>
    <w:rsid w:val="00791F63"/>
    <w:rsid w:val="00792788"/>
    <w:rsid w:val="00792CCC"/>
    <w:rsid w:val="00792E57"/>
    <w:rsid w:val="00793781"/>
    <w:rsid w:val="00793D87"/>
    <w:rsid w:val="00793EC3"/>
    <w:rsid w:val="00793FB0"/>
    <w:rsid w:val="00793FE5"/>
    <w:rsid w:val="00794252"/>
    <w:rsid w:val="007942AC"/>
    <w:rsid w:val="0079437D"/>
    <w:rsid w:val="00794B7D"/>
    <w:rsid w:val="007952DC"/>
    <w:rsid w:val="00795A0F"/>
    <w:rsid w:val="0079672B"/>
    <w:rsid w:val="007969E7"/>
    <w:rsid w:val="00797900"/>
    <w:rsid w:val="007A02CF"/>
    <w:rsid w:val="007A047B"/>
    <w:rsid w:val="007A0B8F"/>
    <w:rsid w:val="007A108D"/>
    <w:rsid w:val="007A1501"/>
    <w:rsid w:val="007A1908"/>
    <w:rsid w:val="007A1BBA"/>
    <w:rsid w:val="007A1E07"/>
    <w:rsid w:val="007A21FA"/>
    <w:rsid w:val="007A2539"/>
    <w:rsid w:val="007A2641"/>
    <w:rsid w:val="007A2730"/>
    <w:rsid w:val="007A2805"/>
    <w:rsid w:val="007A3562"/>
    <w:rsid w:val="007A39CC"/>
    <w:rsid w:val="007A3B29"/>
    <w:rsid w:val="007A41AF"/>
    <w:rsid w:val="007A5677"/>
    <w:rsid w:val="007A5682"/>
    <w:rsid w:val="007A5733"/>
    <w:rsid w:val="007A5A3C"/>
    <w:rsid w:val="007A5DE0"/>
    <w:rsid w:val="007A6162"/>
    <w:rsid w:val="007A6658"/>
    <w:rsid w:val="007A6807"/>
    <w:rsid w:val="007A681C"/>
    <w:rsid w:val="007A6DBA"/>
    <w:rsid w:val="007A7113"/>
    <w:rsid w:val="007A7286"/>
    <w:rsid w:val="007A7407"/>
    <w:rsid w:val="007A763D"/>
    <w:rsid w:val="007A7961"/>
    <w:rsid w:val="007A7EB3"/>
    <w:rsid w:val="007B0265"/>
    <w:rsid w:val="007B06C0"/>
    <w:rsid w:val="007B0734"/>
    <w:rsid w:val="007B0D28"/>
    <w:rsid w:val="007B101B"/>
    <w:rsid w:val="007B1C9C"/>
    <w:rsid w:val="007B2103"/>
    <w:rsid w:val="007B21FF"/>
    <w:rsid w:val="007B22E0"/>
    <w:rsid w:val="007B379A"/>
    <w:rsid w:val="007B3CC7"/>
    <w:rsid w:val="007B3E8B"/>
    <w:rsid w:val="007B3F75"/>
    <w:rsid w:val="007B4ACA"/>
    <w:rsid w:val="007B4FA2"/>
    <w:rsid w:val="007B507F"/>
    <w:rsid w:val="007B51AE"/>
    <w:rsid w:val="007B63DE"/>
    <w:rsid w:val="007B643B"/>
    <w:rsid w:val="007B6ADF"/>
    <w:rsid w:val="007B6D2F"/>
    <w:rsid w:val="007B7117"/>
    <w:rsid w:val="007B7350"/>
    <w:rsid w:val="007B769C"/>
    <w:rsid w:val="007B77FC"/>
    <w:rsid w:val="007B7879"/>
    <w:rsid w:val="007B7A54"/>
    <w:rsid w:val="007C023C"/>
    <w:rsid w:val="007C0392"/>
    <w:rsid w:val="007C06A9"/>
    <w:rsid w:val="007C0B3A"/>
    <w:rsid w:val="007C0C38"/>
    <w:rsid w:val="007C0F24"/>
    <w:rsid w:val="007C1092"/>
    <w:rsid w:val="007C112D"/>
    <w:rsid w:val="007C197E"/>
    <w:rsid w:val="007C1A1D"/>
    <w:rsid w:val="007C252E"/>
    <w:rsid w:val="007C25F3"/>
    <w:rsid w:val="007C266E"/>
    <w:rsid w:val="007C28C1"/>
    <w:rsid w:val="007C2B26"/>
    <w:rsid w:val="007C2B42"/>
    <w:rsid w:val="007C322A"/>
    <w:rsid w:val="007C326A"/>
    <w:rsid w:val="007C35D6"/>
    <w:rsid w:val="007C3640"/>
    <w:rsid w:val="007C38B5"/>
    <w:rsid w:val="007C4426"/>
    <w:rsid w:val="007C47CD"/>
    <w:rsid w:val="007C4AF3"/>
    <w:rsid w:val="007C4EBF"/>
    <w:rsid w:val="007C4ED5"/>
    <w:rsid w:val="007C565D"/>
    <w:rsid w:val="007C569E"/>
    <w:rsid w:val="007C5983"/>
    <w:rsid w:val="007C5E8D"/>
    <w:rsid w:val="007C5FED"/>
    <w:rsid w:val="007C69C5"/>
    <w:rsid w:val="007C6BA2"/>
    <w:rsid w:val="007C6EBE"/>
    <w:rsid w:val="007C71DC"/>
    <w:rsid w:val="007C75A5"/>
    <w:rsid w:val="007C7CFC"/>
    <w:rsid w:val="007C7DCF"/>
    <w:rsid w:val="007CB189"/>
    <w:rsid w:val="007D05F6"/>
    <w:rsid w:val="007D0CF7"/>
    <w:rsid w:val="007D10F1"/>
    <w:rsid w:val="007D1325"/>
    <w:rsid w:val="007D1352"/>
    <w:rsid w:val="007D1669"/>
    <w:rsid w:val="007D18BE"/>
    <w:rsid w:val="007D1DA5"/>
    <w:rsid w:val="007D1DE3"/>
    <w:rsid w:val="007D1ED4"/>
    <w:rsid w:val="007D2006"/>
    <w:rsid w:val="007D25F5"/>
    <w:rsid w:val="007D267D"/>
    <w:rsid w:val="007D2A17"/>
    <w:rsid w:val="007D3853"/>
    <w:rsid w:val="007D4349"/>
    <w:rsid w:val="007D450D"/>
    <w:rsid w:val="007D4D57"/>
    <w:rsid w:val="007D4E21"/>
    <w:rsid w:val="007D5B97"/>
    <w:rsid w:val="007D5E36"/>
    <w:rsid w:val="007D6377"/>
    <w:rsid w:val="007D6A8D"/>
    <w:rsid w:val="007D6FCE"/>
    <w:rsid w:val="007D730A"/>
    <w:rsid w:val="007D7585"/>
    <w:rsid w:val="007D793A"/>
    <w:rsid w:val="007E00DC"/>
    <w:rsid w:val="007E03E9"/>
    <w:rsid w:val="007E06D8"/>
    <w:rsid w:val="007E0A6B"/>
    <w:rsid w:val="007E0F35"/>
    <w:rsid w:val="007E1450"/>
    <w:rsid w:val="007E181E"/>
    <w:rsid w:val="007E21C5"/>
    <w:rsid w:val="007E2847"/>
    <w:rsid w:val="007E303C"/>
    <w:rsid w:val="007E347A"/>
    <w:rsid w:val="007E36A3"/>
    <w:rsid w:val="007E3C4E"/>
    <w:rsid w:val="007E3CF4"/>
    <w:rsid w:val="007E3E2F"/>
    <w:rsid w:val="007E3ED2"/>
    <w:rsid w:val="007E436A"/>
    <w:rsid w:val="007E447C"/>
    <w:rsid w:val="007E4667"/>
    <w:rsid w:val="007E46F9"/>
    <w:rsid w:val="007E4908"/>
    <w:rsid w:val="007E57AA"/>
    <w:rsid w:val="007E587F"/>
    <w:rsid w:val="007E5E8C"/>
    <w:rsid w:val="007E6F1D"/>
    <w:rsid w:val="007E7374"/>
    <w:rsid w:val="007E7A60"/>
    <w:rsid w:val="007F0559"/>
    <w:rsid w:val="007F0E72"/>
    <w:rsid w:val="007F0E73"/>
    <w:rsid w:val="007F0EBC"/>
    <w:rsid w:val="007F0F9A"/>
    <w:rsid w:val="007F1092"/>
    <w:rsid w:val="007F1A35"/>
    <w:rsid w:val="007F1CB0"/>
    <w:rsid w:val="007F2310"/>
    <w:rsid w:val="007F2726"/>
    <w:rsid w:val="007F294D"/>
    <w:rsid w:val="007F2985"/>
    <w:rsid w:val="007F2BC2"/>
    <w:rsid w:val="007F2D21"/>
    <w:rsid w:val="007F33C4"/>
    <w:rsid w:val="007F361D"/>
    <w:rsid w:val="007F3CAB"/>
    <w:rsid w:val="007F4005"/>
    <w:rsid w:val="007F4398"/>
    <w:rsid w:val="007F4C51"/>
    <w:rsid w:val="007F4CBE"/>
    <w:rsid w:val="007F5419"/>
    <w:rsid w:val="007F5564"/>
    <w:rsid w:val="007F5885"/>
    <w:rsid w:val="007F5A24"/>
    <w:rsid w:val="007F5E75"/>
    <w:rsid w:val="007F60C3"/>
    <w:rsid w:val="007F6168"/>
    <w:rsid w:val="007F64E7"/>
    <w:rsid w:val="007F6776"/>
    <w:rsid w:val="007F7699"/>
    <w:rsid w:val="0080034C"/>
    <w:rsid w:val="00800C76"/>
    <w:rsid w:val="00800DCD"/>
    <w:rsid w:val="00801E08"/>
    <w:rsid w:val="00801EC0"/>
    <w:rsid w:val="00802CB0"/>
    <w:rsid w:val="00802F80"/>
    <w:rsid w:val="008032A5"/>
    <w:rsid w:val="0080338F"/>
    <w:rsid w:val="008033F7"/>
    <w:rsid w:val="008037B2"/>
    <w:rsid w:val="00803C49"/>
    <w:rsid w:val="00803DAD"/>
    <w:rsid w:val="00803E2B"/>
    <w:rsid w:val="00803EC4"/>
    <w:rsid w:val="008041A8"/>
    <w:rsid w:val="0080449B"/>
    <w:rsid w:val="00804914"/>
    <w:rsid w:val="00804944"/>
    <w:rsid w:val="008049B5"/>
    <w:rsid w:val="00804B6D"/>
    <w:rsid w:val="00804F73"/>
    <w:rsid w:val="00805024"/>
    <w:rsid w:val="008050F0"/>
    <w:rsid w:val="00805585"/>
    <w:rsid w:val="00805855"/>
    <w:rsid w:val="00805908"/>
    <w:rsid w:val="00805978"/>
    <w:rsid w:val="00805AA0"/>
    <w:rsid w:val="008061A4"/>
    <w:rsid w:val="008065A1"/>
    <w:rsid w:val="00807599"/>
    <w:rsid w:val="008075CD"/>
    <w:rsid w:val="008077F7"/>
    <w:rsid w:val="00811075"/>
    <w:rsid w:val="00811915"/>
    <w:rsid w:val="00811B6A"/>
    <w:rsid w:val="0081223B"/>
    <w:rsid w:val="0081255D"/>
    <w:rsid w:val="00812DC8"/>
    <w:rsid w:val="00813651"/>
    <w:rsid w:val="008138BD"/>
    <w:rsid w:val="00813E2B"/>
    <w:rsid w:val="0081402F"/>
    <w:rsid w:val="0081425B"/>
    <w:rsid w:val="008142FF"/>
    <w:rsid w:val="00814333"/>
    <w:rsid w:val="00814630"/>
    <w:rsid w:val="00815612"/>
    <w:rsid w:val="008156D0"/>
    <w:rsid w:val="0081578F"/>
    <w:rsid w:val="0081611A"/>
    <w:rsid w:val="00816611"/>
    <w:rsid w:val="00816B1A"/>
    <w:rsid w:val="00816D98"/>
    <w:rsid w:val="00816E3A"/>
    <w:rsid w:val="00817537"/>
    <w:rsid w:val="00817720"/>
    <w:rsid w:val="00817962"/>
    <w:rsid w:val="00817B7B"/>
    <w:rsid w:val="00817FE6"/>
    <w:rsid w:val="0082057D"/>
    <w:rsid w:val="00820C48"/>
    <w:rsid w:val="0082148B"/>
    <w:rsid w:val="008214AB"/>
    <w:rsid w:val="00821670"/>
    <w:rsid w:val="008218ED"/>
    <w:rsid w:val="008221F6"/>
    <w:rsid w:val="00822263"/>
    <w:rsid w:val="008230D9"/>
    <w:rsid w:val="008236BA"/>
    <w:rsid w:val="008237D5"/>
    <w:rsid w:val="00823829"/>
    <w:rsid w:val="00823B1E"/>
    <w:rsid w:val="00823E23"/>
    <w:rsid w:val="00824249"/>
    <w:rsid w:val="00824551"/>
    <w:rsid w:val="00824626"/>
    <w:rsid w:val="00824D43"/>
    <w:rsid w:val="00824F24"/>
    <w:rsid w:val="008255D1"/>
    <w:rsid w:val="008255EB"/>
    <w:rsid w:val="00825B80"/>
    <w:rsid w:val="00825E1D"/>
    <w:rsid w:val="00826252"/>
    <w:rsid w:val="00826278"/>
    <w:rsid w:val="0082650E"/>
    <w:rsid w:val="008265A9"/>
    <w:rsid w:val="008275BA"/>
    <w:rsid w:val="00827909"/>
    <w:rsid w:val="0083039C"/>
    <w:rsid w:val="008304EE"/>
    <w:rsid w:val="0083063E"/>
    <w:rsid w:val="008312C8"/>
    <w:rsid w:val="00831814"/>
    <w:rsid w:val="00831B02"/>
    <w:rsid w:val="00832217"/>
    <w:rsid w:val="008323BA"/>
    <w:rsid w:val="0083270B"/>
    <w:rsid w:val="008327E5"/>
    <w:rsid w:val="00833014"/>
    <w:rsid w:val="0083311C"/>
    <w:rsid w:val="00833409"/>
    <w:rsid w:val="00833553"/>
    <w:rsid w:val="008338B3"/>
    <w:rsid w:val="008340C7"/>
    <w:rsid w:val="00834C35"/>
    <w:rsid w:val="00834E87"/>
    <w:rsid w:val="00834FE8"/>
    <w:rsid w:val="00835544"/>
    <w:rsid w:val="00835744"/>
    <w:rsid w:val="0083576C"/>
    <w:rsid w:val="00835A6F"/>
    <w:rsid w:val="00835B88"/>
    <w:rsid w:val="00836013"/>
    <w:rsid w:val="00836215"/>
    <w:rsid w:val="00836546"/>
    <w:rsid w:val="0083664B"/>
    <w:rsid w:val="0083679C"/>
    <w:rsid w:val="0083691C"/>
    <w:rsid w:val="00837070"/>
    <w:rsid w:val="0083724D"/>
    <w:rsid w:val="00837383"/>
    <w:rsid w:val="0083751B"/>
    <w:rsid w:val="0083756E"/>
    <w:rsid w:val="008375EE"/>
    <w:rsid w:val="00837FAE"/>
    <w:rsid w:val="00840146"/>
    <w:rsid w:val="00840453"/>
    <w:rsid w:val="00840682"/>
    <w:rsid w:val="008410B5"/>
    <w:rsid w:val="008411BE"/>
    <w:rsid w:val="00841372"/>
    <w:rsid w:val="00842096"/>
    <w:rsid w:val="008421DA"/>
    <w:rsid w:val="00842412"/>
    <w:rsid w:val="00842ACB"/>
    <w:rsid w:val="00842F87"/>
    <w:rsid w:val="008434D3"/>
    <w:rsid w:val="00843536"/>
    <w:rsid w:val="008437A6"/>
    <w:rsid w:val="00843A92"/>
    <w:rsid w:val="008445F7"/>
    <w:rsid w:val="00844605"/>
    <w:rsid w:val="008447C3"/>
    <w:rsid w:val="008459E6"/>
    <w:rsid w:val="00845B94"/>
    <w:rsid w:val="00845BEE"/>
    <w:rsid w:val="00845F91"/>
    <w:rsid w:val="008465D4"/>
    <w:rsid w:val="008466A9"/>
    <w:rsid w:val="008468A8"/>
    <w:rsid w:val="0084723D"/>
    <w:rsid w:val="0084749B"/>
    <w:rsid w:val="008475F8"/>
    <w:rsid w:val="008477A9"/>
    <w:rsid w:val="00847E16"/>
    <w:rsid w:val="00847F80"/>
    <w:rsid w:val="008501F7"/>
    <w:rsid w:val="00850A05"/>
    <w:rsid w:val="00850AC3"/>
    <w:rsid w:val="00851341"/>
    <w:rsid w:val="008518F4"/>
    <w:rsid w:val="00851E00"/>
    <w:rsid w:val="008520E1"/>
    <w:rsid w:val="0085239D"/>
    <w:rsid w:val="00852976"/>
    <w:rsid w:val="00852EA4"/>
    <w:rsid w:val="008534D2"/>
    <w:rsid w:val="0085392C"/>
    <w:rsid w:val="00853CB8"/>
    <w:rsid w:val="0085439D"/>
    <w:rsid w:val="008543A0"/>
    <w:rsid w:val="00854A2A"/>
    <w:rsid w:val="00854A36"/>
    <w:rsid w:val="00855CCD"/>
    <w:rsid w:val="00855CDD"/>
    <w:rsid w:val="008560C6"/>
    <w:rsid w:val="008568BD"/>
    <w:rsid w:val="00856CD3"/>
    <w:rsid w:val="00856CD9"/>
    <w:rsid w:val="00856CDB"/>
    <w:rsid w:val="00857003"/>
    <w:rsid w:val="00857492"/>
    <w:rsid w:val="0085756A"/>
    <w:rsid w:val="00857FC0"/>
    <w:rsid w:val="008600F7"/>
    <w:rsid w:val="008601FF"/>
    <w:rsid w:val="0086095D"/>
    <w:rsid w:val="00860B69"/>
    <w:rsid w:val="00860B7B"/>
    <w:rsid w:val="00860CA8"/>
    <w:rsid w:val="00860DF6"/>
    <w:rsid w:val="00861089"/>
    <w:rsid w:val="008613D2"/>
    <w:rsid w:val="008614C0"/>
    <w:rsid w:val="00861844"/>
    <w:rsid w:val="00861BB1"/>
    <w:rsid w:val="00861D2C"/>
    <w:rsid w:val="00861E5A"/>
    <w:rsid w:val="00861EF2"/>
    <w:rsid w:val="00861FCC"/>
    <w:rsid w:val="00861FDA"/>
    <w:rsid w:val="0086222C"/>
    <w:rsid w:val="0086394C"/>
    <w:rsid w:val="008642DF"/>
    <w:rsid w:val="00864346"/>
    <w:rsid w:val="00864C6F"/>
    <w:rsid w:val="00865D2D"/>
    <w:rsid w:val="0086632C"/>
    <w:rsid w:val="00866968"/>
    <w:rsid w:val="00866E96"/>
    <w:rsid w:val="008673BE"/>
    <w:rsid w:val="008677F9"/>
    <w:rsid w:val="00867B79"/>
    <w:rsid w:val="00867D3A"/>
    <w:rsid w:val="00867D98"/>
    <w:rsid w:val="008704BC"/>
    <w:rsid w:val="008712DB"/>
    <w:rsid w:val="008716A5"/>
    <w:rsid w:val="00871730"/>
    <w:rsid w:val="00871D0B"/>
    <w:rsid w:val="00872D0C"/>
    <w:rsid w:val="00874995"/>
    <w:rsid w:val="00874B6D"/>
    <w:rsid w:val="00874D3A"/>
    <w:rsid w:val="008759EE"/>
    <w:rsid w:val="00875B69"/>
    <w:rsid w:val="00875BFB"/>
    <w:rsid w:val="00875DD7"/>
    <w:rsid w:val="008763D3"/>
    <w:rsid w:val="008770CF"/>
    <w:rsid w:val="008771A6"/>
    <w:rsid w:val="00877275"/>
    <w:rsid w:val="0087737C"/>
    <w:rsid w:val="00877387"/>
    <w:rsid w:val="00877806"/>
    <w:rsid w:val="008779E7"/>
    <w:rsid w:val="00877D18"/>
    <w:rsid w:val="00877E9A"/>
    <w:rsid w:val="00877FAC"/>
    <w:rsid w:val="0088018D"/>
    <w:rsid w:val="008810F8"/>
    <w:rsid w:val="008810F9"/>
    <w:rsid w:val="00881151"/>
    <w:rsid w:val="008811FC"/>
    <w:rsid w:val="0088155F"/>
    <w:rsid w:val="00881605"/>
    <w:rsid w:val="00881707"/>
    <w:rsid w:val="00881A71"/>
    <w:rsid w:val="00882DE3"/>
    <w:rsid w:val="008830F5"/>
    <w:rsid w:val="008839D7"/>
    <w:rsid w:val="00883A2E"/>
    <w:rsid w:val="00883CCA"/>
    <w:rsid w:val="008841EB"/>
    <w:rsid w:val="00884724"/>
    <w:rsid w:val="00884830"/>
    <w:rsid w:val="00884A28"/>
    <w:rsid w:val="00884C58"/>
    <w:rsid w:val="00884EB9"/>
    <w:rsid w:val="00884FAC"/>
    <w:rsid w:val="00885493"/>
    <w:rsid w:val="00885E43"/>
    <w:rsid w:val="008866F3"/>
    <w:rsid w:val="00886B76"/>
    <w:rsid w:val="00886DF7"/>
    <w:rsid w:val="00886EFA"/>
    <w:rsid w:val="00886F93"/>
    <w:rsid w:val="008875E3"/>
    <w:rsid w:val="00887611"/>
    <w:rsid w:val="00887DC3"/>
    <w:rsid w:val="008911D8"/>
    <w:rsid w:val="0089126B"/>
    <w:rsid w:val="008912D7"/>
    <w:rsid w:val="00891350"/>
    <w:rsid w:val="00891574"/>
    <w:rsid w:val="00891F4C"/>
    <w:rsid w:val="008922F2"/>
    <w:rsid w:val="008923B3"/>
    <w:rsid w:val="0089245E"/>
    <w:rsid w:val="00892B25"/>
    <w:rsid w:val="00892C6E"/>
    <w:rsid w:val="00892CBF"/>
    <w:rsid w:val="00893074"/>
    <w:rsid w:val="00893251"/>
    <w:rsid w:val="0089332C"/>
    <w:rsid w:val="0089341E"/>
    <w:rsid w:val="00893D25"/>
    <w:rsid w:val="008941F2"/>
    <w:rsid w:val="00894248"/>
    <w:rsid w:val="00894491"/>
    <w:rsid w:val="0089475E"/>
    <w:rsid w:val="00894C30"/>
    <w:rsid w:val="00894E86"/>
    <w:rsid w:val="00895135"/>
    <w:rsid w:val="008958F0"/>
    <w:rsid w:val="00895EF8"/>
    <w:rsid w:val="00896402"/>
    <w:rsid w:val="00896650"/>
    <w:rsid w:val="008966D1"/>
    <w:rsid w:val="008966E5"/>
    <w:rsid w:val="00896714"/>
    <w:rsid w:val="00896B10"/>
    <w:rsid w:val="0089716A"/>
    <w:rsid w:val="00897623"/>
    <w:rsid w:val="00897BD7"/>
    <w:rsid w:val="00897CEF"/>
    <w:rsid w:val="00897F15"/>
    <w:rsid w:val="008A0212"/>
    <w:rsid w:val="008A04F7"/>
    <w:rsid w:val="008A09B1"/>
    <w:rsid w:val="008A0D17"/>
    <w:rsid w:val="008A142D"/>
    <w:rsid w:val="008A1B28"/>
    <w:rsid w:val="008A1B9A"/>
    <w:rsid w:val="008A2272"/>
    <w:rsid w:val="008A2A43"/>
    <w:rsid w:val="008A2A9F"/>
    <w:rsid w:val="008A3E7F"/>
    <w:rsid w:val="008A42F0"/>
    <w:rsid w:val="008A43CB"/>
    <w:rsid w:val="008A43F5"/>
    <w:rsid w:val="008A4576"/>
    <w:rsid w:val="008A4819"/>
    <w:rsid w:val="008A4924"/>
    <w:rsid w:val="008A4A01"/>
    <w:rsid w:val="008A4BE2"/>
    <w:rsid w:val="008A4C64"/>
    <w:rsid w:val="008A5ACF"/>
    <w:rsid w:val="008A5AD0"/>
    <w:rsid w:val="008A6478"/>
    <w:rsid w:val="008A671C"/>
    <w:rsid w:val="008A6767"/>
    <w:rsid w:val="008A694E"/>
    <w:rsid w:val="008A695C"/>
    <w:rsid w:val="008A6B2B"/>
    <w:rsid w:val="008A6EB1"/>
    <w:rsid w:val="008A74AA"/>
    <w:rsid w:val="008A7E85"/>
    <w:rsid w:val="008B0665"/>
    <w:rsid w:val="008B0E69"/>
    <w:rsid w:val="008B0EDA"/>
    <w:rsid w:val="008B1147"/>
    <w:rsid w:val="008B13C8"/>
    <w:rsid w:val="008B148A"/>
    <w:rsid w:val="008B1658"/>
    <w:rsid w:val="008B165B"/>
    <w:rsid w:val="008B1800"/>
    <w:rsid w:val="008B1F0E"/>
    <w:rsid w:val="008B27A0"/>
    <w:rsid w:val="008B27DB"/>
    <w:rsid w:val="008B28E2"/>
    <w:rsid w:val="008B2E60"/>
    <w:rsid w:val="008B348A"/>
    <w:rsid w:val="008B367E"/>
    <w:rsid w:val="008B3697"/>
    <w:rsid w:val="008B37F7"/>
    <w:rsid w:val="008B3C99"/>
    <w:rsid w:val="008B3E0E"/>
    <w:rsid w:val="008B3E35"/>
    <w:rsid w:val="008B458A"/>
    <w:rsid w:val="008B4A3A"/>
    <w:rsid w:val="008B4FC7"/>
    <w:rsid w:val="008B5010"/>
    <w:rsid w:val="008B5AB1"/>
    <w:rsid w:val="008B5C72"/>
    <w:rsid w:val="008B6211"/>
    <w:rsid w:val="008B63D2"/>
    <w:rsid w:val="008B6C1B"/>
    <w:rsid w:val="008B6F1A"/>
    <w:rsid w:val="008B6FD8"/>
    <w:rsid w:val="008B713E"/>
    <w:rsid w:val="008B7898"/>
    <w:rsid w:val="008B795B"/>
    <w:rsid w:val="008B7BD0"/>
    <w:rsid w:val="008C0022"/>
    <w:rsid w:val="008C0312"/>
    <w:rsid w:val="008C0358"/>
    <w:rsid w:val="008C07E5"/>
    <w:rsid w:val="008C0DC0"/>
    <w:rsid w:val="008C1133"/>
    <w:rsid w:val="008C14C9"/>
    <w:rsid w:val="008C17F2"/>
    <w:rsid w:val="008C18B3"/>
    <w:rsid w:val="008C1B1D"/>
    <w:rsid w:val="008C2603"/>
    <w:rsid w:val="008C2C89"/>
    <w:rsid w:val="008C2D53"/>
    <w:rsid w:val="008C2FD6"/>
    <w:rsid w:val="008C2FE6"/>
    <w:rsid w:val="008C34FE"/>
    <w:rsid w:val="008C38E0"/>
    <w:rsid w:val="008C3E53"/>
    <w:rsid w:val="008C46AA"/>
    <w:rsid w:val="008C541B"/>
    <w:rsid w:val="008C5A7D"/>
    <w:rsid w:val="008C5DE1"/>
    <w:rsid w:val="008C5FBF"/>
    <w:rsid w:val="008C611E"/>
    <w:rsid w:val="008C657A"/>
    <w:rsid w:val="008C66E5"/>
    <w:rsid w:val="008C6DA7"/>
    <w:rsid w:val="008C6E5F"/>
    <w:rsid w:val="008C76D9"/>
    <w:rsid w:val="008C7C10"/>
    <w:rsid w:val="008D0617"/>
    <w:rsid w:val="008D0729"/>
    <w:rsid w:val="008D1755"/>
    <w:rsid w:val="008D2341"/>
    <w:rsid w:val="008D378F"/>
    <w:rsid w:val="008D3878"/>
    <w:rsid w:val="008D3BFC"/>
    <w:rsid w:val="008D3C59"/>
    <w:rsid w:val="008D49BD"/>
    <w:rsid w:val="008D565B"/>
    <w:rsid w:val="008D5C2F"/>
    <w:rsid w:val="008D5DFA"/>
    <w:rsid w:val="008D5E73"/>
    <w:rsid w:val="008D61F9"/>
    <w:rsid w:val="008D6949"/>
    <w:rsid w:val="008D6E81"/>
    <w:rsid w:val="008D7031"/>
    <w:rsid w:val="008D7A89"/>
    <w:rsid w:val="008E0072"/>
    <w:rsid w:val="008E044A"/>
    <w:rsid w:val="008E05EC"/>
    <w:rsid w:val="008E0831"/>
    <w:rsid w:val="008E0903"/>
    <w:rsid w:val="008E12DD"/>
    <w:rsid w:val="008E164F"/>
    <w:rsid w:val="008E1B7F"/>
    <w:rsid w:val="008E1BD7"/>
    <w:rsid w:val="008E1D4B"/>
    <w:rsid w:val="008E1E3B"/>
    <w:rsid w:val="008E272F"/>
    <w:rsid w:val="008E2B54"/>
    <w:rsid w:val="008E2D6D"/>
    <w:rsid w:val="008E2F29"/>
    <w:rsid w:val="008E32E3"/>
    <w:rsid w:val="008E3441"/>
    <w:rsid w:val="008E35A6"/>
    <w:rsid w:val="008E3E6A"/>
    <w:rsid w:val="008E404B"/>
    <w:rsid w:val="008E4424"/>
    <w:rsid w:val="008E449B"/>
    <w:rsid w:val="008E44FA"/>
    <w:rsid w:val="008E4979"/>
    <w:rsid w:val="008E4A2E"/>
    <w:rsid w:val="008E4AC9"/>
    <w:rsid w:val="008E513E"/>
    <w:rsid w:val="008E5C65"/>
    <w:rsid w:val="008E5F64"/>
    <w:rsid w:val="008E5F7A"/>
    <w:rsid w:val="008E64FF"/>
    <w:rsid w:val="008E6CD9"/>
    <w:rsid w:val="008E6CFC"/>
    <w:rsid w:val="008E6D41"/>
    <w:rsid w:val="008E73FA"/>
    <w:rsid w:val="008E747F"/>
    <w:rsid w:val="008E77DD"/>
    <w:rsid w:val="008E7E71"/>
    <w:rsid w:val="008F0E45"/>
    <w:rsid w:val="008F1374"/>
    <w:rsid w:val="008F1A5F"/>
    <w:rsid w:val="008F1C42"/>
    <w:rsid w:val="008F2268"/>
    <w:rsid w:val="008F240B"/>
    <w:rsid w:val="008F25E3"/>
    <w:rsid w:val="008F28F9"/>
    <w:rsid w:val="008F2970"/>
    <w:rsid w:val="008F2D9D"/>
    <w:rsid w:val="008F328A"/>
    <w:rsid w:val="008F3307"/>
    <w:rsid w:val="008F377A"/>
    <w:rsid w:val="008F384F"/>
    <w:rsid w:val="008F3C76"/>
    <w:rsid w:val="008F40A0"/>
    <w:rsid w:val="008F414A"/>
    <w:rsid w:val="008F437A"/>
    <w:rsid w:val="008F4ACD"/>
    <w:rsid w:val="008F4B38"/>
    <w:rsid w:val="008F4B41"/>
    <w:rsid w:val="008F5207"/>
    <w:rsid w:val="008F5503"/>
    <w:rsid w:val="008F5A68"/>
    <w:rsid w:val="008F68FE"/>
    <w:rsid w:val="008F69AE"/>
    <w:rsid w:val="008F6FCA"/>
    <w:rsid w:val="008F70C3"/>
    <w:rsid w:val="0090025D"/>
    <w:rsid w:val="009002B7"/>
    <w:rsid w:val="009002FE"/>
    <w:rsid w:val="00901169"/>
    <w:rsid w:val="00901A5C"/>
    <w:rsid w:val="00901B1C"/>
    <w:rsid w:val="00902228"/>
    <w:rsid w:val="00902849"/>
    <w:rsid w:val="0090325F"/>
    <w:rsid w:val="009032BB"/>
    <w:rsid w:val="0090339B"/>
    <w:rsid w:val="00903722"/>
    <w:rsid w:val="00903D82"/>
    <w:rsid w:val="00904867"/>
    <w:rsid w:val="0090487B"/>
    <w:rsid w:val="00904AFB"/>
    <w:rsid w:val="00904BA6"/>
    <w:rsid w:val="00904E7A"/>
    <w:rsid w:val="009051A0"/>
    <w:rsid w:val="009051CB"/>
    <w:rsid w:val="00905CC7"/>
    <w:rsid w:val="00905D8C"/>
    <w:rsid w:val="0090649A"/>
    <w:rsid w:val="00906691"/>
    <w:rsid w:val="00906853"/>
    <w:rsid w:val="0090686F"/>
    <w:rsid w:val="00906CD8"/>
    <w:rsid w:val="00906D72"/>
    <w:rsid w:val="00906E4E"/>
    <w:rsid w:val="00906EC3"/>
    <w:rsid w:val="00907B57"/>
    <w:rsid w:val="00907CE9"/>
    <w:rsid w:val="00907D0F"/>
    <w:rsid w:val="00907EBB"/>
    <w:rsid w:val="00907F68"/>
    <w:rsid w:val="00910006"/>
    <w:rsid w:val="009104AA"/>
    <w:rsid w:val="009104CC"/>
    <w:rsid w:val="009104F6"/>
    <w:rsid w:val="0091052F"/>
    <w:rsid w:val="00910819"/>
    <w:rsid w:val="00910936"/>
    <w:rsid w:val="00910BEE"/>
    <w:rsid w:val="00910D86"/>
    <w:rsid w:val="00910E4F"/>
    <w:rsid w:val="0091109D"/>
    <w:rsid w:val="009115BD"/>
    <w:rsid w:val="00911E94"/>
    <w:rsid w:val="00911FEB"/>
    <w:rsid w:val="0091214D"/>
    <w:rsid w:val="009124D7"/>
    <w:rsid w:val="00912716"/>
    <w:rsid w:val="009129D7"/>
    <w:rsid w:val="009130FC"/>
    <w:rsid w:val="0091328D"/>
    <w:rsid w:val="00913513"/>
    <w:rsid w:val="00913CC8"/>
    <w:rsid w:val="00913E5A"/>
    <w:rsid w:val="00914060"/>
    <w:rsid w:val="009141E7"/>
    <w:rsid w:val="00914A94"/>
    <w:rsid w:val="00914B2B"/>
    <w:rsid w:val="00915345"/>
    <w:rsid w:val="009153A9"/>
    <w:rsid w:val="00915905"/>
    <w:rsid w:val="00915934"/>
    <w:rsid w:val="00915B8C"/>
    <w:rsid w:val="00915F09"/>
    <w:rsid w:val="00915FDA"/>
    <w:rsid w:val="009167CD"/>
    <w:rsid w:val="00916B53"/>
    <w:rsid w:val="00916D50"/>
    <w:rsid w:val="00916DB9"/>
    <w:rsid w:val="0091703A"/>
    <w:rsid w:val="0091705C"/>
    <w:rsid w:val="00917291"/>
    <w:rsid w:val="009177FD"/>
    <w:rsid w:val="009178CF"/>
    <w:rsid w:val="00917D39"/>
    <w:rsid w:val="00917E39"/>
    <w:rsid w:val="00920F23"/>
    <w:rsid w:val="00920F73"/>
    <w:rsid w:val="0092136F"/>
    <w:rsid w:val="009227DC"/>
    <w:rsid w:val="009229C1"/>
    <w:rsid w:val="00923823"/>
    <w:rsid w:val="009242EF"/>
    <w:rsid w:val="009244D7"/>
    <w:rsid w:val="0092474D"/>
    <w:rsid w:val="00924CD2"/>
    <w:rsid w:val="0092504A"/>
    <w:rsid w:val="00925CB9"/>
    <w:rsid w:val="00925E1F"/>
    <w:rsid w:val="0092623F"/>
    <w:rsid w:val="00927BAD"/>
    <w:rsid w:val="009302A1"/>
    <w:rsid w:val="0093082E"/>
    <w:rsid w:val="00930B15"/>
    <w:rsid w:val="00930B1A"/>
    <w:rsid w:val="00930BEC"/>
    <w:rsid w:val="00930F6B"/>
    <w:rsid w:val="00930FB6"/>
    <w:rsid w:val="00931316"/>
    <w:rsid w:val="00931397"/>
    <w:rsid w:val="009319FF"/>
    <w:rsid w:val="009322F6"/>
    <w:rsid w:val="00932366"/>
    <w:rsid w:val="0093243E"/>
    <w:rsid w:val="00932AD3"/>
    <w:rsid w:val="00932CA0"/>
    <w:rsid w:val="00932EB1"/>
    <w:rsid w:val="009338D1"/>
    <w:rsid w:val="00933C62"/>
    <w:rsid w:val="00933D03"/>
    <w:rsid w:val="00934734"/>
    <w:rsid w:val="00934B4C"/>
    <w:rsid w:val="00934BD1"/>
    <w:rsid w:val="009351E1"/>
    <w:rsid w:val="0093548D"/>
    <w:rsid w:val="00935F06"/>
    <w:rsid w:val="009379CF"/>
    <w:rsid w:val="00937AAC"/>
    <w:rsid w:val="00937EDF"/>
    <w:rsid w:val="0093C068"/>
    <w:rsid w:val="0094042E"/>
    <w:rsid w:val="009405CF"/>
    <w:rsid w:val="00940B36"/>
    <w:rsid w:val="00940DE8"/>
    <w:rsid w:val="0094151D"/>
    <w:rsid w:val="00941528"/>
    <w:rsid w:val="00941609"/>
    <w:rsid w:val="00941B10"/>
    <w:rsid w:val="00941CB4"/>
    <w:rsid w:val="00941DD0"/>
    <w:rsid w:val="009423E1"/>
    <w:rsid w:val="00942A6B"/>
    <w:rsid w:val="00942B17"/>
    <w:rsid w:val="00942C74"/>
    <w:rsid w:val="00942CE2"/>
    <w:rsid w:val="00943178"/>
    <w:rsid w:val="009431B1"/>
    <w:rsid w:val="00944236"/>
    <w:rsid w:val="0094436B"/>
    <w:rsid w:val="009443C7"/>
    <w:rsid w:val="00944C79"/>
    <w:rsid w:val="009450DF"/>
    <w:rsid w:val="009451A6"/>
    <w:rsid w:val="0094589F"/>
    <w:rsid w:val="00945940"/>
    <w:rsid w:val="00945ADE"/>
    <w:rsid w:val="009466B9"/>
    <w:rsid w:val="00946922"/>
    <w:rsid w:val="0094699E"/>
    <w:rsid w:val="00946D10"/>
    <w:rsid w:val="00947086"/>
    <w:rsid w:val="00947F24"/>
    <w:rsid w:val="0095012E"/>
    <w:rsid w:val="00950396"/>
    <w:rsid w:val="00950FA1"/>
    <w:rsid w:val="00951712"/>
    <w:rsid w:val="0095199B"/>
    <w:rsid w:val="00951A5E"/>
    <w:rsid w:val="00951EA6"/>
    <w:rsid w:val="00952088"/>
    <w:rsid w:val="00952495"/>
    <w:rsid w:val="00952762"/>
    <w:rsid w:val="00952CA8"/>
    <w:rsid w:val="00952E09"/>
    <w:rsid w:val="009531A9"/>
    <w:rsid w:val="0095355D"/>
    <w:rsid w:val="00953AC9"/>
    <w:rsid w:val="00953DEE"/>
    <w:rsid w:val="00954A33"/>
    <w:rsid w:val="00954D8A"/>
    <w:rsid w:val="0095508E"/>
    <w:rsid w:val="0095523A"/>
    <w:rsid w:val="0095536B"/>
    <w:rsid w:val="00957235"/>
    <w:rsid w:val="009572B3"/>
    <w:rsid w:val="00957372"/>
    <w:rsid w:val="009575E9"/>
    <w:rsid w:val="00957861"/>
    <w:rsid w:val="00957C53"/>
    <w:rsid w:val="00957FF2"/>
    <w:rsid w:val="00960570"/>
    <w:rsid w:val="00960718"/>
    <w:rsid w:val="009607CF"/>
    <w:rsid w:val="00960A36"/>
    <w:rsid w:val="00960A4E"/>
    <w:rsid w:val="00960C48"/>
    <w:rsid w:val="00960C7F"/>
    <w:rsid w:val="00960FD3"/>
    <w:rsid w:val="009612AF"/>
    <w:rsid w:val="00961800"/>
    <w:rsid w:val="00961A9A"/>
    <w:rsid w:val="00962613"/>
    <w:rsid w:val="0096267A"/>
    <w:rsid w:val="00962688"/>
    <w:rsid w:val="0096279E"/>
    <w:rsid w:val="00962E00"/>
    <w:rsid w:val="00963166"/>
    <w:rsid w:val="00963583"/>
    <w:rsid w:val="00963833"/>
    <w:rsid w:val="00963CE7"/>
    <w:rsid w:val="0096423B"/>
    <w:rsid w:val="0096425E"/>
    <w:rsid w:val="009643AB"/>
    <w:rsid w:val="009645F1"/>
    <w:rsid w:val="0096496C"/>
    <w:rsid w:val="00964B00"/>
    <w:rsid w:val="00964BA1"/>
    <w:rsid w:val="0096575F"/>
    <w:rsid w:val="00965E21"/>
    <w:rsid w:val="00965E5D"/>
    <w:rsid w:val="009662FB"/>
    <w:rsid w:val="009667CC"/>
    <w:rsid w:val="0096697E"/>
    <w:rsid w:val="00966BC8"/>
    <w:rsid w:val="00966CE4"/>
    <w:rsid w:val="00966E2C"/>
    <w:rsid w:val="00967503"/>
    <w:rsid w:val="009675E4"/>
    <w:rsid w:val="00967D66"/>
    <w:rsid w:val="00970445"/>
    <w:rsid w:val="00970570"/>
    <w:rsid w:val="0097074F"/>
    <w:rsid w:val="009717E6"/>
    <w:rsid w:val="0097255B"/>
    <w:rsid w:val="00972745"/>
    <w:rsid w:val="00972AEC"/>
    <w:rsid w:val="0097315C"/>
    <w:rsid w:val="00973550"/>
    <w:rsid w:val="00973590"/>
    <w:rsid w:val="00973DC1"/>
    <w:rsid w:val="009742B1"/>
    <w:rsid w:val="00974470"/>
    <w:rsid w:val="009745BF"/>
    <w:rsid w:val="00974833"/>
    <w:rsid w:val="00974BD2"/>
    <w:rsid w:val="00975299"/>
    <w:rsid w:val="0097568E"/>
    <w:rsid w:val="0097594B"/>
    <w:rsid w:val="00975AD1"/>
    <w:rsid w:val="00975EAB"/>
    <w:rsid w:val="00975EDC"/>
    <w:rsid w:val="009761E6"/>
    <w:rsid w:val="0097630D"/>
    <w:rsid w:val="0097650B"/>
    <w:rsid w:val="00976A88"/>
    <w:rsid w:val="00976C1B"/>
    <w:rsid w:val="00976C20"/>
    <w:rsid w:val="00976C6D"/>
    <w:rsid w:val="00976D4D"/>
    <w:rsid w:val="00976E15"/>
    <w:rsid w:val="00977354"/>
    <w:rsid w:val="00977669"/>
    <w:rsid w:val="00977EC2"/>
    <w:rsid w:val="00977F81"/>
    <w:rsid w:val="00977F8A"/>
    <w:rsid w:val="00980A48"/>
    <w:rsid w:val="00980C57"/>
    <w:rsid w:val="00980E70"/>
    <w:rsid w:val="00980EE6"/>
    <w:rsid w:val="0098123F"/>
    <w:rsid w:val="00981495"/>
    <w:rsid w:val="00981647"/>
    <w:rsid w:val="0098177B"/>
    <w:rsid w:val="00981A92"/>
    <w:rsid w:val="00981B97"/>
    <w:rsid w:val="00981CF5"/>
    <w:rsid w:val="00982468"/>
    <w:rsid w:val="009828AB"/>
    <w:rsid w:val="00983105"/>
    <w:rsid w:val="009832BB"/>
    <w:rsid w:val="009834BB"/>
    <w:rsid w:val="00983608"/>
    <w:rsid w:val="00983FDA"/>
    <w:rsid w:val="00984349"/>
    <w:rsid w:val="009844FD"/>
    <w:rsid w:val="00984845"/>
    <w:rsid w:val="00984E04"/>
    <w:rsid w:val="00985948"/>
    <w:rsid w:val="00985B43"/>
    <w:rsid w:val="00985EFD"/>
    <w:rsid w:val="00985FA5"/>
    <w:rsid w:val="0098604A"/>
    <w:rsid w:val="0098636F"/>
    <w:rsid w:val="00986702"/>
    <w:rsid w:val="00986AC0"/>
    <w:rsid w:val="00986D94"/>
    <w:rsid w:val="009872FE"/>
    <w:rsid w:val="009873D5"/>
    <w:rsid w:val="009874FA"/>
    <w:rsid w:val="00987D2E"/>
    <w:rsid w:val="00987D62"/>
    <w:rsid w:val="00987E91"/>
    <w:rsid w:val="009905DA"/>
    <w:rsid w:val="00990611"/>
    <w:rsid w:val="0099086C"/>
    <w:rsid w:val="009908F5"/>
    <w:rsid w:val="00990A86"/>
    <w:rsid w:val="00990CEB"/>
    <w:rsid w:val="00990FC9"/>
    <w:rsid w:val="00990FE2"/>
    <w:rsid w:val="0099163F"/>
    <w:rsid w:val="0099178C"/>
    <w:rsid w:val="0099185D"/>
    <w:rsid w:val="00991DBC"/>
    <w:rsid w:val="00991E22"/>
    <w:rsid w:val="00991FF8"/>
    <w:rsid w:val="00992435"/>
    <w:rsid w:val="009924A1"/>
    <w:rsid w:val="00992BE9"/>
    <w:rsid w:val="00992D7A"/>
    <w:rsid w:val="009934F2"/>
    <w:rsid w:val="00993737"/>
    <w:rsid w:val="00993A89"/>
    <w:rsid w:val="00993F8D"/>
    <w:rsid w:val="009950E1"/>
    <w:rsid w:val="00995223"/>
    <w:rsid w:val="0099568A"/>
    <w:rsid w:val="00995B54"/>
    <w:rsid w:val="00995FA0"/>
    <w:rsid w:val="00995FCD"/>
    <w:rsid w:val="00996191"/>
    <w:rsid w:val="00996357"/>
    <w:rsid w:val="009967EB"/>
    <w:rsid w:val="009971F4"/>
    <w:rsid w:val="00997CCB"/>
    <w:rsid w:val="00997DE2"/>
    <w:rsid w:val="009A005C"/>
    <w:rsid w:val="009A1079"/>
    <w:rsid w:val="009A10B7"/>
    <w:rsid w:val="009A19E0"/>
    <w:rsid w:val="009A1B10"/>
    <w:rsid w:val="009A1D3D"/>
    <w:rsid w:val="009A20F7"/>
    <w:rsid w:val="009A23CA"/>
    <w:rsid w:val="009A2F9F"/>
    <w:rsid w:val="009A364C"/>
    <w:rsid w:val="009A4885"/>
    <w:rsid w:val="009A4DE7"/>
    <w:rsid w:val="009A4DF5"/>
    <w:rsid w:val="009A525D"/>
    <w:rsid w:val="009A53EA"/>
    <w:rsid w:val="009A5483"/>
    <w:rsid w:val="009A581B"/>
    <w:rsid w:val="009A5D80"/>
    <w:rsid w:val="009A5FC0"/>
    <w:rsid w:val="009A7005"/>
    <w:rsid w:val="009A70D1"/>
    <w:rsid w:val="009A714B"/>
    <w:rsid w:val="009A7818"/>
    <w:rsid w:val="009A7A29"/>
    <w:rsid w:val="009A7DB7"/>
    <w:rsid w:val="009A7F8A"/>
    <w:rsid w:val="009B00E4"/>
    <w:rsid w:val="009B09FB"/>
    <w:rsid w:val="009B0A01"/>
    <w:rsid w:val="009B0C34"/>
    <w:rsid w:val="009B10D5"/>
    <w:rsid w:val="009B111B"/>
    <w:rsid w:val="009B12CC"/>
    <w:rsid w:val="009B1C84"/>
    <w:rsid w:val="009B1D29"/>
    <w:rsid w:val="009B2360"/>
    <w:rsid w:val="009B280A"/>
    <w:rsid w:val="009B280B"/>
    <w:rsid w:val="009B28EA"/>
    <w:rsid w:val="009B2B7F"/>
    <w:rsid w:val="009B2DDB"/>
    <w:rsid w:val="009B2F41"/>
    <w:rsid w:val="009B3182"/>
    <w:rsid w:val="009B33B8"/>
    <w:rsid w:val="009B3482"/>
    <w:rsid w:val="009B360F"/>
    <w:rsid w:val="009B3ACC"/>
    <w:rsid w:val="009B3D25"/>
    <w:rsid w:val="009B3E7D"/>
    <w:rsid w:val="009B4126"/>
    <w:rsid w:val="009B4225"/>
    <w:rsid w:val="009B4336"/>
    <w:rsid w:val="009B4786"/>
    <w:rsid w:val="009B4BD2"/>
    <w:rsid w:val="009B5621"/>
    <w:rsid w:val="009B60B2"/>
    <w:rsid w:val="009B65A0"/>
    <w:rsid w:val="009B65BB"/>
    <w:rsid w:val="009B69C0"/>
    <w:rsid w:val="009B79B0"/>
    <w:rsid w:val="009B7E59"/>
    <w:rsid w:val="009C01B5"/>
    <w:rsid w:val="009C03C1"/>
    <w:rsid w:val="009C050F"/>
    <w:rsid w:val="009C05FE"/>
    <w:rsid w:val="009C0720"/>
    <w:rsid w:val="009C0AAC"/>
    <w:rsid w:val="009C0C97"/>
    <w:rsid w:val="009C17D3"/>
    <w:rsid w:val="009C1DB6"/>
    <w:rsid w:val="009C1FB3"/>
    <w:rsid w:val="009C2037"/>
    <w:rsid w:val="009C2216"/>
    <w:rsid w:val="009C266C"/>
    <w:rsid w:val="009C282B"/>
    <w:rsid w:val="009C2F4F"/>
    <w:rsid w:val="009C3111"/>
    <w:rsid w:val="009C3267"/>
    <w:rsid w:val="009C34E0"/>
    <w:rsid w:val="009C36CD"/>
    <w:rsid w:val="009C3B15"/>
    <w:rsid w:val="009C3E79"/>
    <w:rsid w:val="009C4A10"/>
    <w:rsid w:val="009C4B26"/>
    <w:rsid w:val="009C4B66"/>
    <w:rsid w:val="009C4DF1"/>
    <w:rsid w:val="009C4FB4"/>
    <w:rsid w:val="009C5352"/>
    <w:rsid w:val="009C5397"/>
    <w:rsid w:val="009C5852"/>
    <w:rsid w:val="009C5AFE"/>
    <w:rsid w:val="009C5F85"/>
    <w:rsid w:val="009C61AD"/>
    <w:rsid w:val="009C6420"/>
    <w:rsid w:val="009C643B"/>
    <w:rsid w:val="009C7423"/>
    <w:rsid w:val="009C795A"/>
    <w:rsid w:val="009C798D"/>
    <w:rsid w:val="009C7A23"/>
    <w:rsid w:val="009C7A7A"/>
    <w:rsid w:val="009C7AF2"/>
    <w:rsid w:val="009D0208"/>
    <w:rsid w:val="009D03D1"/>
    <w:rsid w:val="009D04AC"/>
    <w:rsid w:val="009D0617"/>
    <w:rsid w:val="009D1280"/>
    <w:rsid w:val="009D13B6"/>
    <w:rsid w:val="009D15DD"/>
    <w:rsid w:val="009D1691"/>
    <w:rsid w:val="009D1A8E"/>
    <w:rsid w:val="009D1DCE"/>
    <w:rsid w:val="009D2687"/>
    <w:rsid w:val="009D287D"/>
    <w:rsid w:val="009D2C76"/>
    <w:rsid w:val="009D2DB2"/>
    <w:rsid w:val="009D30C4"/>
    <w:rsid w:val="009D310E"/>
    <w:rsid w:val="009D3B16"/>
    <w:rsid w:val="009D3C3E"/>
    <w:rsid w:val="009D3D96"/>
    <w:rsid w:val="009D477F"/>
    <w:rsid w:val="009D495A"/>
    <w:rsid w:val="009D4962"/>
    <w:rsid w:val="009D49C6"/>
    <w:rsid w:val="009D4D5B"/>
    <w:rsid w:val="009D4EE8"/>
    <w:rsid w:val="009D5008"/>
    <w:rsid w:val="009D502E"/>
    <w:rsid w:val="009D52DF"/>
    <w:rsid w:val="009D5A93"/>
    <w:rsid w:val="009D6655"/>
    <w:rsid w:val="009D6701"/>
    <w:rsid w:val="009D7BCD"/>
    <w:rsid w:val="009D7F68"/>
    <w:rsid w:val="009E0466"/>
    <w:rsid w:val="009E1554"/>
    <w:rsid w:val="009E209C"/>
    <w:rsid w:val="009E20BD"/>
    <w:rsid w:val="009E21E0"/>
    <w:rsid w:val="009E234C"/>
    <w:rsid w:val="009E25F8"/>
    <w:rsid w:val="009E28C3"/>
    <w:rsid w:val="009E3098"/>
    <w:rsid w:val="009E313A"/>
    <w:rsid w:val="009E3211"/>
    <w:rsid w:val="009E3508"/>
    <w:rsid w:val="009E3673"/>
    <w:rsid w:val="009E394C"/>
    <w:rsid w:val="009E3A10"/>
    <w:rsid w:val="009E3CCC"/>
    <w:rsid w:val="009E3D39"/>
    <w:rsid w:val="009E48B1"/>
    <w:rsid w:val="009E4BEE"/>
    <w:rsid w:val="009E509F"/>
    <w:rsid w:val="009E53D9"/>
    <w:rsid w:val="009E5E5B"/>
    <w:rsid w:val="009E67D4"/>
    <w:rsid w:val="009E6CF3"/>
    <w:rsid w:val="009E789E"/>
    <w:rsid w:val="009E7BDC"/>
    <w:rsid w:val="009E7DF3"/>
    <w:rsid w:val="009E7E38"/>
    <w:rsid w:val="009E7F0F"/>
    <w:rsid w:val="009F0250"/>
    <w:rsid w:val="009F0369"/>
    <w:rsid w:val="009F0896"/>
    <w:rsid w:val="009F0DD3"/>
    <w:rsid w:val="009F0E6C"/>
    <w:rsid w:val="009F1347"/>
    <w:rsid w:val="009F14AE"/>
    <w:rsid w:val="009F14DF"/>
    <w:rsid w:val="009F1945"/>
    <w:rsid w:val="009F19BF"/>
    <w:rsid w:val="009F1A52"/>
    <w:rsid w:val="009F1B67"/>
    <w:rsid w:val="009F24CC"/>
    <w:rsid w:val="009F2DD0"/>
    <w:rsid w:val="009F3268"/>
    <w:rsid w:val="009F40BF"/>
    <w:rsid w:val="009F40FE"/>
    <w:rsid w:val="009F4B16"/>
    <w:rsid w:val="009F4D67"/>
    <w:rsid w:val="009F5334"/>
    <w:rsid w:val="009F55C9"/>
    <w:rsid w:val="009F5680"/>
    <w:rsid w:val="009F5762"/>
    <w:rsid w:val="009F58B6"/>
    <w:rsid w:val="009F5E6E"/>
    <w:rsid w:val="009F6036"/>
    <w:rsid w:val="009F61CE"/>
    <w:rsid w:val="009F68A8"/>
    <w:rsid w:val="009F69B8"/>
    <w:rsid w:val="009F6CDA"/>
    <w:rsid w:val="009F708A"/>
    <w:rsid w:val="009F72DE"/>
    <w:rsid w:val="009F7B5E"/>
    <w:rsid w:val="009F7C8F"/>
    <w:rsid w:val="009F7F33"/>
    <w:rsid w:val="00A001B2"/>
    <w:rsid w:val="00A0078B"/>
    <w:rsid w:val="00A00871"/>
    <w:rsid w:val="00A00DE7"/>
    <w:rsid w:val="00A0164D"/>
    <w:rsid w:val="00A0174B"/>
    <w:rsid w:val="00A01A30"/>
    <w:rsid w:val="00A01ED2"/>
    <w:rsid w:val="00A0213C"/>
    <w:rsid w:val="00A02260"/>
    <w:rsid w:val="00A02746"/>
    <w:rsid w:val="00A02968"/>
    <w:rsid w:val="00A02AC5"/>
    <w:rsid w:val="00A02BF9"/>
    <w:rsid w:val="00A02EE6"/>
    <w:rsid w:val="00A0381F"/>
    <w:rsid w:val="00A038F2"/>
    <w:rsid w:val="00A03E23"/>
    <w:rsid w:val="00A04836"/>
    <w:rsid w:val="00A04EF5"/>
    <w:rsid w:val="00A055B5"/>
    <w:rsid w:val="00A060AE"/>
    <w:rsid w:val="00A06631"/>
    <w:rsid w:val="00A06859"/>
    <w:rsid w:val="00A06E98"/>
    <w:rsid w:val="00A0718A"/>
    <w:rsid w:val="00A07812"/>
    <w:rsid w:val="00A07A0F"/>
    <w:rsid w:val="00A07A96"/>
    <w:rsid w:val="00A07F49"/>
    <w:rsid w:val="00A10536"/>
    <w:rsid w:val="00A107E8"/>
    <w:rsid w:val="00A10C0B"/>
    <w:rsid w:val="00A10D08"/>
    <w:rsid w:val="00A10D99"/>
    <w:rsid w:val="00A1135C"/>
    <w:rsid w:val="00A1142B"/>
    <w:rsid w:val="00A11497"/>
    <w:rsid w:val="00A11BDB"/>
    <w:rsid w:val="00A12766"/>
    <w:rsid w:val="00A1280C"/>
    <w:rsid w:val="00A12CB0"/>
    <w:rsid w:val="00A12CBF"/>
    <w:rsid w:val="00A12F89"/>
    <w:rsid w:val="00A13B75"/>
    <w:rsid w:val="00A13C1E"/>
    <w:rsid w:val="00A14E1D"/>
    <w:rsid w:val="00A1502E"/>
    <w:rsid w:val="00A152E1"/>
    <w:rsid w:val="00A15731"/>
    <w:rsid w:val="00A15DD7"/>
    <w:rsid w:val="00A15E61"/>
    <w:rsid w:val="00A161DE"/>
    <w:rsid w:val="00A1637E"/>
    <w:rsid w:val="00A163D4"/>
    <w:rsid w:val="00A16550"/>
    <w:rsid w:val="00A175FC"/>
    <w:rsid w:val="00A2004D"/>
    <w:rsid w:val="00A20A36"/>
    <w:rsid w:val="00A2144C"/>
    <w:rsid w:val="00A21745"/>
    <w:rsid w:val="00A21817"/>
    <w:rsid w:val="00A21B97"/>
    <w:rsid w:val="00A221A0"/>
    <w:rsid w:val="00A2278F"/>
    <w:rsid w:val="00A2287E"/>
    <w:rsid w:val="00A22B79"/>
    <w:rsid w:val="00A230F2"/>
    <w:rsid w:val="00A23922"/>
    <w:rsid w:val="00A24336"/>
    <w:rsid w:val="00A2465F"/>
    <w:rsid w:val="00A246F6"/>
    <w:rsid w:val="00A2479B"/>
    <w:rsid w:val="00A2495E"/>
    <w:rsid w:val="00A24C8A"/>
    <w:rsid w:val="00A24F78"/>
    <w:rsid w:val="00A25062"/>
    <w:rsid w:val="00A25AAB"/>
    <w:rsid w:val="00A26231"/>
    <w:rsid w:val="00A264BF"/>
    <w:rsid w:val="00A265E2"/>
    <w:rsid w:val="00A26920"/>
    <w:rsid w:val="00A26C55"/>
    <w:rsid w:val="00A27065"/>
    <w:rsid w:val="00A270B6"/>
    <w:rsid w:val="00A2723D"/>
    <w:rsid w:val="00A275AE"/>
    <w:rsid w:val="00A27642"/>
    <w:rsid w:val="00A2793E"/>
    <w:rsid w:val="00A279DE"/>
    <w:rsid w:val="00A27B3A"/>
    <w:rsid w:val="00A27E47"/>
    <w:rsid w:val="00A27F16"/>
    <w:rsid w:val="00A27F3D"/>
    <w:rsid w:val="00A30002"/>
    <w:rsid w:val="00A3072B"/>
    <w:rsid w:val="00A30C21"/>
    <w:rsid w:val="00A31868"/>
    <w:rsid w:val="00A32151"/>
    <w:rsid w:val="00A323E0"/>
    <w:rsid w:val="00A32441"/>
    <w:rsid w:val="00A32475"/>
    <w:rsid w:val="00A32E1A"/>
    <w:rsid w:val="00A338D0"/>
    <w:rsid w:val="00A33CFC"/>
    <w:rsid w:val="00A33FBB"/>
    <w:rsid w:val="00A34693"/>
    <w:rsid w:val="00A348A5"/>
    <w:rsid w:val="00A34C6D"/>
    <w:rsid w:val="00A354CA"/>
    <w:rsid w:val="00A35C7D"/>
    <w:rsid w:val="00A366D3"/>
    <w:rsid w:val="00A36980"/>
    <w:rsid w:val="00A36A34"/>
    <w:rsid w:val="00A36A7D"/>
    <w:rsid w:val="00A3752B"/>
    <w:rsid w:val="00A37850"/>
    <w:rsid w:val="00A37D74"/>
    <w:rsid w:val="00A37F18"/>
    <w:rsid w:val="00A40492"/>
    <w:rsid w:val="00A408C5"/>
    <w:rsid w:val="00A409F1"/>
    <w:rsid w:val="00A40CCD"/>
    <w:rsid w:val="00A40DEA"/>
    <w:rsid w:val="00A40FC4"/>
    <w:rsid w:val="00A4158A"/>
    <w:rsid w:val="00A4168D"/>
    <w:rsid w:val="00A41F71"/>
    <w:rsid w:val="00A42A0A"/>
    <w:rsid w:val="00A4308A"/>
    <w:rsid w:val="00A43FAA"/>
    <w:rsid w:val="00A43FEC"/>
    <w:rsid w:val="00A44139"/>
    <w:rsid w:val="00A44763"/>
    <w:rsid w:val="00A44E8D"/>
    <w:rsid w:val="00A45671"/>
    <w:rsid w:val="00A457AF"/>
    <w:rsid w:val="00A45C3E"/>
    <w:rsid w:val="00A46016"/>
    <w:rsid w:val="00A46572"/>
    <w:rsid w:val="00A47091"/>
    <w:rsid w:val="00A4712F"/>
    <w:rsid w:val="00A4762A"/>
    <w:rsid w:val="00A476B5"/>
    <w:rsid w:val="00A47BE1"/>
    <w:rsid w:val="00A47E42"/>
    <w:rsid w:val="00A47F41"/>
    <w:rsid w:val="00A5041A"/>
    <w:rsid w:val="00A50761"/>
    <w:rsid w:val="00A5091B"/>
    <w:rsid w:val="00A50B21"/>
    <w:rsid w:val="00A50FEF"/>
    <w:rsid w:val="00A5121D"/>
    <w:rsid w:val="00A514BE"/>
    <w:rsid w:val="00A51A67"/>
    <w:rsid w:val="00A52301"/>
    <w:rsid w:val="00A5254C"/>
    <w:rsid w:val="00A52615"/>
    <w:rsid w:val="00A52864"/>
    <w:rsid w:val="00A52B0C"/>
    <w:rsid w:val="00A52FF9"/>
    <w:rsid w:val="00A533BB"/>
    <w:rsid w:val="00A53E79"/>
    <w:rsid w:val="00A544E6"/>
    <w:rsid w:val="00A54E1E"/>
    <w:rsid w:val="00A55059"/>
    <w:rsid w:val="00A55128"/>
    <w:rsid w:val="00A55334"/>
    <w:rsid w:val="00A55426"/>
    <w:rsid w:val="00A557A1"/>
    <w:rsid w:val="00A5594C"/>
    <w:rsid w:val="00A55A12"/>
    <w:rsid w:val="00A56085"/>
    <w:rsid w:val="00A560AA"/>
    <w:rsid w:val="00A564AB"/>
    <w:rsid w:val="00A568B7"/>
    <w:rsid w:val="00A5692B"/>
    <w:rsid w:val="00A56E4F"/>
    <w:rsid w:val="00A56E9D"/>
    <w:rsid w:val="00A5750F"/>
    <w:rsid w:val="00A6082B"/>
    <w:rsid w:val="00A609D0"/>
    <w:rsid w:val="00A609F1"/>
    <w:rsid w:val="00A60A34"/>
    <w:rsid w:val="00A60C8E"/>
    <w:rsid w:val="00A60D73"/>
    <w:rsid w:val="00A6127D"/>
    <w:rsid w:val="00A618B8"/>
    <w:rsid w:val="00A6194F"/>
    <w:rsid w:val="00A61C4B"/>
    <w:rsid w:val="00A61DDF"/>
    <w:rsid w:val="00A61E84"/>
    <w:rsid w:val="00A62273"/>
    <w:rsid w:val="00A622DF"/>
    <w:rsid w:val="00A6262A"/>
    <w:rsid w:val="00A628EC"/>
    <w:rsid w:val="00A62C40"/>
    <w:rsid w:val="00A62D68"/>
    <w:rsid w:val="00A62F4D"/>
    <w:rsid w:val="00A639D9"/>
    <w:rsid w:val="00A63B64"/>
    <w:rsid w:val="00A64129"/>
    <w:rsid w:val="00A64395"/>
    <w:rsid w:val="00A6444A"/>
    <w:rsid w:val="00A64E4F"/>
    <w:rsid w:val="00A64F47"/>
    <w:rsid w:val="00A6568F"/>
    <w:rsid w:val="00A65EDF"/>
    <w:rsid w:val="00A65F20"/>
    <w:rsid w:val="00A66073"/>
    <w:rsid w:val="00A66BB8"/>
    <w:rsid w:val="00A67593"/>
    <w:rsid w:val="00A6789F"/>
    <w:rsid w:val="00A67EDB"/>
    <w:rsid w:val="00A67FFA"/>
    <w:rsid w:val="00A704F6"/>
    <w:rsid w:val="00A7059C"/>
    <w:rsid w:val="00A70E6E"/>
    <w:rsid w:val="00A7112A"/>
    <w:rsid w:val="00A711B9"/>
    <w:rsid w:val="00A7126D"/>
    <w:rsid w:val="00A71E2B"/>
    <w:rsid w:val="00A7269C"/>
    <w:rsid w:val="00A72742"/>
    <w:rsid w:val="00A729BE"/>
    <w:rsid w:val="00A72B66"/>
    <w:rsid w:val="00A72D70"/>
    <w:rsid w:val="00A73357"/>
    <w:rsid w:val="00A7348D"/>
    <w:rsid w:val="00A73957"/>
    <w:rsid w:val="00A73ABD"/>
    <w:rsid w:val="00A73DD4"/>
    <w:rsid w:val="00A74F27"/>
    <w:rsid w:val="00A75094"/>
    <w:rsid w:val="00A75562"/>
    <w:rsid w:val="00A75E0E"/>
    <w:rsid w:val="00A763D0"/>
    <w:rsid w:val="00A7673F"/>
    <w:rsid w:val="00A76773"/>
    <w:rsid w:val="00A7677D"/>
    <w:rsid w:val="00A7687D"/>
    <w:rsid w:val="00A772ED"/>
    <w:rsid w:val="00A77467"/>
    <w:rsid w:val="00A77507"/>
    <w:rsid w:val="00A80256"/>
    <w:rsid w:val="00A8047D"/>
    <w:rsid w:val="00A804B9"/>
    <w:rsid w:val="00A8086B"/>
    <w:rsid w:val="00A80A0D"/>
    <w:rsid w:val="00A80DA0"/>
    <w:rsid w:val="00A814CD"/>
    <w:rsid w:val="00A819E1"/>
    <w:rsid w:val="00A82051"/>
    <w:rsid w:val="00A82227"/>
    <w:rsid w:val="00A82744"/>
    <w:rsid w:val="00A828B8"/>
    <w:rsid w:val="00A82AD8"/>
    <w:rsid w:val="00A82B77"/>
    <w:rsid w:val="00A82BF4"/>
    <w:rsid w:val="00A83444"/>
    <w:rsid w:val="00A837EC"/>
    <w:rsid w:val="00A83CB0"/>
    <w:rsid w:val="00A84184"/>
    <w:rsid w:val="00A84555"/>
    <w:rsid w:val="00A84AF1"/>
    <w:rsid w:val="00A84F65"/>
    <w:rsid w:val="00A85236"/>
    <w:rsid w:val="00A85B6E"/>
    <w:rsid w:val="00A86502"/>
    <w:rsid w:val="00A872B6"/>
    <w:rsid w:val="00A874E1"/>
    <w:rsid w:val="00A87627"/>
    <w:rsid w:val="00A905E7"/>
    <w:rsid w:val="00A9093F"/>
    <w:rsid w:val="00A90B1C"/>
    <w:rsid w:val="00A90CCD"/>
    <w:rsid w:val="00A90EF7"/>
    <w:rsid w:val="00A90F81"/>
    <w:rsid w:val="00A91321"/>
    <w:rsid w:val="00A91A39"/>
    <w:rsid w:val="00A91A54"/>
    <w:rsid w:val="00A91B30"/>
    <w:rsid w:val="00A91C3B"/>
    <w:rsid w:val="00A9216A"/>
    <w:rsid w:val="00A92B2F"/>
    <w:rsid w:val="00A92CB5"/>
    <w:rsid w:val="00A93463"/>
    <w:rsid w:val="00A93969"/>
    <w:rsid w:val="00A93ADC"/>
    <w:rsid w:val="00A93B2C"/>
    <w:rsid w:val="00A93B66"/>
    <w:rsid w:val="00A93BA8"/>
    <w:rsid w:val="00A93BB4"/>
    <w:rsid w:val="00A93CAF"/>
    <w:rsid w:val="00A93EBB"/>
    <w:rsid w:val="00A93EF4"/>
    <w:rsid w:val="00A94383"/>
    <w:rsid w:val="00A94900"/>
    <w:rsid w:val="00A94E45"/>
    <w:rsid w:val="00A952C6"/>
    <w:rsid w:val="00A95767"/>
    <w:rsid w:val="00A9585B"/>
    <w:rsid w:val="00A96314"/>
    <w:rsid w:val="00A9637B"/>
    <w:rsid w:val="00A96458"/>
    <w:rsid w:val="00A966C3"/>
    <w:rsid w:val="00A969AB"/>
    <w:rsid w:val="00A96B43"/>
    <w:rsid w:val="00A96DC5"/>
    <w:rsid w:val="00A97789"/>
    <w:rsid w:val="00A97876"/>
    <w:rsid w:val="00A9789A"/>
    <w:rsid w:val="00A97B1B"/>
    <w:rsid w:val="00A97FF8"/>
    <w:rsid w:val="00AA074F"/>
    <w:rsid w:val="00AA0858"/>
    <w:rsid w:val="00AA09B7"/>
    <w:rsid w:val="00AA0DBD"/>
    <w:rsid w:val="00AA0DDF"/>
    <w:rsid w:val="00AA1217"/>
    <w:rsid w:val="00AA16BF"/>
    <w:rsid w:val="00AA1804"/>
    <w:rsid w:val="00AA22D9"/>
    <w:rsid w:val="00AA277E"/>
    <w:rsid w:val="00AA2C52"/>
    <w:rsid w:val="00AA2F0A"/>
    <w:rsid w:val="00AA3B81"/>
    <w:rsid w:val="00AA3E72"/>
    <w:rsid w:val="00AA4303"/>
    <w:rsid w:val="00AA4365"/>
    <w:rsid w:val="00AA4570"/>
    <w:rsid w:val="00AA4905"/>
    <w:rsid w:val="00AA5172"/>
    <w:rsid w:val="00AA527C"/>
    <w:rsid w:val="00AA52E4"/>
    <w:rsid w:val="00AA54EB"/>
    <w:rsid w:val="00AA57E7"/>
    <w:rsid w:val="00AA5DBF"/>
    <w:rsid w:val="00AA5DD0"/>
    <w:rsid w:val="00AA6A1E"/>
    <w:rsid w:val="00AA6B82"/>
    <w:rsid w:val="00AA7451"/>
    <w:rsid w:val="00AA7517"/>
    <w:rsid w:val="00AA7543"/>
    <w:rsid w:val="00AA7643"/>
    <w:rsid w:val="00AA7A42"/>
    <w:rsid w:val="00AA7B3E"/>
    <w:rsid w:val="00AB0173"/>
    <w:rsid w:val="00AB0EE2"/>
    <w:rsid w:val="00AB1572"/>
    <w:rsid w:val="00AB183C"/>
    <w:rsid w:val="00AB1CA4"/>
    <w:rsid w:val="00AB1F02"/>
    <w:rsid w:val="00AB1F08"/>
    <w:rsid w:val="00AB1F23"/>
    <w:rsid w:val="00AB2324"/>
    <w:rsid w:val="00AB2514"/>
    <w:rsid w:val="00AB2F77"/>
    <w:rsid w:val="00AB3013"/>
    <w:rsid w:val="00AB3697"/>
    <w:rsid w:val="00AB430B"/>
    <w:rsid w:val="00AB4387"/>
    <w:rsid w:val="00AB4451"/>
    <w:rsid w:val="00AB48C9"/>
    <w:rsid w:val="00AB4A55"/>
    <w:rsid w:val="00AB4CB9"/>
    <w:rsid w:val="00AB57A6"/>
    <w:rsid w:val="00AB5C8C"/>
    <w:rsid w:val="00AB6184"/>
    <w:rsid w:val="00AB62F4"/>
    <w:rsid w:val="00AB673C"/>
    <w:rsid w:val="00AB673F"/>
    <w:rsid w:val="00AC0DA5"/>
    <w:rsid w:val="00AC0F41"/>
    <w:rsid w:val="00AC0F94"/>
    <w:rsid w:val="00AC16AF"/>
    <w:rsid w:val="00AC237C"/>
    <w:rsid w:val="00AC240D"/>
    <w:rsid w:val="00AC28DA"/>
    <w:rsid w:val="00AC2F41"/>
    <w:rsid w:val="00AC3057"/>
    <w:rsid w:val="00AC34AB"/>
    <w:rsid w:val="00AC37A5"/>
    <w:rsid w:val="00AC3B2E"/>
    <w:rsid w:val="00AC485F"/>
    <w:rsid w:val="00AC486A"/>
    <w:rsid w:val="00AC4D6F"/>
    <w:rsid w:val="00AC4E97"/>
    <w:rsid w:val="00AC5B2E"/>
    <w:rsid w:val="00AC6604"/>
    <w:rsid w:val="00AC691E"/>
    <w:rsid w:val="00AC6DDA"/>
    <w:rsid w:val="00AC6DFC"/>
    <w:rsid w:val="00AC75AB"/>
    <w:rsid w:val="00AC7612"/>
    <w:rsid w:val="00AC7F73"/>
    <w:rsid w:val="00AD01D8"/>
    <w:rsid w:val="00AD01F3"/>
    <w:rsid w:val="00AD0287"/>
    <w:rsid w:val="00AD0354"/>
    <w:rsid w:val="00AD04D8"/>
    <w:rsid w:val="00AD0747"/>
    <w:rsid w:val="00AD0BDC"/>
    <w:rsid w:val="00AD0D85"/>
    <w:rsid w:val="00AD105C"/>
    <w:rsid w:val="00AD106F"/>
    <w:rsid w:val="00AD181B"/>
    <w:rsid w:val="00AD1B36"/>
    <w:rsid w:val="00AD20D2"/>
    <w:rsid w:val="00AD2851"/>
    <w:rsid w:val="00AD32E0"/>
    <w:rsid w:val="00AD3589"/>
    <w:rsid w:val="00AD3C00"/>
    <w:rsid w:val="00AD4449"/>
    <w:rsid w:val="00AD445A"/>
    <w:rsid w:val="00AD475A"/>
    <w:rsid w:val="00AD4B0B"/>
    <w:rsid w:val="00AD5397"/>
    <w:rsid w:val="00AD53C0"/>
    <w:rsid w:val="00AD5455"/>
    <w:rsid w:val="00AD59FA"/>
    <w:rsid w:val="00AD68A5"/>
    <w:rsid w:val="00AD6A18"/>
    <w:rsid w:val="00AD7390"/>
    <w:rsid w:val="00AD795C"/>
    <w:rsid w:val="00AD7B29"/>
    <w:rsid w:val="00AD7E51"/>
    <w:rsid w:val="00AE01FE"/>
    <w:rsid w:val="00AE03B1"/>
    <w:rsid w:val="00AE0948"/>
    <w:rsid w:val="00AE16D4"/>
    <w:rsid w:val="00AE180A"/>
    <w:rsid w:val="00AE1905"/>
    <w:rsid w:val="00AE2379"/>
    <w:rsid w:val="00AE2949"/>
    <w:rsid w:val="00AE2A47"/>
    <w:rsid w:val="00AE2E6A"/>
    <w:rsid w:val="00AE31E1"/>
    <w:rsid w:val="00AE3363"/>
    <w:rsid w:val="00AE3D9C"/>
    <w:rsid w:val="00AE41EF"/>
    <w:rsid w:val="00AE4390"/>
    <w:rsid w:val="00AE490E"/>
    <w:rsid w:val="00AE4D18"/>
    <w:rsid w:val="00AE52AC"/>
    <w:rsid w:val="00AE5476"/>
    <w:rsid w:val="00AE59FE"/>
    <w:rsid w:val="00AE5A84"/>
    <w:rsid w:val="00AE5BF7"/>
    <w:rsid w:val="00AE5FD4"/>
    <w:rsid w:val="00AE623C"/>
    <w:rsid w:val="00AE6AAD"/>
    <w:rsid w:val="00AE6E10"/>
    <w:rsid w:val="00AE7461"/>
    <w:rsid w:val="00AE7823"/>
    <w:rsid w:val="00AE7F0A"/>
    <w:rsid w:val="00AF0009"/>
    <w:rsid w:val="00AF035A"/>
    <w:rsid w:val="00AF0614"/>
    <w:rsid w:val="00AF13B7"/>
    <w:rsid w:val="00AF15FD"/>
    <w:rsid w:val="00AF1C3B"/>
    <w:rsid w:val="00AF236C"/>
    <w:rsid w:val="00AF2EAE"/>
    <w:rsid w:val="00AF3177"/>
    <w:rsid w:val="00AF351D"/>
    <w:rsid w:val="00AF3542"/>
    <w:rsid w:val="00AF4029"/>
    <w:rsid w:val="00AF4107"/>
    <w:rsid w:val="00AF446C"/>
    <w:rsid w:val="00AF4543"/>
    <w:rsid w:val="00AF474E"/>
    <w:rsid w:val="00AF496E"/>
    <w:rsid w:val="00AF4E34"/>
    <w:rsid w:val="00AF567B"/>
    <w:rsid w:val="00AF568D"/>
    <w:rsid w:val="00AF697B"/>
    <w:rsid w:val="00AF6BCB"/>
    <w:rsid w:val="00AF6F49"/>
    <w:rsid w:val="00AF77DB"/>
    <w:rsid w:val="00B0010F"/>
    <w:rsid w:val="00B00462"/>
    <w:rsid w:val="00B00511"/>
    <w:rsid w:val="00B00547"/>
    <w:rsid w:val="00B00D23"/>
    <w:rsid w:val="00B014BA"/>
    <w:rsid w:val="00B01A1C"/>
    <w:rsid w:val="00B02244"/>
    <w:rsid w:val="00B023EE"/>
    <w:rsid w:val="00B03416"/>
    <w:rsid w:val="00B0354D"/>
    <w:rsid w:val="00B03C44"/>
    <w:rsid w:val="00B040C0"/>
    <w:rsid w:val="00B04AC7"/>
    <w:rsid w:val="00B04E1F"/>
    <w:rsid w:val="00B05486"/>
    <w:rsid w:val="00B05C35"/>
    <w:rsid w:val="00B05FF0"/>
    <w:rsid w:val="00B0613E"/>
    <w:rsid w:val="00B0618A"/>
    <w:rsid w:val="00B067E3"/>
    <w:rsid w:val="00B06C09"/>
    <w:rsid w:val="00B06C19"/>
    <w:rsid w:val="00B06D74"/>
    <w:rsid w:val="00B07C05"/>
    <w:rsid w:val="00B07E0A"/>
    <w:rsid w:val="00B0C665"/>
    <w:rsid w:val="00B100AA"/>
    <w:rsid w:val="00B10610"/>
    <w:rsid w:val="00B10B9F"/>
    <w:rsid w:val="00B10C35"/>
    <w:rsid w:val="00B10D4C"/>
    <w:rsid w:val="00B10DFD"/>
    <w:rsid w:val="00B111E6"/>
    <w:rsid w:val="00B1145B"/>
    <w:rsid w:val="00B11525"/>
    <w:rsid w:val="00B115EB"/>
    <w:rsid w:val="00B11831"/>
    <w:rsid w:val="00B126A6"/>
    <w:rsid w:val="00B128BF"/>
    <w:rsid w:val="00B12C51"/>
    <w:rsid w:val="00B132A1"/>
    <w:rsid w:val="00B13359"/>
    <w:rsid w:val="00B13464"/>
    <w:rsid w:val="00B1366F"/>
    <w:rsid w:val="00B1375F"/>
    <w:rsid w:val="00B138BE"/>
    <w:rsid w:val="00B13BC0"/>
    <w:rsid w:val="00B13C5D"/>
    <w:rsid w:val="00B13D08"/>
    <w:rsid w:val="00B15006"/>
    <w:rsid w:val="00B152D4"/>
    <w:rsid w:val="00B15414"/>
    <w:rsid w:val="00B1555E"/>
    <w:rsid w:val="00B15564"/>
    <w:rsid w:val="00B159F3"/>
    <w:rsid w:val="00B15CE7"/>
    <w:rsid w:val="00B15D86"/>
    <w:rsid w:val="00B15E55"/>
    <w:rsid w:val="00B15E93"/>
    <w:rsid w:val="00B15F62"/>
    <w:rsid w:val="00B16D5E"/>
    <w:rsid w:val="00B16F60"/>
    <w:rsid w:val="00B175EB"/>
    <w:rsid w:val="00B178B4"/>
    <w:rsid w:val="00B17D21"/>
    <w:rsid w:val="00B20348"/>
    <w:rsid w:val="00B205E0"/>
    <w:rsid w:val="00B20769"/>
    <w:rsid w:val="00B20B46"/>
    <w:rsid w:val="00B21734"/>
    <w:rsid w:val="00B21752"/>
    <w:rsid w:val="00B21CB7"/>
    <w:rsid w:val="00B21D15"/>
    <w:rsid w:val="00B21E88"/>
    <w:rsid w:val="00B21EE7"/>
    <w:rsid w:val="00B22470"/>
    <w:rsid w:val="00B22729"/>
    <w:rsid w:val="00B22DC1"/>
    <w:rsid w:val="00B22E58"/>
    <w:rsid w:val="00B22EF0"/>
    <w:rsid w:val="00B23123"/>
    <w:rsid w:val="00B231BC"/>
    <w:rsid w:val="00B232E4"/>
    <w:rsid w:val="00B23463"/>
    <w:rsid w:val="00B234E5"/>
    <w:rsid w:val="00B23588"/>
    <w:rsid w:val="00B23824"/>
    <w:rsid w:val="00B23E7B"/>
    <w:rsid w:val="00B23FBE"/>
    <w:rsid w:val="00B24177"/>
    <w:rsid w:val="00B24579"/>
    <w:rsid w:val="00B246CB"/>
    <w:rsid w:val="00B2498B"/>
    <w:rsid w:val="00B249E3"/>
    <w:rsid w:val="00B253BD"/>
    <w:rsid w:val="00B2595E"/>
    <w:rsid w:val="00B25BD4"/>
    <w:rsid w:val="00B25C02"/>
    <w:rsid w:val="00B25D90"/>
    <w:rsid w:val="00B277F2"/>
    <w:rsid w:val="00B278A2"/>
    <w:rsid w:val="00B27AC4"/>
    <w:rsid w:val="00B300D3"/>
    <w:rsid w:val="00B3021E"/>
    <w:rsid w:val="00B302A5"/>
    <w:rsid w:val="00B307D2"/>
    <w:rsid w:val="00B30E8A"/>
    <w:rsid w:val="00B30F2A"/>
    <w:rsid w:val="00B31815"/>
    <w:rsid w:val="00B31A12"/>
    <w:rsid w:val="00B322FA"/>
    <w:rsid w:val="00B32486"/>
    <w:rsid w:val="00B32A16"/>
    <w:rsid w:val="00B32A3C"/>
    <w:rsid w:val="00B32DF5"/>
    <w:rsid w:val="00B33641"/>
    <w:rsid w:val="00B339B1"/>
    <w:rsid w:val="00B3416C"/>
    <w:rsid w:val="00B3426C"/>
    <w:rsid w:val="00B344F0"/>
    <w:rsid w:val="00B34697"/>
    <w:rsid w:val="00B34D74"/>
    <w:rsid w:val="00B34E58"/>
    <w:rsid w:val="00B35A7A"/>
    <w:rsid w:val="00B3606B"/>
    <w:rsid w:val="00B363E1"/>
    <w:rsid w:val="00B363F1"/>
    <w:rsid w:val="00B363F8"/>
    <w:rsid w:val="00B36402"/>
    <w:rsid w:val="00B366C5"/>
    <w:rsid w:val="00B3680F"/>
    <w:rsid w:val="00B36A05"/>
    <w:rsid w:val="00B36D8F"/>
    <w:rsid w:val="00B37510"/>
    <w:rsid w:val="00B3763B"/>
    <w:rsid w:val="00B37F2C"/>
    <w:rsid w:val="00B4001F"/>
    <w:rsid w:val="00B401EF"/>
    <w:rsid w:val="00B40265"/>
    <w:rsid w:val="00B40523"/>
    <w:rsid w:val="00B406D7"/>
    <w:rsid w:val="00B40CF8"/>
    <w:rsid w:val="00B414D5"/>
    <w:rsid w:val="00B421A9"/>
    <w:rsid w:val="00B4229E"/>
    <w:rsid w:val="00B430A0"/>
    <w:rsid w:val="00B434F7"/>
    <w:rsid w:val="00B4472D"/>
    <w:rsid w:val="00B44B37"/>
    <w:rsid w:val="00B44BCA"/>
    <w:rsid w:val="00B44E38"/>
    <w:rsid w:val="00B44E55"/>
    <w:rsid w:val="00B45206"/>
    <w:rsid w:val="00B452DD"/>
    <w:rsid w:val="00B45381"/>
    <w:rsid w:val="00B45C46"/>
    <w:rsid w:val="00B467C3"/>
    <w:rsid w:val="00B46A0A"/>
    <w:rsid w:val="00B47019"/>
    <w:rsid w:val="00B4738F"/>
    <w:rsid w:val="00B475C7"/>
    <w:rsid w:val="00B476F5"/>
    <w:rsid w:val="00B47715"/>
    <w:rsid w:val="00B509A2"/>
    <w:rsid w:val="00B5105E"/>
    <w:rsid w:val="00B510D3"/>
    <w:rsid w:val="00B51109"/>
    <w:rsid w:val="00B5196B"/>
    <w:rsid w:val="00B51A1F"/>
    <w:rsid w:val="00B52CDE"/>
    <w:rsid w:val="00B52D05"/>
    <w:rsid w:val="00B52FB4"/>
    <w:rsid w:val="00B5313F"/>
    <w:rsid w:val="00B53710"/>
    <w:rsid w:val="00B53BAB"/>
    <w:rsid w:val="00B53D87"/>
    <w:rsid w:val="00B540D6"/>
    <w:rsid w:val="00B54228"/>
    <w:rsid w:val="00B543A5"/>
    <w:rsid w:val="00B545A0"/>
    <w:rsid w:val="00B5478B"/>
    <w:rsid w:val="00B54A97"/>
    <w:rsid w:val="00B54B48"/>
    <w:rsid w:val="00B55360"/>
    <w:rsid w:val="00B5538D"/>
    <w:rsid w:val="00B55ABC"/>
    <w:rsid w:val="00B57709"/>
    <w:rsid w:val="00B5793C"/>
    <w:rsid w:val="00B57AC8"/>
    <w:rsid w:val="00B602DF"/>
    <w:rsid w:val="00B60540"/>
    <w:rsid w:val="00B6070B"/>
    <w:rsid w:val="00B60733"/>
    <w:rsid w:val="00B60939"/>
    <w:rsid w:val="00B612FE"/>
    <w:rsid w:val="00B61310"/>
    <w:rsid w:val="00B613FE"/>
    <w:rsid w:val="00B61D13"/>
    <w:rsid w:val="00B61E1E"/>
    <w:rsid w:val="00B62079"/>
    <w:rsid w:val="00B6240B"/>
    <w:rsid w:val="00B625C2"/>
    <w:rsid w:val="00B62916"/>
    <w:rsid w:val="00B62A66"/>
    <w:rsid w:val="00B62D1F"/>
    <w:rsid w:val="00B62D6F"/>
    <w:rsid w:val="00B62D96"/>
    <w:rsid w:val="00B62EA5"/>
    <w:rsid w:val="00B63085"/>
    <w:rsid w:val="00B63150"/>
    <w:rsid w:val="00B6345F"/>
    <w:rsid w:val="00B634B7"/>
    <w:rsid w:val="00B64115"/>
    <w:rsid w:val="00B648D1"/>
    <w:rsid w:val="00B648FA"/>
    <w:rsid w:val="00B64935"/>
    <w:rsid w:val="00B64F81"/>
    <w:rsid w:val="00B65129"/>
    <w:rsid w:val="00B657F9"/>
    <w:rsid w:val="00B65A5C"/>
    <w:rsid w:val="00B65F32"/>
    <w:rsid w:val="00B662F7"/>
    <w:rsid w:val="00B6744B"/>
    <w:rsid w:val="00B67BC0"/>
    <w:rsid w:val="00B67F2E"/>
    <w:rsid w:val="00B700F0"/>
    <w:rsid w:val="00B70858"/>
    <w:rsid w:val="00B70A4F"/>
    <w:rsid w:val="00B70C64"/>
    <w:rsid w:val="00B70E6E"/>
    <w:rsid w:val="00B70F65"/>
    <w:rsid w:val="00B713CC"/>
    <w:rsid w:val="00B717BE"/>
    <w:rsid w:val="00B719CA"/>
    <w:rsid w:val="00B71B6E"/>
    <w:rsid w:val="00B71E78"/>
    <w:rsid w:val="00B721D9"/>
    <w:rsid w:val="00B7257B"/>
    <w:rsid w:val="00B7270E"/>
    <w:rsid w:val="00B72ADD"/>
    <w:rsid w:val="00B7318F"/>
    <w:rsid w:val="00B73696"/>
    <w:rsid w:val="00B737D6"/>
    <w:rsid w:val="00B737ED"/>
    <w:rsid w:val="00B7380B"/>
    <w:rsid w:val="00B738D5"/>
    <w:rsid w:val="00B740B1"/>
    <w:rsid w:val="00B74AB3"/>
    <w:rsid w:val="00B74BC2"/>
    <w:rsid w:val="00B754F0"/>
    <w:rsid w:val="00B75E2C"/>
    <w:rsid w:val="00B76087"/>
    <w:rsid w:val="00B762BE"/>
    <w:rsid w:val="00B76986"/>
    <w:rsid w:val="00B76998"/>
    <w:rsid w:val="00B76C45"/>
    <w:rsid w:val="00B779E5"/>
    <w:rsid w:val="00B80952"/>
    <w:rsid w:val="00B80B98"/>
    <w:rsid w:val="00B80CD3"/>
    <w:rsid w:val="00B817A1"/>
    <w:rsid w:val="00B8195C"/>
    <w:rsid w:val="00B81D8C"/>
    <w:rsid w:val="00B827B1"/>
    <w:rsid w:val="00B8285A"/>
    <w:rsid w:val="00B82ADC"/>
    <w:rsid w:val="00B82DF9"/>
    <w:rsid w:val="00B8304B"/>
    <w:rsid w:val="00B8328E"/>
    <w:rsid w:val="00B83808"/>
    <w:rsid w:val="00B839BA"/>
    <w:rsid w:val="00B83D75"/>
    <w:rsid w:val="00B83E99"/>
    <w:rsid w:val="00B84F1B"/>
    <w:rsid w:val="00B84FBC"/>
    <w:rsid w:val="00B8514F"/>
    <w:rsid w:val="00B85198"/>
    <w:rsid w:val="00B859A4"/>
    <w:rsid w:val="00B85BB4"/>
    <w:rsid w:val="00B860C0"/>
    <w:rsid w:val="00B863BF"/>
    <w:rsid w:val="00B86417"/>
    <w:rsid w:val="00B865FF"/>
    <w:rsid w:val="00B868C1"/>
    <w:rsid w:val="00B86E21"/>
    <w:rsid w:val="00B86E41"/>
    <w:rsid w:val="00B86EAB"/>
    <w:rsid w:val="00B87907"/>
    <w:rsid w:val="00B87CA2"/>
    <w:rsid w:val="00B90041"/>
    <w:rsid w:val="00B900D6"/>
    <w:rsid w:val="00B90455"/>
    <w:rsid w:val="00B905F6"/>
    <w:rsid w:val="00B90858"/>
    <w:rsid w:val="00B90978"/>
    <w:rsid w:val="00B909B3"/>
    <w:rsid w:val="00B91244"/>
    <w:rsid w:val="00B914FA"/>
    <w:rsid w:val="00B91946"/>
    <w:rsid w:val="00B91AD7"/>
    <w:rsid w:val="00B91C5C"/>
    <w:rsid w:val="00B91CC7"/>
    <w:rsid w:val="00B91DD9"/>
    <w:rsid w:val="00B9242D"/>
    <w:rsid w:val="00B92651"/>
    <w:rsid w:val="00B92947"/>
    <w:rsid w:val="00B92C3F"/>
    <w:rsid w:val="00B92CB8"/>
    <w:rsid w:val="00B93480"/>
    <w:rsid w:val="00B93511"/>
    <w:rsid w:val="00B93D7C"/>
    <w:rsid w:val="00B94602"/>
    <w:rsid w:val="00B9466B"/>
    <w:rsid w:val="00B95799"/>
    <w:rsid w:val="00B95D50"/>
    <w:rsid w:val="00B9603B"/>
    <w:rsid w:val="00B962CE"/>
    <w:rsid w:val="00B9687F"/>
    <w:rsid w:val="00B96BFE"/>
    <w:rsid w:val="00B96D45"/>
    <w:rsid w:val="00B96D7B"/>
    <w:rsid w:val="00B96E75"/>
    <w:rsid w:val="00B96EB7"/>
    <w:rsid w:val="00B9727B"/>
    <w:rsid w:val="00B973B7"/>
    <w:rsid w:val="00B97AF9"/>
    <w:rsid w:val="00B97B2E"/>
    <w:rsid w:val="00B97FC1"/>
    <w:rsid w:val="00BA061B"/>
    <w:rsid w:val="00BA06C2"/>
    <w:rsid w:val="00BA0A97"/>
    <w:rsid w:val="00BA1065"/>
    <w:rsid w:val="00BA106B"/>
    <w:rsid w:val="00BA1869"/>
    <w:rsid w:val="00BA1CF2"/>
    <w:rsid w:val="00BA1E60"/>
    <w:rsid w:val="00BA21D3"/>
    <w:rsid w:val="00BA27F4"/>
    <w:rsid w:val="00BA2D53"/>
    <w:rsid w:val="00BA2DDB"/>
    <w:rsid w:val="00BA2F61"/>
    <w:rsid w:val="00BA3802"/>
    <w:rsid w:val="00BA3A2B"/>
    <w:rsid w:val="00BA3B40"/>
    <w:rsid w:val="00BA410C"/>
    <w:rsid w:val="00BA490F"/>
    <w:rsid w:val="00BA4E7D"/>
    <w:rsid w:val="00BA5340"/>
    <w:rsid w:val="00BA5477"/>
    <w:rsid w:val="00BA55EE"/>
    <w:rsid w:val="00BA59F9"/>
    <w:rsid w:val="00BA5F1E"/>
    <w:rsid w:val="00BA5F3D"/>
    <w:rsid w:val="00BA61AA"/>
    <w:rsid w:val="00BA68A0"/>
    <w:rsid w:val="00BA71B1"/>
    <w:rsid w:val="00BA762B"/>
    <w:rsid w:val="00BA774D"/>
    <w:rsid w:val="00BA783A"/>
    <w:rsid w:val="00BA7E82"/>
    <w:rsid w:val="00BB0491"/>
    <w:rsid w:val="00BB06F6"/>
    <w:rsid w:val="00BB0A5B"/>
    <w:rsid w:val="00BB0F97"/>
    <w:rsid w:val="00BB0FE0"/>
    <w:rsid w:val="00BB2144"/>
    <w:rsid w:val="00BB21B6"/>
    <w:rsid w:val="00BB2262"/>
    <w:rsid w:val="00BB28FE"/>
    <w:rsid w:val="00BB2D21"/>
    <w:rsid w:val="00BB30A7"/>
    <w:rsid w:val="00BB33E5"/>
    <w:rsid w:val="00BB34B3"/>
    <w:rsid w:val="00BB3582"/>
    <w:rsid w:val="00BB37EC"/>
    <w:rsid w:val="00BB4343"/>
    <w:rsid w:val="00BB4EEA"/>
    <w:rsid w:val="00BB4FFA"/>
    <w:rsid w:val="00BB516F"/>
    <w:rsid w:val="00BB5512"/>
    <w:rsid w:val="00BB5580"/>
    <w:rsid w:val="00BB57B7"/>
    <w:rsid w:val="00BB5B91"/>
    <w:rsid w:val="00BB5DF0"/>
    <w:rsid w:val="00BB5FE9"/>
    <w:rsid w:val="00BB64CA"/>
    <w:rsid w:val="00BB6645"/>
    <w:rsid w:val="00BB6A4E"/>
    <w:rsid w:val="00BB6CC4"/>
    <w:rsid w:val="00BB7226"/>
    <w:rsid w:val="00BB7525"/>
    <w:rsid w:val="00BB77F6"/>
    <w:rsid w:val="00BB781A"/>
    <w:rsid w:val="00BB7B0D"/>
    <w:rsid w:val="00BB7D40"/>
    <w:rsid w:val="00BB7FD5"/>
    <w:rsid w:val="00BC0036"/>
    <w:rsid w:val="00BC01FE"/>
    <w:rsid w:val="00BC0222"/>
    <w:rsid w:val="00BC0DA5"/>
    <w:rsid w:val="00BC0FFE"/>
    <w:rsid w:val="00BC13C2"/>
    <w:rsid w:val="00BC1594"/>
    <w:rsid w:val="00BC190A"/>
    <w:rsid w:val="00BC199C"/>
    <w:rsid w:val="00BC1A84"/>
    <w:rsid w:val="00BC1B0B"/>
    <w:rsid w:val="00BC2C04"/>
    <w:rsid w:val="00BC2EC6"/>
    <w:rsid w:val="00BC2F7E"/>
    <w:rsid w:val="00BC2FD4"/>
    <w:rsid w:val="00BC30FB"/>
    <w:rsid w:val="00BC36D1"/>
    <w:rsid w:val="00BC37B1"/>
    <w:rsid w:val="00BC3A21"/>
    <w:rsid w:val="00BC41AE"/>
    <w:rsid w:val="00BC420E"/>
    <w:rsid w:val="00BC4226"/>
    <w:rsid w:val="00BC4527"/>
    <w:rsid w:val="00BC4A13"/>
    <w:rsid w:val="00BC4A33"/>
    <w:rsid w:val="00BC4DCD"/>
    <w:rsid w:val="00BC52D0"/>
    <w:rsid w:val="00BC547D"/>
    <w:rsid w:val="00BC5662"/>
    <w:rsid w:val="00BC569E"/>
    <w:rsid w:val="00BC5951"/>
    <w:rsid w:val="00BC6196"/>
    <w:rsid w:val="00BC68F1"/>
    <w:rsid w:val="00BC7143"/>
    <w:rsid w:val="00BC7661"/>
    <w:rsid w:val="00BC78D1"/>
    <w:rsid w:val="00BC7A83"/>
    <w:rsid w:val="00BC7E21"/>
    <w:rsid w:val="00BD0066"/>
    <w:rsid w:val="00BD026F"/>
    <w:rsid w:val="00BD05FF"/>
    <w:rsid w:val="00BD071D"/>
    <w:rsid w:val="00BD117B"/>
    <w:rsid w:val="00BD14CA"/>
    <w:rsid w:val="00BD156A"/>
    <w:rsid w:val="00BD19FD"/>
    <w:rsid w:val="00BD1BE9"/>
    <w:rsid w:val="00BD1D04"/>
    <w:rsid w:val="00BD1F19"/>
    <w:rsid w:val="00BD2050"/>
    <w:rsid w:val="00BD2180"/>
    <w:rsid w:val="00BD286D"/>
    <w:rsid w:val="00BD29ED"/>
    <w:rsid w:val="00BD2C58"/>
    <w:rsid w:val="00BD32F4"/>
    <w:rsid w:val="00BD34AB"/>
    <w:rsid w:val="00BD3903"/>
    <w:rsid w:val="00BD3DBD"/>
    <w:rsid w:val="00BD46B5"/>
    <w:rsid w:val="00BD472D"/>
    <w:rsid w:val="00BD47A4"/>
    <w:rsid w:val="00BD493E"/>
    <w:rsid w:val="00BD4F60"/>
    <w:rsid w:val="00BD4F6C"/>
    <w:rsid w:val="00BD5A6E"/>
    <w:rsid w:val="00BD63FD"/>
    <w:rsid w:val="00BD6484"/>
    <w:rsid w:val="00BD651A"/>
    <w:rsid w:val="00BD65FA"/>
    <w:rsid w:val="00BD7291"/>
    <w:rsid w:val="00BD74DD"/>
    <w:rsid w:val="00BD75BB"/>
    <w:rsid w:val="00BD75D8"/>
    <w:rsid w:val="00BE02BA"/>
    <w:rsid w:val="00BE032E"/>
    <w:rsid w:val="00BE03D5"/>
    <w:rsid w:val="00BE049A"/>
    <w:rsid w:val="00BE077B"/>
    <w:rsid w:val="00BE0B58"/>
    <w:rsid w:val="00BE0D6B"/>
    <w:rsid w:val="00BE1072"/>
    <w:rsid w:val="00BE11D8"/>
    <w:rsid w:val="00BE168F"/>
    <w:rsid w:val="00BE1BD1"/>
    <w:rsid w:val="00BE1DAF"/>
    <w:rsid w:val="00BE22B3"/>
    <w:rsid w:val="00BE22F2"/>
    <w:rsid w:val="00BE2F2A"/>
    <w:rsid w:val="00BE33A5"/>
    <w:rsid w:val="00BE3621"/>
    <w:rsid w:val="00BE37E8"/>
    <w:rsid w:val="00BE49E3"/>
    <w:rsid w:val="00BE4BE1"/>
    <w:rsid w:val="00BE548C"/>
    <w:rsid w:val="00BE57B6"/>
    <w:rsid w:val="00BE68BA"/>
    <w:rsid w:val="00BE6B15"/>
    <w:rsid w:val="00BE6BE7"/>
    <w:rsid w:val="00BE724E"/>
    <w:rsid w:val="00BE73DA"/>
    <w:rsid w:val="00BE740A"/>
    <w:rsid w:val="00BE78C3"/>
    <w:rsid w:val="00BE7AC9"/>
    <w:rsid w:val="00BE7AF5"/>
    <w:rsid w:val="00BE7BD8"/>
    <w:rsid w:val="00BE7E7E"/>
    <w:rsid w:val="00BF03BD"/>
    <w:rsid w:val="00BF082C"/>
    <w:rsid w:val="00BF0924"/>
    <w:rsid w:val="00BF0ADC"/>
    <w:rsid w:val="00BF0CA1"/>
    <w:rsid w:val="00BF0E44"/>
    <w:rsid w:val="00BF106C"/>
    <w:rsid w:val="00BF114D"/>
    <w:rsid w:val="00BF12BD"/>
    <w:rsid w:val="00BF187F"/>
    <w:rsid w:val="00BF1E1A"/>
    <w:rsid w:val="00BF1E84"/>
    <w:rsid w:val="00BF2119"/>
    <w:rsid w:val="00BF2492"/>
    <w:rsid w:val="00BF2779"/>
    <w:rsid w:val="00BF2904"/>
    <w:rsid w:val="00BF2D94"/>
    <w:rsid w:val="00BF3509"/>
    <w:rsid w:val="00BF3D19"/>
    <w:rsid w:val="00BF3DAE"/>
    <w:rsid w:val="00BF411E"/>
    <w:rsid w:val="00BF45B1"/>
    <w:rsid w:val="00BF484C"/>
    <w:rsid w:val="00BF4BFF"/>
    <w:rsid w:val="00BF4FE8"/>
    <w:rsid w:val="00BF5304"/>
    <w:rsid w:val="00BF539A"/>
    <w:rsid w:val="00BF6A09"/>
    <w:rsid w:val="00BF6A67"/>
    <w:rsid w:val="00BF6D9F"/>
    <w:rsid w:val="00BF705F"/>
    <w:rsid w:val="00BF7183"/>
    <w:rsid w:val="00BF7CE5"/>
    <w:rsid w:val="00BF7FBF"/>
    <w:rsid w:val="00C00945"/>
    <w:rsid w:val="00C00A3C"/>
    <w:rsid w:val="00C00D2F"/>
    <w:rsid w:val="00C01007"/>
    <w:rsid w:val="00C01248"/>
    <w:rsid w:val="00C014E8"/>
    <w:rsid w:val="00C01983"/>
    <w:rsid w:val="00C0221D"/>
    <w:rsid w:val="00C0249E"/>
    <w:rsid w:val="00C024D3"/>
    <w:rsid w:val="00C026E6"/>
    <w:rsid w:val="00C02939"/>
    <w:rsid w:val="00C02D98"/>
    <w:rsid w:val="00C02DC9"/>
    <w:rsid w:val="00C03612"/>
    <w:rsid w:val="00C03928"/>
    <w:rsid w:val="00C03C1B"/>
    <w:rsid w:val="00C04245"/>
    <w:rsid w:val="00C048BE"/>
    <w:rsid w:val="00C049AF"/>
    <w:rsid w:val="00C04D84"/>
    <w:rsid w:val="00C04F21"/>
    <w:rsid w:val="00C0501A"/>
    <w:rsid w:val="00C055C2"/>
    <w:rsid w:val="00C05869"/>
    <w:rsid w:val="00C05B69"/>
    <w:rsid w:val="00C05CF0"/>
    <w:rsid w:val="00C062C6"/>
    <w:rsid w:val="00C064E3"/>
    <w:rsid w:val="00C06635"/>
    <w:rsid w:val="00C0698F"/>
    <w:rsid w:val="00C069F5"/>
    <w:rsid w:val="00C06C14"/>
    <w:rsid w:val="00C06C3B"/>
    <w:rsid w:val="00C06CB3"/>
    <w:rsid w:val="00C06E48"/>
    <w:rsid w:val="00C071C2"/>
    <w:rsid w:val="00C07686"/>
    <w:rsid w:val="00C07D97"/>
    <w:rsid w:val="00C07DF6"/>
    <w:rsid w:val="00C07F0B"/>
    <w:rsid w:val="00C10408"/>
    <w:rsid w:val="00C10C68"/>
    <w:rsid w:val="00C10D9A"/>
    <w:rsid w:val="00C10E6E"/>
    <w:rsid w:val="00C11488"/>
    <w:rsid w:val="00C1152D"/>
    <w:rsid w:val="00C11DFB"/>
    <w:rsid w:val="00C11FD8"/>
    <w:rsid w:val="00C12390"/>
    <w:rsid w:val="00C1245F"/>
    <w:rsid w:val="00C1284D"/>
    <w:rsid w:val="00C12A74"/>
    <w:rsid w:val="00C13744"/>
    <w:rsid w:val="00C13A37"/>
    <w:rsid w:val="00C13B7F"/>
    <w:rsid w:val="00C14D7F"/>
    <w:rsid w:val="00C15011"/>
    <w:rsid w:val="00C15126"/>
    <w:rsid w:val="00C15CA6"/>
    <w:rsid w:val="00C15DEA"/>
    <w:rsid w:val="00C15EDE"/>
    <w:rsid w:val="00C16157"/>
    <w:rsid w:val="00C1618A"/>
    <w:rsid w:val="00C16278"/>
    <w:rsid w:val="00C16843"/>
    <w:rsid w:val="00C16BA6"/>
    <w:rsid w:val="00C16BC4"/>
    <w:rsid w:val="00C16D61"/>
    <w:rsid w:val="00C171F3"/>
    <w:rsid w:val="00C17C32"/>
    <w:rsid w:val="00C17DC2"/>
    <w:rsid w:val="00C201D9"/>
    <w:rsid w:val="00C2041B"/>
    <w:rsid w:val="00C20F60"/>
    <w:rsid w:val="00C2106A"/>
    <w:rsid w:val="00C210FE"/>
    <w:rsid w:val="00C212E7"/>
    <w:rsid w:val="00C212F0"/>
    <w:rsid w:val="00C21BC0"/>
    <w:rsid w:val="00C21BE0"/>
    <w:rsid w:val="00C2200A"/>
    <w:rsid w:val="00C2233F"/>
    <w:rsid w:val="00C2290B"/>
    <w:rsid w:val="00C22C2A"/>
    <w:rsid w:val="00C22CD4"/>
    <w:rsid w:val="00C22E5E"/>
    <w:rsid w:val="00C231DB"/>
    <w:rsid w:val="00C2330E"/>
    <w:rsid w:val="00C23523"/>
    <w:rsid w:val="00C2432F"/>
    <w:rsid w:val="00C244EB"/>
    <w:rsid w:val="00C246B4"/>
    <w:rsid w:val="00C25609"/>
    <w:rsid w:val="00C2589B"/>
    <w:rsid w:val="00C2591F"/>
    <w:rsid w:val="00C25F21"/>
    <w:rsid w:val="00C261AA"/>
    <w:rsid w:val="00C263CD"/>
    <w:rsid w:val="00C26406"/>
    <w:rsid w:val="00C2651B"/>
    <w:rsid w:val="00C269BA"/>
    <w:rsid w:val="00C26F03"/>
    <w:rsid w:val="00C26F3E"/>
    <w:rsid w:val="00C272BC"/>
    <w:rsid w:val="00C273D3"/>
    <w:rsid w:val="00C27815"/>
    <w:rsid w:val="00C27A3A"/>
    <w:rsid w:val="00C27DFB"/>
    <w:rsid w:val="00C27F68"/>
    <w:rsid w:val="00C301A9"/>
    <w:rsid w:val="00C301AF"/>
    <w:rsid w:val="00C31427"/>
    <w:rsid w:val="00C31768"/>
    <w:rsid w:val="00C31A17"/>
    <w:rsid w:val="00C31A90"/>
    <w:rsid w:val="00C31CF8"/>
    <w:rsid w:val="00C322E8"/>
    <w:rsid w:val="00C33603"/>
    <w:rsid w:val="00C33DD6"/>
    <w:rsid w:val="00C33FBC"/>
    <w:rsid w:val="00C343B7"/>
    <w:rsid w:val="00C3458A"/>
    <w:rsid w:val="00C34A72"/>
    <w:rsid w:val="00C34AA9"/>
    <w:rsid w:val="00C34D0F"/>
    <w:rsid w:val="00C35213"/>
    <w:rsid w:val="00C353CA"/>
    <w:rsid w:val="00C35A60"/>
    <w:rsid w:val="00C35C09"/>
    <w:rsid w:val="00C36233"/>
    <w:rsid w:val="00C36335"/>
    <w:rsid w:val="00C367FD"/>
    <w:rsid w:val="00C36C2C"/>
    <w:rsid w:val="00C36D5E"/>
    <w:rsid w:val="00C36D78"/>
    <w:rsid w:val="00C36E64"/>
    <w:rsid w:val="00C373F2"/>
    <w:rsid w:val="00C374C5"/>
    <w:rsid w:val="00C400FB"/>
    <w:rsid w:val="00C4019F"/>
    <w:rsid w:val="00C4033D"/>
    <w:rsid w:val="00C40831"/>
    <w:rsid w:val="00C40A27"/>
    <w:rsid w:val="00C40B0F"/>
    <w:rsid w:val="00C40F67"/>
    <w:rsid w:val="00C41B45"/>
    <w:rsid w:val="00C41B6B"/>
    <w:rsid w:val="00C421C9"/>
    <w:rsid w:val="00C43052"/>
    <w:rsid w:val="00C43699"/>
    <w:rsid w:val="00C43865"/>
    <w:rsid w:val="00C43AD9"/>
    <w:rsid w:val="00C4478B"/>
    <w:rsid w:val="00C45514"/>
    <w:rsid w:val="00C45765"/>
    <w:rsid w:val="00C457F9"/>
    <w:rsid w:val="00C45FBD"/>
    <w:rsid w:val="00C4624E"/>
    <w:rsid w:val="00C46C3F"/>
    <w:rsid w:val="00C472D6"/>
    <w:rsid w:val="00C47BDE"/>
    <w:rsid w:val="00C47D98"/>
    <w:rsid w:val="00C50854"/>
    <w:rsid w:val="00C51058"/>
    <w:rsid w:val="00C51106"/>
    <w:rsid w:val="00C5163F"/>
    <w:rsid w:val="00C518C5"/>
    <w:rsid w:val="00C51952"/>
    <w:rsid w:val="00C51DB8"/>
    <w:rsid w:val="00C5221D"/>
    <w:rsid w:val="00C536C9"/>
    <w:rsid w:val="00C53E08"/>
    <w:rsid w:val="00C542F2"/>
    <w:rsid w:val="00C54372"/>
    <w:rsid w:val="00C54564"/>
    <w:rsid w:val="00C545B6"/>
    <w:rsid w:val="00C54C31"/>
    <w:rsid w:val="00C54F52"/>
    <w:rsid w:val="00C55306"/>
    <w:rsid w:val="00C55384"/>
    <w:rsid w:val="00C55569"/>
    <w:rsid w:val="00C560B6"/>
    <w:rsid w:val="00C561AC"/>
    <w:rsid w:val="00C564CF"/>
    <w:rsid w:val="00C56BAC"/>
    <w:rsid w:val="00C56F08"/>
    <w:rsid w:val="00C56FD2"/>
    <w:rsid w:val="00C57542"/>
    <w:rsid w:val="00C57D09"/>
    <w:rsid w:val="00C60033"/>
    <w:rsid w:val="00C60546"/>
    <w:rsid w:val="00C60819"/>
    <w:rsid w:val="00C61872"/>
    <w:rsid w:val="00C6228A"/>
    <w:rsid w:val="00C62A44"/>
    <w:rsid w:val="00C62B88"/>
    <w:rsid w:val="00C62C1A"/>
    <w:rsid w:val="00C6414C"/>
    <w:rsid w:val="00C6432E"/>
    <w:rsid w:val="00C64E38"/>
    <w:rsid w:val="00C65616"/>
    <w:rsid w:val="00C65626"/>
    <w:rsid w:val="00C66231"/>
    <w:rsid w:val="00C664AA"/>
    <w:rsid w:val="00C6697E"/>
    <w:rsid w:val="00C66B33"/>
    <w:rsid w:val="00C66DBA"/>
    <w:rsid w:val="00C67481"/>
    <w:rsid w:val="00C67485"/>
    <w:rsid w:val="00C674C1"/>
    <w:rsid w:val="00C67B92"/>
    <w:rsid w:val="00C708B2"/>
    <w:rsid w:val="00C70DC1"/>
    <w:rsid w:val="00C7112A"/>
    <w:rsid w:val="00C711D3"/>
    <w:rsid w:val="00C712D9"/>
    <w:rsid w:val="00C71E69"/>
    <w:rsid w:val="00C72385"/>
    <w:rsid w:val="00C72E0F"/>
    <w:rsid w:val="00C72ED7"/>
    <w:rsid w:val="00C73025"/>
    <w:rsid w:val="00C73163"/>
    <w:rsid w:val="00C732C0"/>
    <w:rsid w:val="00C73BD3"/>
    <w:rsid w:val="00C740AF"/>
    <w:rsid w:val="00C74223"/>
    <w:rsid w:val="00C7453B"/>
    <w:rsid w:val="00C74A82"/>
    <w:rsid w:val="00C75418"/>
    <w:rsid w:val="00C758B5"/>
    <w:rsid w:val="00C75A6E"/>
    <w:rsid w:val="00C763F9"/>
    <w:rsid w:val="00C764E7"/>
    <w:rsid w:val="00C768AE"/>
    <w:rsid w:val="00C7695C"/>
    <w:rsid w:val="00C76E84"/>
    <w:rsid w:val="00C76F21"/>
    <w:rsid w:val="00C7709B"/>
    <w:rsid w:val="00C7710D"/>
    <w:rsid w:val="00C772CC"/>
    <w:rsid w:val="00C773BF"/>
    <w:rsid w:val="00C77A0A"/>
    <w:rsid w:val="00C77A32"/>
    <w:rsid w:val="00C77C01"/>
    <w:rsid w:val="00C77FAE"/>
    <w:rsid w:val="00C802B2"/>
    <w:rsid w:val="00C8037D"/>
    <w:rsid w:val="00C803EF"/>
    <w:rsid w:val="00C80968"/>
    <w:rsid w:val="00C80B1D"/>
    <w:rsid w:val="00C81C4E"/>
    <w:rsid w:val="00C81D18"/>
    <w:rsid w:val="00C81DB3"/>
    <w:rsid w:val="00C81FF5"/>
    <w:rsid w:val="00C82614"/>
    <w:rsid w:val="00C82918"/>
    <w:rsid w:val="00C82CA6"/>
    <w:rsid w:val="00C82DBB"/>
    <w:rsid w:val="00C82F02"/>
    <w:rsid w:val="00C83075"/>
    <w:rsid w:val="00C83759"/>
    <w:rsid w:val="00C83E15"/>
    <w:rsid w:val="00C84134"/>
    <w:rsid w:val="00C84444"/>
    <w:rsid w:val="00C8480A"/>
    <w:rsid w:val="00C84A2E"/>
    <w:rsid w:val="00C84C6B"/>
    <w:rsid w:val="00C84F53"/>
    <w:rsid w:val="00C84F63"/>
    <w:rsid w:val="00C85825"/>
    <w:rsid w:val="00C8589A"/>
    <w:rsid w:val="00C85D6B"/>
    <w:rsid w:val="00C86B6F"/>
    <w:rsid w:val="00C87195"/>
    <w:rsid w:val="00C87819"/>
    <w:rsid w:val="00C90513"/>
    <w:rsid w:val="00C91745"/>
    <w:rsid w:val="00C91D2C"/>
    <w:rsid w:val="00C91FAF"/>
    <w:rsid w:val="00C928A9"/>
    <w:rsid w:val="00C92924"/>
    <w:rsid w:val="00C929C5"/>
    <w:rsid w:val="00C9304D"/>
    <w:rsid w:val="00C93209"/>
    <w:rsid w:val="00C9340D"/>
    <w:rsid w:val="00C93893"/>
    <w:rsid w:val="00C9394A"/>
    <w:rsid w:val="00C93A73"/>
    <w:rsid w:val="00C93D1C"/>
    <w:rsid w:val="00C93FD8"/>
    <w:rsid w:val="00C94400"/>
    <w:rsid w:val="00C94C88"/>
    <w:rsid w:val="00C95130"/>
    <w:rsid w:val="00C953D1"/>
    <w:rsid w:val="00C958B8"/>
    <w:rsid w:val="00C95913"/>
    <w:rsid w:val="00C95C9A"/>
    <w:rsid w:val="00C962EC"/>
    <w:rsid w:val="00C96423"/>
    <w:rsid w:val="00C96985"/>
    <w:rsid w:val="00C96D6F"/>
    <w:rsid w:val="00CA028C"/>
    <w:rsid w:val="00CA069F"/>
    <w:rsid w:val="00CA083F"/>
    <w:rsid w:val="00CA08C1"/>
    <w:rsid w:val="00CA0F90"/>
    <w:rsid w:val="00CA18C8"/>
    <w:rsid w:val="00CA1932"/>
    <w:rsid w:val="00CA1A7F"/>
    <w:rsid w:val="00CA21C8"/>
    <w:rsid w:val="00CA2292"/>
    <w:rsid w:val="00CA2A1A"/>
    <w:rsid w:val="00CA2B2F"/>
    <w:rsid w:val="00CA2F30"/>
    <w:rsid w:val="00CA3299"/>
    <w:rsid w:val="00CA3338"/>
    <w:rsid w:val="00CA36BD"/>
    <w:rsid w:val="00CA37FE"/>
    <w:rsid w:val="00CA3DDD"/>
    <w:rsid w:val="00CA421E"/>
    <w:rsid w:val="00CA423F"/>
    <w:rsid w:val="00CA4272"/>
    <w:rsid w:val="00CA46AE"/>
    <w:rsid w:val="00CA47CE"/>
    <w:rsid w:val="00CA4C9F"/>
    <w:rsid w:val="00CA501E"/>
    <w:rsid w:val="00CA5AAA"/>
    <w:rsid w:val="00CA6707"/>
    <w:rsid w:val="00CA6F11"/>
    <w:rsid w:val="00CA748F"/>
    <w:rsid w:val="00CA7568"/>
    <w:rsid w:val="00CA78CE"/>
    <w:rsid w:val="00CB0660"/>
    <w:rsid w:val="00CB1915"/>
    <w:rsid w:val="00CB2672"/>
    <w:rsid w:val="00CB2855"/>
    <w:rsid w:val="00CB2A89"/>
    <w:rsid w:val="00CB2BAD"/>
    <w:rsid w:val="00CB324C"/>
    <w:rsid w:val="00CB34B6"/>
    <w:rsid w:val="00CB3A3E"/>
    <w:rsid w:val="00CB3AE7"/>
    <w:rsid w:val="00CB3F91"/>
    <w:rsid w:val="00CB526F"/>
    <w:rsid w:val="00CB585E"/>
    <w:rsid w:val="00CB59FA"/>
    <w:rsid w:val="00CB5F38"/>
    <w:rsid w:val="00CB5F58"/>
    <w:rsid w:val="00CB610A"/>
    <w:rsid w:val="00CB61D1"/>
    <w:rsid w:val="00CB671D"/>
    <w:rsid w:val="00CB6898"/>
    <w:rsid w:val="00CB707E"/>
    <w:rsid w:val="00CB70CF"/>
    <w:rsid w:val="00CB7B14"/>
    <w:rsid w:val="00CB7B28"/>
    <w:rsid w:val="00CB7EE2"/>
    <w:rsid w:val="00CB7FD0"/>
    <w:rsid w:val="00CC0367"/>
    <w:rsid w:val="00CC0430"/>
    <w:rsid w:val="00CC05D5"/>
    <w:rsid w:val="00CC06E5"/>
    <w:rsid w:val="00CC0A29"/>
    <w:rsid w:val="00CC1153"/>
    <w:rsid w:val="00CC1617"/>
    <w:rsid w:val="00CC16FF"/>
    <w:rsid w:val="00CC1741"/>
    <w:rsid w:val="00CC1968"/>
    <w:rsid w:val="00CC19A9"/>
    <w:rsid w:val="00CC1FB9"/>
    <w:rsid w:val="00CC253E"/>
    <w:rsid w:val="00CC28F0"/>
    <w:rsid w:val="00CC2E2C"/>
    <w:rsid w:val="00CC2F6B"/>
    <w:rsid w:val="00CC310B"/>
    <w:rsid w:val="00CC3507"/>
    <w:rsid w:val="00CC37FB"/>
    <w:rsid w:val="00CC3AEF"/>
    <w:rsid w:val="00CC3C8D"/>
    <w:rsid w:val="00CC4C69"/>
    <w:rsid w:val="00CC5271"/>
    <w:rsid w:val="00CC541A"/>
    <w:rsid w:val="00CC585E"/>
    <w:rsid w:val="00CC59DE"/>
    <w:rsid w:val="00CC6AE9"/>
    <w:rsid w:val="00CC6B5D"/>
    <w:rsid w:val="00CC7F40"/>
    <w:rsid w:val="00CD0273"/>
    <w:rsid w:val="00CD06D9"/>
    <w:rsid w:val="00CD0FA8"/>
    <w:rsid w:val="00CD0FEC"/>
    <w:rsid w:val="00CD1463"/>
    <w:rsid w:val="00CD16D8"/>
    <w:rsid w:val="00CD1F0F"/>
    <w:rsid w:val="00CD22C3"/>
    <w:rsid w:val="00CD29DC"/>
    <w:rsid w:val="00CD2A67"/>
    <w:rsid w:val="00CD2FB4"/>
    <w:rsid w:val="00CD3118"/>
    <w:rsid w:val="00CD374D"/>
    <w:rsid w:val="00CD3777"/>
    <w:rsid w:val="00CD3806"/>
    <w:rsid w:val="00CD3B2E"/>
    <w:rsid w:val="00CD472C"/>
    <w:rsid w:val="00CD5091"/>
    <w:rsid w:val="00CD52A1"/>
    <w:rsid w:val="00CD539E"/>
    <w:rsid w:val="00CD545E"/>
    <w:rsid w:val="00CD56F7"/>
    <w:rsid w:val="00CD5778"/>
    <w:rsid w:val="00CD581E"/>
    <w:rsid w:val="00CD6789"/>
    <w:rsid w:val="00CD67D2"/>
    <w:rsid w:val="00CD686B"/>
    <w:rsid w:val="00CD6AC4"/>
    <w:rsid w:val="00CD6C93"/>
    <w:rsid w:val="00CD6F0C"/>
    <w:rsid w:val="00CD72EB"/>
    <w:rsid w:val="00CD7333"/>
    <w:rsid w:val="00CD7422"/>
    <w:rsid w:val="00CD744E"/>
    <w:rsid w:val="00CD7590"/>
    <w:rsid w:val="00CD7894"/>
    <w:rsid w:val="00CD7AC6"/>
    <w:rsid w:val="00CD7AFD"/>
    <w:rsid w:val="00CD7F9A"/>
    <w:rsid w:val="00CE00BB"/>
    <w:rsid w:val="00CE014B"/>
    <w:rsid w:val="00CE03E8"/>
    <w:rsid w:val="00CE054F"/>
    <w:rsid w:val="00CE0B8D"/>
    <w:rsid w:val="00CE0B9C"/>
    <w:rsid w:val="00CE1100"/>
    <w:rsid w:val="00CE1203"/>
    <w:rsid w:val="00CE12D8"/>
    <w:rsid w:val="00CE1872"/>
    <w:rsid w:val="00CE18A5"/>
    <w:rsid w:val="00CE1D11"/>
    <w:rsid w:val="00CE1E54"/>
    <w:rsid w:val="00CE1FDC"/>
    <w:rsid w:val="00CE2348"/>
    <w:rsid w:val="00CE32D6"/>
    <w:rsid w:val="00CE3A3D"/>
    <w:rsid w:val="00CE3A86"/>
    <w:rsid w:val="00CE3C7E"/>
    <w:rsid w:val="00CE3E7A"/>
    <w:rsid w:val="00CE3EEC"/>
    <w:rsid w:val="00CE41DE"/>
    <w:rsid w:val="00CE42F8"/>
    <w:rsid w:val="00CE49B0"/>
    <w:rsid w:val="00CE5306"/>
    <w:rsid w:val="00CE533D"/>
    <w:rsid w:val="00CE5769"/>
    <w:rsid w:val="00CE680E"/>
    <w:rsid w:val="00CE7274"/>
    <w:rsid w:val="00CE7659"/>
    <w:rsid w:val="00CE7D33"/>
    <w:rsid w:val="00CF0A09"/>
    <w:rsid w:val="00CF0BAD"/>
    <w:rsid w:val="00CF19C6"/>
    <w:rsid w:val="00CF2029"/>
    <w:rsid w:val="00CF29D3"/>
    <w:rsid w:val="00CF32DA"/>
    <w:rsid w:val="00CF3402"/>
    <w:rsid w:val="00CF37C7"/>
    <w:rsid w:val="00CF3C03"/>
    <w:rsid w:val="00CF3F99"/>
    <w:rsid w:val="00CF439A"/>
    <w:rsid w:val="00CF48C0"/>
    <w:rsid w:val="00CF5127"/>
    <w:rsid w:val="00CF693B"/>
    <w:rsid w:val="00CF71CD"/>
    <w:rsid w:val="00CF77C7"/>
    <w:rsid w:val="00CF7DBD"/>
    <w:rsid w:val="00CF7F5F"/>
    <w:rsid w:val="00D00198"/>
    <w:rsid w:val="00D00644"/>
    <w:rsid w:val="00D009CF"/>
    <w:rsid w:val="00D011CA"/>
    <w:rsid w:val="00D015B4"/>
    <w:rsid w:val="00D023E4"/>
    <w:rsid w:val="00D02548"/>
    <w:rsid w:val="00D02CD1"/>
    <w:rsid w:val="00D0309D"/>
    <w:rsid w:val="00D030EB"/>
    <w:rsid w:val="00D040A6"/>
    <w:rsid w:val="00D044E9"/>
    <w:rsid w:val="00D05684"/>
    <w:rsid w:val="00D059D1"/>
    <w:rsid w:val="00D0653C"/>
    <w:rsid w:val="00D06602"/>
    <w:rsid w:val="00D0775B"/>
    <w:rsid w:val="00D078DB"/>
    <w:rsid w:val="00D07AD5"/>
    <w:rsid w:val="00D106DC"/>
    <w:rsid w:val="00D10F6C"/>
    <w:rsid w:val="00D10FF3"/>
    <w:rsid w:val="00D1131A"/>
    <w:rsid w:val="00D1139E"/>
    <w:rsid w:val="00D1142D"/>
    <w:rsid w:val="00D11A25"/>
    <w:rsid w:val="00D11BD1"/>
    <w:rsid w:val="00D11FE2"/>
    <w:rsid w:val="00D120BE"/>
    <w:rsid w:val="00D12117"/>
    <w:rsid w:val="00D1218A"/>
    <w:rsid w:val="00D133CD"/>
    <w:rsid w:val="00D13516"/>
    <w:rsid w:val="00D13994"/>
    <w:rsid w:val="00D13A1B"/>
    <w:rsid w:val="00D13C2E"/>
    <w:rsid w:val="00D14191"/>
    <w:rsid w:val="00D145B1"/>
    <w:rsid w:val="00D149B2"/>
    <w:rsid w:val="00D14BFF"/>
    <w:rsid w:val="00D14CEE"/>
    <w:rsid w:val="00D14CEF"/>
    <w:rsid w:val="00D1508D"/>
    <w:rsid w:val="00D15155"/>
    <w:rsid w:val="00D152A0"/>
    <w:rsid w:val="00D15473"/>
    <w:rsid w:val="00D154EF"/>
    <w:rsid w:val="00D15669"/>
    <w:rsid w:val="00D15990"/>
    <w:rsid w:val="00D15B2A"/>
    <w:rsid w:val="00D15B36"/>
    <w:rsid w:val="00D15C26"/>
    <w:rsid w:val="00D15EFA"/>
    <w:rsid w:val="00D16219"/>
    <w:rsid w:val="00D163EB"/>
    <w:rsid w:val="00D1640F"/>
    <w:rsid w:val="00D167C4"/>
    <w:rsid w:val="00D1682F"/>
    <w:rsid w:val="00D16CE5"/>
    <w:rsid w:val="00D16EEF"/>
    <w:rsid w:val="00D171CA"/>
    <w:rsid w:val="00D177F3"/>
    <w:rsid w:val="00D1782D"/>
    <w:rsid w:val="00D179FF"/>
    <w:rsid w:val="00D200B0"/>
    <w:rsid w:val="00D202C1"/>
    <w:rsid w:val="00D20484"/>
    <w:rsid w:val="00D211FA"/>
    <w:rsid w:val="00D218FD"/>
    <w:rsid w:val="00D21EF6"/>
    <w:rsid w:val="00D22459"/>
    <w:rsid w:val="00D2249E"/>
    <w:rsid w:val="00D22546"/>
    <w:rsid w:val="00D22711"/>
    <w:rsid w:val="00D22856"/>
    <w:rsid w:val="00D228D8"/>
    <w:rsid w:val="00D22E0F"/>
    <w:rsid w:val="00D2311E"/>
    <w:rsid w:val="00D238D7"/>
    <w:rsid w:val="00D23A0D"/>
    <w:rsid w:val="00D245DE"/>
    <w:rsid w:val="00D24EEF"/>
    <w:rsid w:val="00D25336"/>
    <w:rsid w:val="00D255EB"/>
    <w:rsid w:val="00D2658A"/>
    <w:rsid w:val="00D267F4"/>
    <w:rsid w:val="00D26AF5"/>
    <w:rsid w:val="00D26B67"/>
    <w:rsid w:val="00D27045"/>
    <w:rsid w:val="00D27110"/>
    <w:rsid w:val="00D273D6"/>
    <w:rsid w:val="00D277D9"/>
    <w:rsid w:val="00D27855"/>
    <w:rsid w:val="00D27FDC"/>
    <w:rsid w:val="00D305B9"/>
    <w:rsid w:val="00D30BC3"/>
    <w:rsid w:val="00D30CB0"/>
    <w:rsid w:val="00D30FE4"/>
    <w:rsid w:val="00D311A2"/>
    <w:rsid w:val="00D313C1"/>
    <w:rsid w:val="00D315B3"/>
    <w:rsid w:val="00D3197F"/>
    <w:rsid w:val="00D3207C"/>
    <w:rsid w:val="00D321FB"/>
    <w:rsid w:val="00D32DD5"/>
    <w:rsid w:val="00D33261"/>
    <w:rsid w:val="00D33BE2"/>
    <w:rsid w:val="00D33C69"/>
    <w:rsid w:val="00D3407E"/>
    <w:rsid w:val="00D344F3"/>
    <w:rsid w:val="00D348F2"/>
    <w:rsid w:val="00D34A7F"/>
    <w:rsid w:val="00D34B57"/>
    <w:rsid w:val="00D34BC9"/>
    <w:rsid w:val="00D34C3D"/>
    <w:rsid w:val="00D35214"/>
    <w:rsid w:val="00D3531B"/>
    <w:rsid w:val="00D35A9A"/>
    <w:rsid w:val="00D3615F"/>
    <w:rsid w:val="00D3631C"/>
    <w:rsid w:val="00D36344"/>
    <w:rsid w:val="00D36724"/>
    <w:rsid w:val="00D36EFC"/>
    <w:rsid w:val="00D37213"/>
    <w:rsid w:val="00D37674"/>
    <w:rsid w:val="00D37799"/>
    <w:rsid w:val="00D37C3D"/>
    <w:rsid w:val="00D37F60"/>
    <w:rsid w:val="00D4009F"/>
    <w:rsid w:val="00D4017F"/>
    <w:rsid w:val="00D40408"/>
    <w:rsid w:val="00D40B15"/>
    <w:rsid w:val="00D41367"/>
    <w:rsid w:val="00D41D14"/>
    <w:rsid w:val="00D4205B"/>
    <w:rsid w:val="00D42114"/>
    <w:rsid w:val="00D423C8"/>
    <w:rsid w:val="00D42755"/>
    <w:rsid w:val="00D428B8"/>
    <w:rsid w:val="00D42A8A"/>
    <w:rsid w:val="00D42BFA"/>
    <w:rsid w:val="00D42D22"/>
    <w:rsid w:val="00D43039"/>
    <w:rsid w:val="00D4313A"/>
    <w:rsid w:val="00D432D1"/>
    <w:rsid w:val="00D433AD"/>
    <w:rsid w:val="00D4355B"/>
    <w:rsid w:val="00D43692"/>
    <w:rsid w:val="00D43B9E"/>
    <w:rsid w:val="00D43CD2"/>
    <w:rsid w:val="00D43EA2"/>
    <w:rsid w:val="00D44524"/>
    <w:rsid w:val="00D4529B"/>
    <w:rsid w:val="00D452EB"/>
    <w:rsid w:val="00D45DB9"/>
    <w:rsid w:val="00D46595"/>
    <w:rsid w:val="00D465A6"/>
    <w:rsid w:val="00D47601"/>
    <w:rsid w:val="00D47794"/>
    <w:rsid w:val="00D4786E"/>
    <w:rsid w:val="00D47A96"/>
    <w:rsid w:val="00D47BA3"/>
    <w:rsid w:val="00D50578"/>
    <w:rsid w:val="00D50C06"/>
    <w:rsid w:val="00D50DD8"/>
    <w:rsid w:val="00D50EB4"/>
    <w:rsid w:val="00D514CE"/>
    <w:rsid w:val="00D51541"/>
    <w:rsid w:val="00D51664"/>
    <w:rsid w:val="00D51942"/>
    <w:rsid w:val="00D51B3F"/>
    <w:rsid w:val="00D523EC"/>
    <w:rsid w:val="00D52544"/>
    <w:rsid w:val="00D5300A"/>
    <w:rsid w:val="00D53414"/>
    <w:rsid w:val="00D535F7"/>
    <w:rsid w:val="00D539C8"/>
    <w:rsid w:val="00D53C3A"/>
    <w:rsid w:val="00D54188"/>
    <w:rsid w:val="00D5562F"/>
    <w:rsid w:val="00D55820"/>
    <w:rsid w:val="00D559F1"/>
    <w:rsid w:val="00D55B11"/>
    <w:rsid w:val="00D55E76"/>
    <w:rsid w:val="00D562DF"/>
    <w:rsid w:val="00D5638F"/>
    <w:rsid w:val="00D566E3"/>
    <w:rsid w:val="00D5679D"/>
    <w:rsid w:val="00D56A66"/>
    <w:rsid w:val="00D56D75"/>
    <w:rsid w:val="00D57599"/>
    <w:rsid w:val="00D57628"/>
    <w:rsid w:val="00D60680"/>
    <w:rsid w:val="00D6099D"/>
    <w:rsid w:val="00D60FA9"/>
    <w:rsid w:val="00D61176"/>
    <w:rsid w:val="00D618F3"/>
    <w:rsid w:val="00D61EBD"/>
    <w:rsid w:val="00D6207B"/>
    <w:rsid w:val="00D624AC"/>
    <w:rsid w:val="00D62505"/>
    <w:rsid w:val="00D62A9A"/>
    <w:rsid w:val="00D63109"/>
    <w:rsid w:val="00D631C3"/>
    <w:rsid w:val="00D632D3"/>
    <w:rsid w:val="00D63607"/>
    <w:rsid w:val="00D6360C"/>
    <w:rsid w:val="00D63819"/>
    <w:rsid w:val="00D645E6"/>
    <w:rsid w:val="00D65423"/>
    <w:rsid w:val="00D65505"/>
    <w:rsid w:val="00D65C44"/>
    <w:rsid w:val="00D660C1"/>
    <w:rsid w:val="00D6648E"/>
    <w:rsid w:val="00D671C6"/>
    <w:rsid w:val="00D671F6"/>
    <w:rsid w:val="00D6730D"/>
    <w:rsid w:val="00D67A89"/>
    <w:rsid w:val="00D67B20"/>
    <w:rsid w:val="00D67B4F"/>
    <w:rsid w:val="00D703AA"/>
    <w:rsid w:val="00D7057B"/>
    <w:rsid w:val="00D705BD"/>
    <w:rsid w:val="00D706F3"/>
    <w:rsid w:val="00D70A30"/>
    <w:rsid w:val="00D70FDD"/>
    <w:rsid w:val="00D7106F"/>
    <w:rsid w:val="00D710DF"/>
    <w:rsid w:val="00D715F3"/>
    <w:rsid w:val="00D7163B"/>
    <w:rsid w:val="00D71BE6"/>
    <w:rsid w:val="00D72495"/>
    <w:rsid w:val="00D72610"/>
    <w:rsid w:val="00D72AB3"/>
    <w:rsid w:val="00D7355E"/>
    <w:rsid w:val="00D7364C"/>
    <w:rsid w:val="00D736DD"/>
    <w:rsid w:val="00D73E4C"/>
    <w:rsid w:val="00D73F57"/>
    <w:rsid w:val="00D73F96"/>
    <w:rsid w:val="00D74116"/>
    <w:rsid w:val="00D743BB"/>
    <w:rsid w:val="00D749F7"/>
    <w:rsid w:val="00D749FD"/>
    <w:rsid w:val="00D74BC8"/>
    <w:rsid w:val="00D74E56"/>
    <w:rsid w:val="00D75059"/>
    <w:rsid w:val="00D75E44"/>
    <w:rsid w:val="00D75F97"/>
    <w:rsid w:val="00D764F0"/>
    <w:rsid w:val="00D767E5"/>
    <w:rsid w:val="00D76988"/>
    <w:rsid w:val="00D76FB4"/>
    <w:rsid w:val="00D77330"/>
    <w:rsid w:val="00D773D6"/>
    <w:rsid w:val="00D77BC9"/>
    <w:rsid w:val="00D802C0"/>
    <w:rsid w:val="00D808E2"/>
    <w:rsid w:val="00D80A34"/>
    <w:rsid w:val="00D81D7F"/>
    <w:rsid w:val="00D81FB9"/>
    <w:rsid w:val="00D82D14"/>
    <w:rsid w:val="00D82D1E"/>
    <w:rsid w:val="00D82FA2"/>
    <w:rsid w:val="00D830FB"/>
    <w:rsid w:val="00D83487"/>
    <w:rsid w:val="00D83654"/>
    <w:rsid w:val="00D83801"/>
    <w:rsid w:val="00D83B1A"/>
    <w:rsid w:val="00D8447B"/>
    <w:rsid w:val="00D84514"/>
    <w:rsid w:val="00D8487C"/>
    <w:rsid w:val="00D84C9F"/>
    <w:rsid w:val="00D8540F"/>
    <w:rsid w:val="00D85432"/>
    <w:rsid w:val="00D8549D"/>
    <w:rsid w:val="00D85993"/>
    <w:rsid w:val="00D85EBD"/>
    <w:rsid w:val="00D86DEC"/>
    <w:rsid w:val="00D86F92"/>
    <w:rsid w:val="00D871BA"/>
    <w:rsid w:val="00D87A90"/>
    <w:rsid w:val="00D87AD9"/>
    <w:rsid w:val="00D87BD6"/>
    <w:rsid w:val="00D87E5D"/>
    <w:rsid w:val="00D90831"/>
    <w:rsid w:val="00D90A50"/>
    <w:rsid w:val="00D90D3E"/>
    <w:rsid w:val="00D90D3F"/>
    <w:rsid w:val="00D911DE"/>
    <w:rsid w:val="00D91986"/>
    <w:rsid w:val="00D92929"/>
    <w:rsid w:val="00D92D6E"/>
    <w:rsid w:val="00D92DB3"/>
    <w:rsid w:val="00D92E29"/>
    <w:rsid w:val="00D92E49"/>
    <w:rsid w:val="00D93095"/>
    <w:rsid w:val="00D934C5"/>
    <w:rsid w:val="00D941F2"/>
    <w:rsid w:val="00D94222"/>
    <w:rsid w:val="00D9490A"/>
    <w:rsid w:val="00D94BFA"/>
    <w:rsid w:val="00D94E49"/>
    <w:rsid w:val="00D9507C"/>
    <w:rsid w:val="00D95260"/>
    <w:rsid w:val="00D95B2F"/>
    <w:rsid w:val="00D9629C"/>
    <w:rsid w:val="00D96406"/>
    <w:rsid w:val="00D96B74"/>
    <w:rsid w:val="00D971F0"/>
    <w:rsid w:val="00D975B2"/>
    <w:rsid w:val="00D9766F"/>
    <w:rsid w:val="00D97A0E"/>
    <w:rsid w:val="00D97D14"/>
    <w:rsid w:val="00DA0D5F"/>
    <w:rsid w:val="00DA11BF"/>
    <w:rsid w:val="00DA18EB"/>
    <w:rsid w:val="00DA1958"/>
    <w:rsid w:val="00DA1DA2"/>
    <w:rsid w:val="00DA1FB5"/>
    <w:rsid w:val="00DA270D"/>
    <w:rsid w:val="00DA2785"/>
    <w:rsid w:val="00DA28C7"/>
    <w:rsid w:val="00DA2ACA"/>
    <w:rsid w:val="00DA2D5C"/>
    <w:rsid w:val="00DA2E28"/>
    <w:rsid w:val="00DA3AC1"/>
    <w:rsid w:val="00DA3F13"/>
    <w:rsid w:val="00DA4203"/>
    <w:rsid w:val="00DA4589"/>
    <w:rsid w:val="00DA48ED"/>
    <w:rsid w:val="00DA5508"/>
    <w:rsid w:val="00DA57DD"/>
    <w:rsid w:val="00DA5D0D"/>
    <w:rsid w:val="00DA64AC"/>
    <w:rsid w:val="00DA6568"/>
    <w:rsid w:val="00DA6DD2"/>
    <w:rsid w:val="00DA7797"/>
    <w:rsid w:val="00DA7993"/>
    <w:rsid w:val="00DA7CBD"/>
    <w:rsid w:val="00DA7F35"/>
    <w:rsid w:val="00DB0344"/>
    <w:rsid w:val="00DB08F7"/>
    <w:rsid w:val="00DB0B95"/>
    <w:rsid w:val="00DB0E57"/>
    <w:rsid w:val="00DB12F3"/>
    <w:rsid w:val="00DB1623"/>
    <w:rsid w:val="00DB1933"/>
    <w:rsid w:val="00DB1934"/>
    <w:rsid w:val="00DB2436"/>
    <w:rsid w:val="00DB2AAE"/>
    <w:rsid w:val="00DB2C26"/>
    <w:rsid w:val="00DB326E"/>
    <w:rsid w:val="00DB3682"/>
    <w:rsid w:val="00DB36F4"/>
    <w:rsid w:val="00DB3771"/>
    <w:rsid w:val="00DB37E8"/>
    <w:rsid w:val="00DB3CB9"/>
    <w:rsid w:val="00DB40F5"/>
    <w:rsid w:val="00DB425E"/>
    <w:rsid w:val="00DB43C5"/>
    <w:rsid w:val="00DB43D5"/>
    <w:rsid w:val="00DB44E2"/>
    <w:rsid w:val="00DB4566"/>
    <w:rsid w:val="00DB45BF"/>
    <w:rsid w:val="00DB48C3"/>
    <w:rsid w:val="00DB48C7"/>
    <w:rsid w:val="00DB4E5C"/>
    <w:rsid w:val="00DB5855"/>
    <w:rsid w:val="00DB5A12"/>
    <w:rsid w:val="00DB6272"/>
    <w:rsid w:val="00DB6733"/>
    <w:rsid w:val="00DB6767"/>
    <w:rsid w:val="00DB6FAF"/>
    <w:rsid w:val="00DB705D"/>
    <w:rsid w:val="00DB7429"/>
    <w:rsid w:val="00DB7528"/>
    <w:rsid w:val="00DB75F1"/>
    <w:rsid w:val="00DB76C2"/>
    <w:rsid w:val="00DB7B91"/>
    <w:rsid w:val="00DBAB41"/>
    <w:rsid w:val="00DC0211"/>
    <w:rsid w:val="00DC0870"/>
    <w:rsid w:val="00DC09BF"/>
    <w:rsid w:val="00DC3041"/>
    <w:rsid w:val="00DC35F6"/>
    <w:rsid w:val="00DC38E9"/>
    <w:rsid w:val="00DC40E2"/>
    <w:rsid w:val="00DC438E"/>
    <w:rsid w:val="00DC488E"/>
    <w:rsid w:val="00DC4E28"/>
    <w:rsid w:val="00DC4F22"/>
    <w:rsid w:val="00DC4F6E"/>
    <w:rsid w:val="00DC5105"/>
    <w:rsid w:val="00DC56AA"/>
    <w:rsid w:val="00DC5AEF"/>
    <w:rsid w:val="00DC71BE"/>
    <w:rsid w:val="00DC73F6"/>
    <w:rsid w:val="00DD01E3"/>
    <w:rsid w:val="00DD0462"/>
    <w:rsid w:val="00DD0ADB"/>
    <w:rsid w:val="00DD0B18"/>
    <w:rsid w:val="00DD14F7"/>
    <w:rsid w:val="00DD180E"/>
    <w:rsid w:val="00DD22D3"/>
    <w:rsid w:val="00DD22E4"/>
    <w:rsid w:val="00DD238C"/>
    <w:rsid w:val="00DD264D"/>
    <w:rsid w:val="00DD27B3"/>
    <w:rsid w:val="00DD2B2D"/>
    <w:rsid w:val="00DD337A"/>
    <w:rsid w:val="00DD37EB"/>
    <w:rsid w:val="00DD4783"/>
    <w:rsid w:val="00DD4BDA"/>
    <w:rsid w:val="00DD4F9C"/>
    <w:rsid w:val="00DD5349"/>
    <w:rsid w:val="00DD5394"/>
    <w:rsid w:val="00DD5961"/>
    <w:rsid w:val="00DD5AFC"/>
    <w:rsid w:val="00DD5B23"/>
    <w:rsid w:val="00DD61A7"/>
    <w:rsid w:val="00DD68DA"/>
    <w:rsid w:val="00DD6A05"/>
    <w:rsid w:val="00DD6BDD"/>
    <w:rsid w:val="00DD7B20"/>
    <w:rsid w:val="00DD7D2D"/>
    <w:rsid w:val="00DE0691"/>
    <w:rsid w:val="00DE0FF6"/>
    <w:rsid w:val="00DE1305"/>
    <w:rsid w:val="00DE1849"/>
    <w:rsid w:val="00DE1A32"/>
    <w:rsid w:val="00DE1E17"/>
    <w:rsid w:val="00DE1F0C"/>
    <w:rsid w:val="00DE2240"/>
    <w:rsid w:val="00DE22B9"/>
    <w:rsid w:val="00DE24FB"/>
    <w:rsid w:val="00DE26F6"/>
    <w:rsid w:val="00DE2B29"/>
    <w:rsid w:val="00DE37D6"/>
    <w:rsid w:val="00DE3918"/>
    <w:rsid w:val="00DE3B89"/>
    <w:rsid w:val="00DE44BB"/>
    <w:rsid w:val="00DE454B"/>
    <w:rsid w:val="00DE4883"/>
    <w:rsid w:val="00DE49B2"/>
    <w:rsid w:val="00DE50D8"/>
    <w:rsid w:val="00DE54C5"/>
    <w:rsid w:val="00DE55D4"/>
    <w:rsid w:val="00DE562D"/>
    <w:rsid w:val="00DE570A"/>
    <w:rsid w:val="00DE5C53"/>
    <w:rsid w:val="00DE5FD0"/>
    <w:rsid w:val="00DE60F9"/>
    <w:rsid w:val="00DE6114"/>
    <w:rsid w:val="00DE647B"/>
    <w:rsid w:val="00DE6A67"/>
    <w:rsid w:val="00DE6A97"/>
    <w:rsid w:val="00DE7299"/>
    <w:rsid w:val="00DE73F8"/>
    <w:rsid w:val="00DE7490"/>
    <w:rsid w:val="00DE7E8F"/>
    <w:rsid w:val="00DE7F25"/>
    <w:rsid w:val="00DF0031"/>
    <w:rsid w:val="00DF025A"/>
    <w:rsid w:val="00DF068F"/>
    <w:rsid w:val="00DF0D9E"/>
    <w:rsid w:val="00DF0DEE"/>
    <w:rsid w:val="00DF0ED0"/>
    <w:rsid w:val="00DF1366"/>
    <w:rsid w:val="00DF1638"/>
    <w:rsid w:val="00DF2086"/>
    <w:rsid w:val="00DF2480"/>
    <w:rsid w:val="00DF257A"/>
    <w:rsid w:val="00DF3500"/>
    <w:rsid w:val="00DF3950"/>
    <w:rsid w:val="00DF3C64"/>
    <w:rsid w:val="00DF3D13"/>
    <w:rsid w:val="00DF3F9B"/>
    <w:rsid w:val="00DF40DC"/>
    <w:rsid w:val="00DF42EB"/>
    <w:rsid w:val="00DF47CD"/>
    <w:rsid w:val="00DF50CF"/>
    <w:rsid w:val="00DF55CA"/>
    <w:rsid w:val="00DF5A31"/>
    <w:rsid w:val="00DF5BBE"/>
    <w:rsid w:val="00DF5D0F"/>
    <w:rsid w:val="00DF606E"/>
    <w:rsid w:val="00DF6173"/>
    <w:rsid w:val="00DF6849"/>
    <w:rsid w:val="00DF6902"/>
    <w:rsid w:val="00DF6A93"/>
    <w:rsid w:val="00DF6C57"/>
    <w:rsid w:val="00DF6F9D"/>
    <w:rsid w:val="00DF7DCA"/>
    <w:rsid w:val="00DF7F85"/>
    <w:rsid w:val="00E001D8"/>
    <w:rsid w:val="00E00CF5"/>
    <w:rsid w:val="00E00D59"/>
    <w:rsid w:val="00E00FF3"/>
    <w:rsid w:val="00E01365"/>
    <w:rsid w:val="00E018D9"/>
    <w:rsid w:val="00E01A6E"/>
    <w:rsid w:val="00E0227D"/>
    <w:rsid w:val="00E02819"/>
    <w:rsid w:val="00E02F06"/>
    <w:rsid w:val="00E03082"/>
    <w:rsid w:val="00E03532"/>
    <w:rsid w:val="00E03932"/>
    <w:rsid w:val="00E044BC"/>
    <w:rsid w:val="00E04569"/>
    <w:rsid w:val="00E04D41"/>
    <w:rsid w:val="00E05DD2"/>
    <w:rsid w:val="00E0634A"/>
    <w:rsid w:val="00E0673B"/>
    <w:rsid w:val="00E06B3B"/>
    <w:rsid w:val="00E07A55"/>
    <w:rsid w:val="00E0CE1F"/>
    <w:rsid w:val="00E103B6"/>
    <w:rsid w:val="00E10A07"/>
    <w:rsid w:val="00E10EE1"/>
    <w:rsid w:val="00E10FAC"/>
    <w:rsid w:val="00E1101C"/>
    <w:rsid w:val="00E1104C"/>
    <w:rsid w:val="00E11520"/>
    <w:rsid w:val="00E11619"/>
    <w:rsid w:val="00E118D7"/>
    <w:rsid w:val="00E11A73"/>
    <w:rsid w:val="00E11B71"/>
    <w:rsid w:val="00E11BC2"/>
    <w:rsid w:val="00E11CBC"/>
    <w:rsid w:val="00E11DDD"/>
    <w:rsid w:val="00E11FFA"/>
    <w:rsid w:val="00E12E3C"/>
    <w:rsid w:val="00E12F5E"/>
    <w:rsid w:val="00E1323C"/>
    <w:rsid w:val="00E1340C"/>
    <w:rsid w:val="00E1358F"/>
    <w:rsid w:val="00E13733"/>
    <w:rsid w:val="00E13C96"/>
    <w:rsid w:val="00E1403C"/>
    <w:rsid w:val="00E1450D"/>
    <w:rsid w:val="00E14870"/>
    <w:rsid w:val="00E14981"/>
    <w:rsid w:val="00E14A51"/>
    <w:rsid w:val="00E14B72"/>
    <w:rsid w:val="00E14E42"/>
    <w:rsid w:val="00E15648"/>
    <w:rsid w:val="00E158D1"/>
    <w:rsid w:val="00E15914"/>
    <w:rsid w:val="00E15E40"/>
    <w:rsid w:val="00E161DE"/>
    <w:rsid w:val="00E1641C"/>
    <w:rsid w:val="00E17133"/>
    <w:rsid w:val="00E17772"/>
    <w:rsid w:val="00E17B9A"/>
    <w:rsid w:val="00E17ECC"/>
    <w:rsid w:val="00E20822"/>
    <w:rsid w:val="00E210D1"/>
    <w:rsid w:val="00E2120A"/>
    <w:rsid w:val="00E21A7A"/>
    <w:rsid w:val="00E21AA7"/>
    <w:rsid w:val="00E21C60"/>
    <w:rsid w:val="00E22749"/>
    <w:rsid w:val="00E22879"/>
    <w:rsid w:val="00E22EF5"/>
    <w:rsid w:val="00E22F34"/>
    <w:rsid w:val="00E23555"/>
    <w:rsid w:val="00E23AC4"/>
    <w:rsid w:val="00E23BB9"/>
    <w:rsid w:val="00E23BE5"/>
    <w:rsid w:val="00E23EA0"/>
    <w:rsid w:val="00E23EC5"/>
    <w:rsid w:val="00E23F56"/>
    <w:rsid w:val="00E23F7E"/>
    <w:rsid w:val="00E248B3"/>
    <w:rsid w:val="00E24AE8"/>
    <w:rsid w:val="00E24B61"/>
    <w:rsid w:val="00E24DD6"/>
    <w:rsid w:val="00E24E91"/>
    <w:rsid w:val="00E251CF"/>
    <w:rsid w:val="00E2586C"/>
    <w:rsid w:val="00E25A38"/>
    <w:rsid w:val="00E25DA5"/>
    <w:rsid w:val="00E265B0"/>
    <w:rsid w:val="00E2665F"/>
    <w:rsid w:val="00E26A74"/>
    <w:rsid w:val="00E26B03"/>
    <w:rsid w:val="00E26D1C"/>
    <w:rsid w:val="00E27375"/>
    <w:rsid w:val="00E27460"/>
    <w:rsid w:val="00E3002D"/>
    <w:rsid w:val="00E30A6D"/>
    <w:rsid w:val="00E31AB3"/>
    <w:rsid w:val="00E3202D"/>
    <w:rsid w:val="00E324F5"/>
    <w:rsid w:val="00E328F0"/>
    <w:rsid w:val="00E32A8B"/>
    <w:rsid w:val="00E32E9F"/>
    <w:rsid w:val="00E3307B"/>
    <w:rsid w:val="00E331AD"/>
    <w:rsid w:val="00E3330F"/>
    <w:rsid w:val="00E33B8B"/>
    <w:rsid w:val="00E33E31"/>
    <w:rsid w:val="00E33F0A"/>
    <w:rsid w:val="00E34572"/>
    <w:rsid w:val="00E34E9D"/>
    <w:rsid w:val="00E3523D"/>
    <w:rsid w:val="00E3539C"/>
    <w:rsid w:val="00E354F3"/>
    <w:rsid w:val="00E357B5"/>
    <w:rsid w:val="00E358CF"/>
    <w:rsid w:val="00E35BEE"/>
    <w:rsid w:val="00E35D67"/>
    <w:rsid w:val="00E36A76"/>
    <w:rsid w:val="00E36C56"/>
    <w:rsid w:val="00E37F7E"/>
    <w:rsid w:val="00E37FDB"/>
    <w:rsid w:val="00E40032"/>
    <w:rsid w:val="00E403DC"/>
    <w:rsid w:val="00E40D8D"/>
    <w:rsid w:val="00E40DDA"/>
    <w:rsid w:val="00E40EFA"/>
    <w:rsid w:val="00E411B1"/>
    <w:rsid w:val="00E41351"/>
    <w:rsid w:val="00E413A4"/>
    <w:rsid w:val="00E4166D"/>
    <w:rsid w:val="00E41821"/>
    <w:rsid w:val="00E4257C"/>
    <w:rsid w:val="00E43437"/>
    <w:rsid w:val="00E4365E"/>
    <w:rsid w:val="00E43AF1"/>
    <w:rsid w:val="00E43AFC"/>
    <w:rsid w:val="00E43B31"/>
    <w:rsid w:val="00E43FF5"/>
    <w:rsid w:val="00E446DB"/>
    <w:rsid w:val="00E447D3"/>
    <w:rsid w:val="00E448AE"/>
    <w:rsid w:val="00E44B7B"/>
    <w:rsid w:val="00E4524F"/>
    <w:rsid w:val="00E45DBA"/>
    <w:rsid w:val="00E463F7"/>
    <w:rsid w:val="00E468B7"/>
    <w:rsid w:val="00E469F6"/>
    <w:rsid w:val="00E473E4"/>
    <w:rsid w:val="00E47835"/>
    <w:rsid w:val="00E47923"/>
    <w:rsid w:val="00E47A1F"/>
    <w:rsid w:val="00E47A53"/>
    <w:rsid w:val="00E5033B"/>
    <w:rsid w:val="00E5050B"/>
    <w:rsid w:val="00E50593"/>
    <w:rsid w:val="00E50955"/>
    <w:rsid w:val="00E509CB"/>
    <w:rsid w:val="00E50C84"/>
    <w:rsid w:val="00E51199"/>
    <w:rsid w:val="00E5137E"/>
    <w:rsid w:val="00E513A9"/>
    <w:rsid w:val="00E51420"/>
    <w:rsid w:val="00E516AF"/>
    <w:rsid w:val="00E5173B"/>
    <w:rsid w:val="00E51AD5"/>
    <w:rsid w:val="00E51C30"/>
    <w:rsid w:val="00E51E6D"/>
    <w:rsid w:val="00E526C3"/>
    <w:rsid w:val="00E52911"/>
    <w:rsid w:val="00E52DEA"/>
    <w:rsid w:val="00E531DF"/>
    <w:rsid w:val="00E5350D"/>
    <w:rsid w:val="00E53906"/>
    <w:rsid w:val="00E539F2"/>
    <w:rsid w:val="00E54023"/>
    <w:rsid w:val="00E54BB6"/>
    <w:rsid w:val="00E54D96"/>
    <w:rsid w:val="00E54DEA"/>
    <w:rsid w:val="00E5511E"/>
    <w:rsid w:val="00E5524A"/>
    <w:rsid w:val="00E55DCE"/>
    <w:rsid w:val="00E55E5C"/>
    <w:rsid w:val="00E56057"/>
    <w:rsid w:val="00E56CB5"/>
    <w:rsid w:val="00E56E71"/>
    <w:rsid w:val="00E5729E"/>
    <w:rsid w:val="00E5763D"/>
    <w:rsid w:val="00E60197"/>
    <w:rsid w:val="00E603A4"/>
    <w:rsid w:val="00E6061C"/>
    <w:rsid w:val="00E60A0C"/>
    <w:rsid w:val="00E61163"/>
    <w:rsid w:val="00E61292"/>
    <w:rsid w:val="00E615A3"/>
    <w:rsid w:val="00E61613"/>
    <w:rsid w:val="00E61771"/>
    <w:rsid w:val="00E618B3"/>
    <w:rsid w:val="00E620CC"/>
    <w:rsid w:val="00E623CC"/>
    <w:rsid w:val="00E62518"/>
    <w:rsid w:val="00E62754"/>
    <w:rsid w:val="00E62ABA"/>
    <w:rsid w:val="00E62ABB"/>
    <w:rsid w:val="00E634D7"/>
    <w:rsid w:val="00E63794"/>
    <w:rsid w:val="00E63871"/>
    <w:rsid w:val="00E640AD"/>
    <w:rsid w:val="00E64216"/>
    <w:rsid w:val="00E645AF"/>
    <w:rsid w:val="00E64794"/>
    <w:rsid w:val="00E64820"/>
    <w:rsid w:val="00E6484A"/>
    <w:rsid w:val="00E64937"/>
    <w:rsid w:val="00E64A0B"/>
    <w:rsid w:val="00E64A43"/>
    <w:rsid w:val="00E64A93"/>
    <w:rsid w:val="00E64ED6"/>
    <w:rsid w:val="00E64FB2"/>
    <w:rsid w:val="00E655F3"/>
    <w:rsid w:val="00E6570E"/>
    <w:rsid w:val="00E65928"/>
    <w:rsid w:val="00E65D6F"/>
    <w:rsid w:val="00E66155"/>
    <w:rsid w:val="00E66D12"/>
    <w:rsid w:val="00E66DE9"/>
    <w:rsid w:val="00E6723B"/>
    <w:rsid w:val="00E67A4C"/>
    <w:rsid w:val="00E67DAF"/>
    <w:rsid w:val="00E7030C"/>
    <w:rsid w:val="00E7111A"/>
    <w:rsid w:val="00E71553"/>
    <w:rsid w:val="00E71568"/>
    <w:rsid w:val="00E727E9"/>
    <w:rsid w:val="00E72931"/>
    <w:rsid w:val="00E72D04"/>
    <w:rsid w:val="00E73641"/>
    <w:rsid w:val="00E741F9"/>
    <w:rsid w:val="00E74820"/>
    <w:rsid w:val="00E754D7"/>
    <w:rsid w:val="00E755F6"/>
    <w:rsid w:val="00E757C2"/>
    <w:rsid w:val="00E75844"/>
    <w:rsid w:val="00E75AA8"/>
    <w:rsid w:val="00E75CB0"/>
    <w:rsid w:val="00E75EB1"/>
    <w:rsid w:val="00E76345"/>
    <w:rsid w:val="00E76469"/>
    <w:rsid w:val="00E766B8"/>
    <w:rsid w:val="00E768A2"/>
    <w:rsid w:val="00E76D85"/>
    <w:rsid w:val="00E76F4A"/>
    <w:rsid w:val="00E7758F"/>
    <w:rsid w:val="00E778CB"/>
    <w:rsid w:val="00E77AF6"/>
    <w:rsid w:val="00E77EC7"/>
    <w:rsid w:val="00E81B7B"/>
    <w:rsid w:val="00E81DF4"/>
    <w:rsid w:val="00E8221A"/>
    <w:rsid w:val="00E82636"/>
    <w:rsid w:val="00E82747"/>
    <w:rsid w:val="00E827A9"/>
    <w:rsid w:val="00E828C5"/>
    <w:rsid w:val="00E832B6"/>
    <w:rsid w:val="00E835A3"/>
    <w:rsid w:val="00E83761"/>
    <w:rsid w:val="00E84043"/>
    <w:rsid w:val="00E845D1"/>
    <w:rsid w:val="00E84FB2"/>
    <w:rsid w:val="00E853B6"/>
    <w:rsid w:val="00E8551A"/>
    <w:rsid w:val="00E85803"/>
    <w:rsid w:val="00E85A08"/>
    <w:rsid w:val="00E87380"/>
    <w:rsid w:val="00E90477"/>
    <w:rsid w:val="00E90BCC"/>
    <w:rsid w:val="00E90C43"/>
    <w:rsid w:val="00E90CE7"/>
    <w:rsid w:val="00E90FD1"/>
    <w:rsid w:val="00E920EB"/>
    <w:rsid w:val="00E92386"/>
    <w:rsid w:val="00E926D3"/>
    <w:rsid w:val="00E9315C"/>
    <w:rsid w:val="00E93193"/>
    <w:rsid w:val="00E93AA3"/>
    <w:rsid w:val="00E93BD3"/>
    <w:rsid w:val="00E93C1B"/>
    <w:rsid w:val="00E93C2E"/>
    <w:rsid w:val="00E94D55"/>
    <w:rsid w:val="00E94E13"/>
    <w:rsid w:val="00E94EB1"/>
    <w:rsid w:val="00E957F7"/>
    <w:rsid w:val="00E95992"/>
    <w:rsid w:val="00E961B5"/>
    <w:rsid w:val="00E963D8"/>
    <w:rsid w:val="00E967B7"/>
    <w:rsid w:val="00E96A66"/>
    <w:rsid w:val="00E972A6"/>
    <w:rsid w:val="00E9784F"/>
    <w:rsid w:val="00EA00B1"/>
    <w:rsid w:val="00EA03A3"/>
    <w:rsid w:val="00EA0E5C"/>
    <w:rsid w:val="00EA12DD"/>
    <w:rsid w:val="00EA1B60"/>
    <w:rsid w:val="00EA2B27"/>
    <w:rsid w:val="00EA322D"/>
    <w:rsid w:val="00EA3353"/>
    <w:rsid w:val="00EA34BC"/>
    <w:rsid w:val="00EA360B"/>
    <w:rsid w:val="00EA3788"/>
    <w:rsid w:val="00EA3852"/>
    <w:rsid w:val="00EA3AAF"/>
    <w:rsid w:val="00EA3AEC"/>
    <w:rsid w:val="00EA4385"/>
    <w:rsid w:val="00EA485D"/>
    <w:rsid w:val="00EA48C5"/>
    <w:rsid w:val="00EA555D"/>
    <w:rsid w:val="00EA56C9"/>
    <w:rsid w:val="00EA57AD"/>
    <w:rsid w:val="00EA5883"/>
    <w:rsid w:val="00EA5B27"/>
    <w:rsid w:val="00EA738F"/>
    <w:rsid w:val="00EA7567"/>
    <w:rsid w:val="00EA7ABD"/>
    <w:rsid w:val="00EA7DB0"/>
    <w:rsid w:val="00EA7DCA"/>
    <w:rsid w:val="00EB03A7"/>
    <w:rsid w:val="00EB0436"/>
    <w:rsid w:val="00EB057C"/>
    <w:rsid w:val="00EB077A"/>
    <w:rsid w:val="00EB081C"/>
    <w:rsid w:val="00EB0AE3"/>
    <w:rsid w:val="00EB0D11"/>
    <w:rsid w:val="00EB0F29"/>
    <w:rsid w:val="00EB10D7"/>
    <w:rsid w:val="00EB11A7"/>
    <w:rsid w:val="00EB1477"/>
    <w:rsid w:val="00EB1547"/>
    <w:rsid w:val="00EB19DC"/>
    <w:rsid w:val="00EB1D10"/>
    <w:rsid w:val="00EB2002"/>
    <w:rsid w:val="00EB2780"/>
    <w:rsid w:val="00EB2EDF"/>
    <w:rsid w:val="00EB33E4"/>
    <w:rsid w:val="00EB392C"/>
    <w:rsid w:val="00EB3948"/>
    <w:rsid w:val="00EB3CD7"/>
    <w:rsid w:val="00EB4716"/>
    <w:rsid w:val="00EB49DF"/>
    <w:rsid w:val="00EB4C24"/>
    <w:rsid w:val="00EB5B6F"/>
    <w:rsid w:val="00EB5DCC"/>
    <w:rsid w:val="00EB5EFB"/>
    <w:rsid w:val="00EB619F"/>
    <w:rsid w:val="00EB6AD0"/>
    <w:rsid w:val="00EB6CA5"/>
    <w:rsid w:val="00EB7661"/>
    <w:rsid w:val="00EC01BF"/>
    <w:rsid w:val="00EC0982"/>
    <w:rsid w:val="00EC0A08"/>
    <w:rsid w:val="00EC0F09"/>
    <w:rsid w:val="00EC1299"/>
    <w:rsid w:val="00EC1731"/>
    <w:rsid w:val="00EC18D8"/>
    <w:rsid w:val="00EC1A1E"/>
    <w:rsid w:val="00EC23E2"/>
    <w:rsid w:val="00EC2A37"/>
    <w:rsid w:val="00EC2C8F"/>
    <w:rsid w:val="00EC2EDA"/>
    <w:rsid w:val="00EC314F"/>
    <w:rsid w:val="00EC363F"/>
    <w:rsid w:val="00EC38DE"/>
    <w:rsid w:val="00EC3CA8"/>
    <w:rsid w:val="00EC3EAC"/>
    <w:rsid w:val="00EC3EE2"/>
    <w:rsid w:val="00EC4CEE"/>
    <w:rsid w:val="00EC523B"/>
    <w:rsid w:val="00EC5443"/>
    <w:rsid w:val="00EC5D36"/>
    <w:rsid w:val="00EC67D6"/>
    <w:rsid w:val="00EC6A93"/>
    <w:rsid w:val="00EC7946"/>
    <w:rsid w:val="00EC7B5C"/>
    <w:rsid w:val="00EC7CB8"/>
    <w:rsid w:val="00ED0FD5"/>
    <w:rsid w:val="00ED1755"/>
    <w:rsid w:val="00ED179F"/>
    <w:rsid w:val="00ED1BCB"/>
    <w:rsid w:val="00ED1C82"/>
    <w:rsid w:val="00ED1D18"/>
    <w:rsid w:val="00ED1DB8"/>
    <w:rsid w:val="00ED26AB"/>
    <w:rsid w:val="00ED271F"/>
    <w:rsid w:val="00ED27A4"/>
    <w:rsid w:val="00ED2C6F"/>
    <w:rsid w:val="00ED3198"/>
    <w:rsid w:val="00ED356D"/>
    <w:rsid w:val="00ED3E9F"/>
    <w:rsid w:val="00ED402A"/>
    <w:rsid w:val="00ED4AC8"/>
    <w:rsid w:val="00ED4DF6"/>
    <w:rsid w:val="00ED4E0A"/>
    <w:rsid w:val="00ED4F33"/>
    <w:rsid w:val="00ED5573"/>
    <w:rsid w:val="00ED5741"/>
    <w:rsid w:val="00ED5B6D"/>
    <w:rsid w:val="00ED75D0"/>
    <w:rsid w:val="00ED7D82"/>
    <w:rsid w:val="00ED7F32"/>
    <w:rsid w:val="00ED7FF1"/>
    <w:rsid w:val="00EE0299"/>
    <w:rsid w:val="00EE03EF"/>
    <w:rsid w:val="00EE04FF"/>
    <w:rsid w:val="00EE07AE"/>
    <w:rsid w:val="00EE09BE"/>
    <w:rsid w:val="00EE0B72"/>
    <w:rsid w:val="00EE14DC"/>
    <w:rsid w:val="00EE1903"/>
    <w:rsid w:val="00EE1B3B"/>
    <w:rsid w:val="00EE1CA7"/>
    <w:rsid w:val="00EE1CC7"/>
    <w:rsid w:val="00EE1E43"/>
    <w:rsid w:val="00EE1EE7"/>
    <w:rsid w:val="00EE1F00"/>
    <w:rsid w:val="00EE2235"/>
    <w:rsid w:val="00EE2323"/>
    <w:rsid w:val="00EE316E"/>
    <w:rsid w:val="00EE343D"/>
    <w:rsid w:val="00EE35F7"/>
    <w:rsid w:val="00EE3655"/>
    <w:rsid w:val="00EE38C2"/>
    <w:rsid w:val="00EE3938"/>
    <w:rsid w:val="00EE3B20"/>
    <w:rsid w:val="00EE3B41"/>
    <w:rsid w:val="00EE3D48"/>
    <w:rsid w:val="00EE4033"/>
    <w:rsid w:val="00EE423D"/>
    <w:rsid w:val="00EE46E4"/>
    <w:rsid w:val="00EE49D2"/>
    <w:rsid w:val="00EE4AD6"/>
    <w:rsid w:val="00EE5422"/>
    <w:rsid w:val="00EE5503"/>
    <w:rsid w:val="00EE566A"/>
    <w:rsid w:val="00EE572B"/>
    <w:rsid w:val="00EE5DE6"/>
    <w:rsid w:val="00EE5F36"/>
    <w:rsid w:val="00EE6F37"/>
    <w:rsid w:val="00EE71A2"/>
    <w:rsid w:val="00EE7299"/>
    <w:rsid w:val="00EE7302"/>
    <w:rsid w:val="00EE7474"/>
    <w:rsid w:val="00EE74F7"/>
    <w:rsid w:val="00EE79B2"/>
    <w:rsid w:val="00EE7EBC"/>
    <w:rsid w:val="00EF0719"/>
    <w:rsid w:val="00EF113C"/>
    <w:rsid w:val="00EF11BD"/>
    <w:rsid w:val="00EF175E"/>
    <w:rsid w:val="00EF1DAC"/>
    <w:rsid w:val="00EF2746"/>
    <w:rsid w:val="00EF3FB8"/>
    <w:rsid w:val="00EF439D"/>
    <w:rsid w:val="00EF4DD6"/>
    <w:rsid w:val="00EF575B"/>
    <w:rsid w:val="00EF5E51"/>
    <w:rsid w:val="00EF6FB3"/>
    <w:rsid w:val="00EF6FB9"/>
    <w:rsid w:val="00EF79DB"/>
    <w:rsid w:val="00EF7E98"/>
    <w:rsid w:val="00F00198"/>
    <w:rsid w:val="00F00775"/>
    <w:rsid w:val="00F016A7"/>
    <w:rsid w:val="00F01F1A"/>
    <w:rsid w:val="00F02765"/>
    <w:rsid w:val="00F02FB0"/>
    <w:rsid w:val="00F03153"/>
    <w:rsid w:val="00F03593"/>
    <w:rsid w:val="00F03A38"/>
    <w:rsid w:val="00F03D91"/>
    <w:rsid w:val="00F040E4"/>
    <w:rsid w:val="00F0498D"/>
    <w:rsid w:val="00F04D94"/>
    <w:rsid w:val="00F04EEE"/>
    <w:rsid w:val="00F0502C"/>
    <w:rsid w:val="00F054D1"/>
    <w:rsid w:val="00F05515"/>
    <w:rsid w:val="00F0583D"/>
    <w:rsid w:val="00F05F4C"/>
    <w:rsid w:val="00F06E5C"/>
    <w:rsid w:val="00F10867"/>
    <w:rsid w:val="00F10C5E"/>
    <w:rsid w:val="00F1124D"/>
    <w:rsid w:val="00F11DB2"/>
    <w:rsid w:val="00F122D1"/>
    <w:rsid w:val="00F130F9"/>
    <w:rsid w:val="00F13D5A"/>
    <w:rsid w:val="00F14198"/>
    <w:rsid w:val="00F14625"/>
    <w:rsid w:val="00F1476B"/>
    <w:rsid w:val="00F14A23"/>
    <w:rsid w:val="00F15208"/>
    <w:rsid w:val="00F15434"/>
    <w:rsid w:val="00F15684"/>
    <w:rsid w:val="00F15829"/>
    <w:rsid w:val="00F158D8"/>
    <w:rsid w:val="00F15E8E"/>
    <w:rsid w:val="00F16093"/>
    <w:rsid w:val="00F163BB"/>
    <w:rsid w:val="00F16AD4"/>
    <w:rsid w:val="00F17422"/>
    <w:rsid w:val="00F17553"/>
    <w:rsid w:val="00F17752"/>
    <w:rsid w:val="00F206D9"/>
    <w:rsid w:val="00F2089F"/>
    <w:rsid w:val="00F208F0"/>
    <w:rsid w:val="00F20BE5"/>
    <w:rsid w:val="00F20E69"/>
    <w:rsid w:val="00F21637"/>
    <w:rsid w:val="00F21869"/>
    <w:rsid w:val="00F21A3C"/>
    <w:rsid w:val="00F21B3E"/>
    <w:rsid w:val="00F21B86"/>
    <w:rsid w:val="00F21BDA"/>
    <w:rsid w:val="00F21CF0"/>
    <w:rsid w:val="00F22632"/>
    <w:rsid w:val="00F22926"/>
    <w:rsid w:val="00F229CB"/>
    <w:rsid w:val="00F22C0B"/>
    <w:rsid w:val="00F22D4D"/>
    <w:rsid w:val="00F22E6C"/>
    <w:rsid w:val="00F22FAD"/>
    <w:rsid w:val="00F23094"/>
    <w:rsid w:val="00F2347B"/>
    <w:rsid w:val="00F23D89"/>
    <w:rsid w:val="00F23EBA"/>
    <w:rsid w:val="00F2494E"/>
    <w:rsid w:val="00F2520E"/>
    <w:rsid w:val="00F252B5"/>
    <w:rsid w:val="00F2543C"/>
    <w:rsid w:val="00F2560B"/>
    <w:rsid w:val="00F25868"/>
    <w:rsid w:val="00F259E9"/>
    <w:rsid w:val="00F25C28"/>
    <w:rsid w:val="00F25CE8"/>
    <w:rsid w:val="00F25D2B"/>
    <w:rsid w:val="00F267FE"/>
    <w:rsid w:val="00F274DA"/>
    <w:rsid w:val="00F27C57"/>
    <w:rsid w:val="00F27CF2"/>
    <w:rsid w:val="00F30159"/>
    <w:rsid w:val="00F302A5"/>
    <w:rsid w:val="00F303DE"/>
    <w:rsid w:val="00F3051F"/>
    <w:rsid w:val="00F305F3"/>
    <w:rsid w:val="00F30A12"/>
    <w:rsid w:val="00F30A3B"/>
    <w:rsid w:val="00F30D90"/>
    <w:rsid w:val="00F310C0"/>
    <w:rsid w:val="00F31277"/>
    <w:rsid w:val="00F3134B"/>
    <w:rsid w:val="00F31398"/>
    <w:rsid w:val="00F3148D"/>
    <w:rsid w:val="00F314C6"/>
    <w:rsid w:val="00F316BC"/>
    <w:rsid w:val="00F3194C"/>
    <w:rsid w:val="00F320C7"/>
    <w:rsid w:val="00F321E5"/>
    <w:rsid w:val="00F3238C"/>
    <w:rsid w:val="00F33382"/>
    <w:rsid w:val="00F333EE"/>
    <w:rsid w:val="00F336A8"/>
    <w:rsid w:val="00F33EE6"/>
    <w:rsid w:val="00F3406E"/>
    <w:rsid w:val="00F34529"/>
    <w:rsid w:val="00F34542"/>
    <w:rsid w:val="00F347FA"/>
    <w:rsid w:val="00F34DF3"/>
    <w:rsid w:val="00F34F25"/>
    <w:rsid w:val="00F34F64"/>
    <w:rsid w:val="00F3525A"/>
    <w:rsid w:val="00F35512"/>
    <w:rsid w:val="00F35D0F"/>
    <w:rsid w:val="00F3607F"/>
    <w:rsid w:val="00F36133"/>
    <w:rsid w:val="00F364CE"/>
    <w:rsid w:val="00F40187"/>
    <w:rsid w:val="00F405DA"/>
    <w:rsid w:val="00F4146A"/>
    <w:rsid w:val="00F41552"/>
    <w:rsid w:val="00F41A25"/>
    <w:rsid w:val="00F41A95"/>
    <w:rsid w:val="00F41EC5"/>
    <w:rsid w:val="00F42284"/>
    <w:rsid w:val="00F42CC4"/>
    <w:rsid w:val="00F438F1"/>
    <w:rsid w:val="00F43DEC"/>
    <w:rsid w:val="00F43E3A"/>
    <w:rsid w:val="00F44B84"/>
    <w:rsid w:val="00F44BF3"/>
    <w:rsid w:val="00F44FCF"/>
    <w:rsid w:val="00F451C1"/>
    <w:rsid w:val="00F451D4"/>
    <w:rsid w:val="00F458CF"/>
    <w:rsid w:val="00F462E8"/>
    <w:rsid w:val="00F463A6"/>
    <w:rsid w:val="00F46403"/>
    <w:rsid w:val="00F468C9"/>
    <w:rsid w:val="00F4693F"/>
    <w:rsid w:val="00F46BEF"/>
    <w:rsid w:val="00F47D54"/>
    <w:rsid w:val="00F500FF"/>
    <w:rsid w:val="00F50A97"/>
    <w:rsid w:val="00F50BC9"/>
    <w:rsid w:val="00F50D0A"/>
    <w:rsid w:val="00F50DAB"/>
    <w:rsid w:val="00F50F80"/>
    <w:rsid w:val="00F51AEA"/>
    <w:rsid w:val="00F524FF"/>
    <w:rsid w:val="00F5284D"/>
    <w:rsid w:val="00F52A4C"/>
    <w:rsid w:val="00F52AC9"/>
    <w:rsid w:val="00F5335B"/>
    <w:rsid w:val="00F5388F"/>
    <w:rsid w:val="00F538B2"/>
    <w:rsid w:val="00F538FA"/>
    <w:rsid w:val="00F53938"/>
    <w:rsid w:val="00F53B96"/>
    <w:rsid w:val="00F542AD"/>
    <w:rsid w:val="00F54B02"/>
    <w:rsid w:val="00F5502A"/>
    <w:rsid w:val="00F55AFE"/>
    <w:rsid w:val="00F564F4"/>
    <w:rsid w:val="00F56611"/>
    <w:rsid w:val="00F569BC"/>
    <w:rsid w:val="00F56B0D"/>
    <w:rsid w:val="00F56C83"/>
    <w:rsid w:val="00F56DBE"/>
    <w:rsid w:val="00F57488"/>
    <w:rsid w:val="00F5749B"/>
    <w:rsid w:val="00F5749F"/>
    <w:rsid w:val="00F5759E"/>
    <w:rsid w:val="00F57B6A"/>
    <w:rsid w:val="00F57FE1"/>
    <w:rsid w:val="00F60138"/>
    <w:rsid w:val="00F60C53"/>
    <w:rsid w:val="00F61FCD"/>
    <w:rsid w:val="00F6230B"/>
    <w:rsid w:val="00F62548"/>
    <w:rsid w:val="00F62A33"/>
    <w:rsid w:val="00F63021"/>
    <w:rsid w:val="00F6342B"/>
    <w:rsid w:val="00F63438"/>
    <w:rsid w:val="00F634BE"/>
    <w:rsid w:val="00F6350E"/>
    <w:rsid w:val="00F63A76"/>
    <w:rsid w:val="00F63B0D"/>
    <w:rsid w:val="00F63C52"/>
    <w:rsid w:val="00F6469A"/>
    <w:rsid w:val="00F64DC0"/>
    <w:rsid w:val="00F64DFF"/>
    <w:rsid w:val="00F65021"/>
    <w:rsid w:val="00F65DB8"/>
    <w:rsid w:val="00F6623B"/>
    <w:rsid w:val="00F66F5D"/>
    <w:rsid w:val="00F66FCB"/>
    <w:rsid w:val="00F672E7"/>
    <w:rsid w:val="00F67446"/>
    <w:rsid w:val="00F67A58"/>
    <w:rsid w:val="00F70AEA"/>
    <w:rsid w:val="00F715FD"/>
    <w:rsid w:val="00F7190C"/>
    <w:rsid w:val="00F71CC0"/>
    <w:rsid w:val="00F71F2D"/>
    <w:rsid w:val="00F7261C"/>
    <w:rsid w:val="00F7298D"/>
    <w:rsid w:val="00F72B11"/>
    <w:rsid w:val="00F73069"/>
    <w:rsid w:val="00F73576"/>
    <w:rsid w:val="00F735FD"/>
    <w:rsid w:val="00F73A73"/>
    <w:rsid w:val="00F73CEC"/>
    <w:rsid w:val="00F74C9F"/>
    <w:rsid w:val="00F7508D"/>
    <w:rsid w:val="00F752C1"/>
    <w:rsid w:val="00F75710"/>
    <w:rsid w:val="00F75745"/>
    <w:rsid w:val="00F758A3"/>
    <w:rsid w:val="00F759EB"/>
    <w:rsid w:val="00F76E92"/>
    <w:rsid w:val="00F77014"/>
    <w:rsid w:val="00F77357"/>
    <w:rsid w:val="00F7772E"/>
    <w:rsid w:val="00F77B44"/>
    <w:rsid w:val="00F77CA7"/>
    <w:rsid w:val="00F80554"/>
    <w:rsid w:val="00F8057E"/>
    <w:rsid w:val="00F80921"/>
    <w:rsid w:val="00F80CDC"/>
    <w:rsid w:val="00F815D3"/>
    <w:rsid w:val="00F81856"/>
    <w:rsid w:val="00F82122"/>
    <w:rsid w:val="00F830ED"/>
    <w:rsid w:val="00F832E8"/>
    <w:rsid w:val="00F8357E"/>
    <w:rsid w:val="00F83752"/>
    <w:rsid w:val="00F84915"/>
    <w:rsid w:val="00F8516C"/>
    <w:rsid w:val="00F85B71"/>
    <w:rsid w:val="00F85FFD"/>
    <w:rsid w:val="00F86AE0"/>
    <w:rsid w:val="00F8719B"/>
    <w:rsid w:val="00F87AD8"/>
    <w:rsid w:val="00F87E90"/>
    <w:rsid w:val="00F87F69"/>
    <w:rsid w:val="00F9011D"/>
    <w:rsid w:val="00F903CD"/>
    <w:rsid w:val="00F90451"/>
    <w:rsid w:val="00F90661"/>
    <w:rsid w:val="00F9105F"/>
    <w:rsid w:val="00F91A39"/>
    <w:rsid w:val="00F91E1A"/>
    <w:rsid w:val="00F91EDC"/>
    <w:rsid w:val="00F91F3E"/>
    <w:rsid w:val="00F921E8"/>
    <w:rsid w:val="00F9222B"/>
    <w:rsid w:val="00F92A20"/>
    <w:rsid w:val="00F92AC4"/>
    <w:rsid w:val="00F92BE6"/>
    <w:rsid w:val="00F92F02"/>
    <w:rsid w:val="00F93028"/>
    <w:rsid w:val="00F9326D"/>
    <w:rsid w:val="00F934A3"/>
    <w:rsid w:val="00F93566"/>
    <w:rsid w:val="00F93661"/>
    <w:rsid w:val="00F93748"/>
    <w:rsid w:val="00F93C76"/>
    <w:rsid w:val="00F93D52"/>
    <w:rsid w:val="00F94298"/>
    <w:rsid w:val="00F944B3"/>
    <w:rsid w:val="00F94538"/>
    <w:rsid w:val="00F94EA6"/>
    <w:rsid w:val="00F94FA4"/>
    <w:rsid w:val="00F95655"/>
    <w:rsid w:val="00F95F6C"/>
    <w:rsid w:val="00F961C4"/>
    <w:rsid w:val="00F96664"/>
    <w:rsid w:val="00F967C2"/>
    <w:rsid w:val="00F969B5"/>
    <w:rsid w:val="00F96DA3"/>
    <w:rsid w:val="00FA0C19"/>
    <w:rsid w:val="00FA1258"/>
    <w:rsid w:val="00FA12D4"/>
    <w:rsid w:val="00FA1305"/>
    <w:rsid w:val="00FA1AED"/>
    <w:rsid w:val="00FA2216"/>
    <w:rsid w:val="00FA24C9"/>
    <w:rsid w:val="00FA2D10"/>
    <w:rsid w:val="00FA2E60"/>
    <w:rsid w:val="00FA2E7A"/>
    <w:rsid w:val="00FA36A4"/>
    <w:rsid w:val="00FA36B8"/>
    <w:rsid w:val="00FA491D"/>
    <w:rsid w:val="00FA4BAD"/>
    <w:rsid w:val="00FA4E4B"/>
    <w:rsid w:val="00FA5188"/>
    <w:rsid w:val="00FA5357"/>
    <w:rsid w:val="00FA6691"/>
    <w:rsid w:val="00FA66EC"/>
    <w:rsid w:val="00FA67BB"/>
    <w:rsid w:val="00FA69A6"/>
    <w:rsid w:val="00FA75D1"/>
    <w:rsid w:val="00FA75E4"/>
    <w:rsid w:val="00FA7677"/>
    <w:rsid w:val="00FA769D"/>
    <w:rsid w:val="00FA7884"/>
    <w:rsid w:val="00FA79F9"/>
    <w:rsid w:val="00FA7CDF"/>
    <w:rsid w:val="00FB00C6"/>
    <w:rsid w:val="00FB01E8"/>
    <w:rsid w:val="00FB02C2"/>
    <w:rsid w:val="00FB03B4"/>
    <w:rsid w:val="00FB03E9"/>
    <w:rsid w:val="00FB0623"/>
    <w:rsid w:val="00FB169F"/>
    <w:rsid w:val="00FB1A71"/>
    <w:rsid w:val="00FB1CC9"/>
    <w:rsid w:val="00FB1DED"/>
    <w:rsid w:val="00FB2161"/>
    <w:rsid w:val="00FB216E"/>
    <w:rsid w:val="00FB2293"/>
    <w:rsid w:val="00FB26B7"/>
    <w:rsid w:val="00FB2907"/>
    <w:rsid w:val="00FB2F52"/>
    <w:rsid w:val="00FB3176"/>
    <w:rsid w:val="00FB34A3"/>
    <w:rsid w:val="00FB378F"/>
    <w:rsid w:val="00FB41AF"/>
    <w:rsid w:val="00FB455E"/>
    <w:rsid w:val="00FB4E61"/>
    <w:rsid w:val="00FB51DC"/>
    <w:rsid w:val="00FB56BD"/>
    <w:rsid w:val="00FB59EB"/>
    <w:rsid w:val="00FB62C7"/>
    <w:rsid w:val="00FB6564"/>
    <w:rsid w:val="00FB6594"/>
    <w:rsid w:val="00FB6829"/>
    <w:rsid w:val="00FB69AA"/>
    <w:rsid w:val="00FB69D6"/>
    <w:rsid w:val="00FB7023"/>
    <w:rsid w:val="00FB79FB"/>
    <w:rsid w:val="00FB7CE4"/>
    <w:rsid w:val="00FB7E5C"/>
    <w:rsid w:val="00FB7FFA"/>
    <w:rsid w:val="00FC018C"/>
    <w:rsid w:val="00FC03AE"/>
    <w:rsid w:val="00FC08EE"/>
    <w:rsid w:val="00FC0C53"/>
    <w:rsid w:val="00FC11CB"/>
    <w:rsid w:val="00FC14FB"/>
    <w:rsid w:val="00FC1BFE"/>
    <w:rsid w:val="00FC2482"/>
    <w:rsid w:val="00FC2772"/>
    <w:rsid w:val="00FC3905"/>
    <w:rsid w:val="00FC3D02"/>
    <w:rsid w:val="00FC4173"/>
    <w:rsid w:val="00FC4D39"/>
    <w:rsid w:val="00FC5547"/>
    <w:rsid w:val="00FC56CD"/>
    <w:rsid w:val="00FC56CF"/>
    <w:rsid w:val="00FC611A"/>
    <w:rsid w:val="00FC6595"/>
    <w:rsid w:val="00FC67B2"/>
    <w:rsid w:val="00FC6E92"/>
    <w:rsid w:val="00FC6FD8"/>
    <w:rsid w:val="00FC786C"/>
    <w:rsid w:val="00FC78B7"/>
    <w:rsid w:val="00FD025D"/>
    <w:rsid w:val="00FD0D54"/>
    <w:rsid w:val="00FD1146"/>
    <w:rsid w:val="00FD14A3"/>
    <w:rsid w:val="00FD1D33"/>
    <w:rsid w:val="00FD2154"/>
    <w:rsid w:val="00FD21FB"/>
    <w:rsid w:val="00FD2994"/>
    <w:rsid w:val="00FD310E"/>
    <w:rsid w:val="00FD33A6"/>
    <w:rsid w:val="00FD362F"/>
    <w:rsid w:val="00FD3C6A"/>
    <w:rsid w:val="00FD3D03"/>
    <w:rsid w:val="00FD3D7E"/>
    <w:rsid w:val="00FD4695"/>
    <w:rsid w:val="00FD4E75"/>
    <w:rsid w:val="00FD54BE"/>
    <w:rsid w:val="00FD5E32"/>
    <w:rsid w:val="00FD6093"/>
    <w:rsid w:val="00FD6232"/>
    <w:rsid w:val="00FD64F2"/>
    <w:rsid w:val="00FD6AAE"/>
    <w:rsid w:val="00FD7045"/>
    <w:rsid w:val="00FD76AA"/>
    <w:rsid w:val="00FD7AF9"/>
    <w:rsid w:val="00FD7C81"/>
    <w:rsid w:val="00FE0035"/>
    <w:rsid w:val="00FE0685"/>
    <w:rsid w:val="00FE0DBD"/>
    <w:rsid w:val="00FE11B3"/>
    <w:rsid w:val="00FE1339"/>
    <w:rsid w:val="00FE15ED"/>
    <w:rsid w:val="00FE19F2"/>
    <w:rsid w:val="00FE21EB"/>
    <w:rsid w:val="00FE2793"/>
    <w:rsid w:val="00FE3387"/>
    <w:rsid w:val="00FE3AB4"/>
    <w:rsid w:val="00FE438B"/>
    <w:rsid w:val="00FE4932"/>
    <w:rsid w:val="00FE4D11"/>
    <w:rsid w:val="00FE4D94"/>
    <w:rsid w:val="00FE4F6B"/>
    <w:rsid w:val="00FE51CC"/>
    <w:rsid w:val="00FE52A0"/>
    <w:rsid w:val="00FE5461"/>
    <w:rsid w:val="00FE548F"/>
    <w:rsid w:val="00FE6577"/>
    <w:rsid w:val="00FE6820"/>
    <w:rsid w:val="00FE690E"/>
    <w:rsid w:val="00FE6987"/>
    <w:rsid w:val="00FE6A3F"/>
    <w:rsid w:val="00FE765B"/>
    <w:rsid w:val="00FF08C7"/>
    <w:rsid w:val="00FF0A38"/>
    <w:rsid w:val="00FF0B89"/>
    <w:rsid w:val="00FF0C56"/>
    <w:rsid w:val="00FF0E63"/>
    <w:rsid w:val="00FF0E6D"/>
    <w:rsid w:val="00FF11D3"/>
    <w:rsid w:val="00FF1D07"/>
    <w:rsid w:val="00FF1EA9"/>
    <w:rsid w:val="00FF20BE"/>
    <w:rsid w:val="00FF25D2"/>
    <w:rsid w:val="00FF25E5"/>
    <w:rsid w:val="00FF268C"/>
    <w:rsid w:val="00FF26F6"/>
    <w:rsid w:val="00FF27D0"/>
    <w:rsid w:val="00FF2C00"/>
    <w:rsid w:val="00FF44F2"/>
    <w:rsid w:val="00FF458A"/>
    <w:rsid w:val="00FF498D"/>
    <w:rsid w:val="00FF4F6E"/>
    <w:rsid w:val="00FF559E"/>
    <w:rsid w:val="00FF5977"/>
    <w:rsid w:val="00FF5AAB"/>
    <w:rsid w:val="00FF5C7C"/>
    <w:rsid w:val="00FF5F2A"/>
    <w:rsid w:val="00FF5F6E"/>
    <w:rsid w:val="00FF6DF5"/>
    <w:rsid w:val="00FF6E63"/>
    <w:rsid w:val="00FF80FA"/>
    <w:rsid w:val="01007B15"/>
    <w:rsid w:val="013C8897"/>
    <w:rsid w:val="018BA651"/>
    <w:rsid w:val="018EAD46"/>
    <w:rsid w:val="01B15592"/>
    <w:rsid w:val="01B87DFD"/>
    <w:rsid w:val="020653F1"/>
    <w:rsid w:val="020B033A"/>
    <w:rsid w:val="0217CE1F"/>
    <w:rsid w:val="022768C9"/>
    <w:rsid w:val="02281167"/>
    <w:rsid w:val="0231A252"/>
    <w:rsid w:val="0234C4A1"/>
    <w:rsid w:val="023C91BE"/>
    <w:rsid w:val="02483665"/>
    <w:rsid w:val="024A0088"/>
    <w:rsid w:val="024BFA75"/>
    <w:rsid w:val="0264B2B4"/>
    <w:rsid w:val="0296034B"/>
    <w:rsid w:val="02AC7BB0"/>
    <w:rsid w:val="02AD5F67"/>
    <w:rsid w:val="02D39EAC"/>
    <w:rsid w:val="02DB7325"/>
    <w:rsid w:val="02DEDFF1"/>
    <w:rsid w:val="02E8EBBA"/>
    <w:rsid w:val="02EA05EE"/>
    <w:rsid w:val="0300A384"/>
    <w:rsid w:val="03147471"/>
    <w:rsid w:val="0336116D"/>
    <w:rsid w:val="0339FD1C"/>
    <w:rsid w:val="03441490"/>
    <w:rsid w:val="03472D2F"/>
    <w:rsid w:val="037FC92F"/>
    <w:rsid w:val="038639B2"/>
    <w:rsid w:val="03951CBD"/>
    <w:rsid w:val="03A7A2D2"/>
    <w:rsid w:val="03B63829"/>
    <w:rsid w:val="03C36078"/>
    <w:rsid w:val="03F43462"/>
    <w:rsid w:val="03F7207A"/>
    <w:rsid w:val="03F7A0DA"/>
    <w:rsid w:val="04060717"/>
    <w:rsid w:val="04158332"/>
    <w:rsid w:val="04194994"/>
    <w:rsid w:val="041F530B"/>
    <w:rsid w:val="04241C4B"/>
    <w:rsid w:val="042F7FA0"/>
    <w:rsid w:val="043177DE"/>
    <w:rsid w:val="043AB144"/>
    <w:rsid w:val="046E1CA0"/>
    <w:rsid w:val="049585F8"/>
    <w:rsid w:val="0498C210"/>
    <w:rsid w:val="04AD7D7F"/>
    <w:rsid w:val="04AD8BB4"/>
    <w:rsid w:val="04B39A36"/>
    <w:rsid w:val="04CA9E94"/>
    <w:rsid w:val="04D98156"/>
    <w:rsid w:val="04DA1FEE"/>
    <w:rsid w:val="04EB80B0"/>
    <w:rsid w:val="04F3360B"/>
    <w:rsid w:val="05046F97"/>
    <w:rsid w:val="051015E4"/>
    <w:rsid w:val="0512C840"/>
    <w:rsid w:val="051E35F9"/>
    <w:rsid w:val="0526F2EC"/>
    <w:rsid w:val="0534ABE0"/>
    <w:rsid w:val="0535EA3F"/>
    <w:rsid w:val="054044A5"/>
    <w:rsid w:val="0542C1AC"/>
    <w:rsid w:val="054B59B9"/>
    <w:rsid w:val="05539C43"/>
    <w:rsid w:val="05574233"/>
    <w:rsid w:val="056B7848"/>
    <w:rsid w:val="058E0700"/>
    <w:rsid w:val="05971AE5"/>
    <w:rsid w:val="05A59328"/>
    <w:rsid w:val="05A61873"/>
    <w:rsid w:val="05AAFC77"/>
    <w:rsid w:val="05CB4B48"/>
    <w:rsid w:val="05D9428B"/>
    <w:rsid w:val="05E24255"/>
    <w:rsid w:val="05EAEBA8"/>
    <w:rsid w:val="05F52E51"/>
    <w:rsid w:val="05F966B4"/>
    <w:rsid w:val="05FF4D8C"/>
    <w:rsid w:val="060C662F"/>
    <w:rsid w:val="060F7566"/>
    <w:rsid w:val="063D99C5"/>
    <w:rsid w:val="063F8A79"/>
    <w:rsid w:val="0676CC7D"/>
    <w:rsid w:val="0686E09A"/>
    <w:rsid w:val="0689BF2E"/>
    <w:rsid w:val="06909D54"/>
    <w:rsid w:val="069FA355"/>
    <w:rsid w:val="06A74A67"/>
    <w:rsid w:val="06CA0E00"/>
    <w:rsid w:val="06D4B862"/>
    <w:rsid w:val="06DA43EA"/>
    <w:rsid w:val="06E9616A"/>
    <w:rsid w:val="071000EF"/>
    <w:rsid w:val="072810AF"/>
    <w:rsid w:val="0729CD51"/>
    <w:rsid w:val="072A9B0C"/>
    <w:rsid w:val="074136C9"/>
    <w:rsid w:val="0747034B"/>
    <w:rsid w:val="074AC73E"/>
    <w:rsid w:val="075E9F13"/>
    <w:rsid w:val="07612E23"/>
    <w:rsid w:val="0764B5C5"/>
    <w:rsid w:val="076B4EE6"/>
    <w:rsid w:val="07723F52"/>
    <w:rsid w:val="0777A9A8"/>
    <w:rsid w:val="077D45E4"/>
    <w:rsid w:val="0780C50B"/>
    <w:rsid w:val="0784AD40"/>
    <w:rsid w:val="0790B074"/>
    <w:rsid w:val="0792AAC1"/>
    <w:rsid w:val="07992DFE"/>
    <w:rsid w:val="07B10721"/>
    <w:rsid w:val="07B82679"/>
    <w:rsid w:val="07CA0849"/>
    <w:rsid w:val="07CAF8B8"/>
    <w:rsid w:val="07CC3249"/>
    <w:rsid w:val="07CC34E7"/>
    <w:rsid w:val="07CEB18B"/>
    <w:rsid w:val="07D2221E"/>
    <w:rsid w:val="07D72057"/>
    <w:rsid w:val="07D87B99"/>
    <w:rsid w:val="07DA94F9"/>
    <w:rsid w:val="07E3318E"/>
    <w:rsid w:val="07FAB0E7"/>
    <w:rsid w:val="07FCA65D"/>
    <w:rsid w:val="080404F4"/>
    <w:rsid w:val="0806212F"/>
    <w:rsid w:val="082CE9FF"/>
    <w:rsid w:val="083FA0A7"/>
    <w:rsid w:val="08448456"/>
    <w:rsid w:val="0847B082"/>
    <w:rsid w:val="0874AE49"/>
    <w:rsid w:val="08785B55"/>
    <w:rsid w:val="0879FDC8"/>
    <w:rsid w:val="0891C96A"/>
    <w:rsid w:val="08CA238A"/>
    <w:rsid w:val="08CE91A8"/>
    <w:rsid w:val="08D5E394"/>
    <w:rsid w:val="08E70CB9"/>
    <w:rsid w:val="08EC0491"/>
    <w:rsid w:val="0939675E"/>
    <w:rsid w:val="094425F1"/>
    <w:rsid w:val="095E41D5"/>
    <w:rsid w:val="0962D7EC"/>
    <w:rsid w:val="097C51B9"/>
    <w:rsid w:val="0980D4A8"/>
    <w:rsid w:val="09A851F6"/>
    <w:rsid w:val="09C84884"/>
    <w:rsid w:val="09CFE32E"/>
    <w:rsid w:val="09D33866"/>
    <w:rsid w:val="09D4379B"/>
    <w:rsid w:val="09DC0D9C"/>
    <w:rsid w:val="09ECB12E"/>
    <w:rsid w:val="09EF1F06"/>
    <w:rsid w:val="09F668B2"/>
    <w:rsid w:val="09FB1389"/>
    <w:rsid w:val="0A197EBA"/>
    <w:rsid w:val="0A1D0ABA"/>
    <w:rsid w:val="0A216725"/>
    <w:rsid w:val="0A2971FF"/>
    <w:rsid w:val="0A462E93"/>
    <w:rsid w:val="0A4CAE8D"/>
    <w:rsid w:val="0A4D17DE"/>
    <w:rsid w:val="0A51ACAA"/>
    <w:rsid w:val="0A5C1868"/>
    <w:rsid w:val="0A7506A3"/>
    <w:rsid w:val="0A75240B"/>
    <w:rsid w:val="0A84C4E1"/>
    <w:rsid w:val="0A85220F"/>
    <w:rsid w:val="0A8F839C"/>
    <w:rsid w:val="0AAD0170"/>
    <w:rsid w:val="0AB87DB9"/>
    <w:rsid w:val="0AC2128D"/>
    <w:rsid w:val="0AC2895A"/>
    <w:rsid w:val="0AD11F14"/>
    <w:rsid w:val="0AE900CA"/>
    <w:rsid w:val="0AFBAFE0"/>
    <w:rsid w:val="0B438822"/>
    <w:rsid w:val="0B5BC9D1"/>
    <w:rsid w:val="0B5ED9D9"/>
    <w:rsid w:val="0B622A9E"/>
    <w:rsid w:val="0B6957EC"/>
    <w:rsid w:val="0B6B71FA"/>
    <w:rsid w:val="0B787B08"/>
    <w:rsid w:val="0B840DF6"/>
    <w:rsid w:val="0B9DACFC"/>
    <w:rsid w:val="0BA70DE3"/>
    <w:rsid w:val="0BA8BD3B"/>
    <w:rsid w:val="0BBAF147"/>
    <w:rsid w:val="0BBD9008"/>
    <w:rsid w:val="0BE89C7C"/>
    <w:rsid w:val="0C06783D"/>
    <w:rsid w:val="0C1B46CA"/>
    <w:rsid w:val="0C1CF93D"/>
    <w:rsid w:val="0C249F71"/>
    <w:rsid w:val="0C2F0876"/>
    <w:rsid w:val="0C2F2391"/>
    <w:rsid w:val="0C412EFC"/>
    <w:rsid w:val="0C4F2CC7"/>
    <w:rsid w:val="0C6F5644"/>
    <w:rsid w:val="0C7B6A99"/>
    <w:rsid w:val="0C968994"/>
    <w:rsid w:val="0CB2E5C1"/>
    <w:rsid w:val="0CC5FC1C"/>
    <w:rsid w:val="0CE8EF55"/>
    <w:rsid w:val="0CF77FF0"/>
    <w:rsid w:val="0CF987D5"/>
    <w:rsid w:val="0D05F75B"/>
    <w:rsid w:val="0D085914"/>
    <w:rsid w:val="0D3AC01E"/>
    <w:rsid w:val="0D4148E2"/>
    <w:rsid w:val="0D4C8EBC"/>
    <w:rsid w:val="0D6ED08D"/>
    <w:rsid w:val="0D91F9CB"/>
    <w:rsid w:val="0DB3B2EC"/>
    <w:rsid w:val="0DE5F621"/>
    <w:rsid w:val="0DE835E5"/>
    <w:rsid w:val="0E0CBB88"/>
    <w:rsid w:val="0E210129"/>
    <w:rsid w:val="0E25B52F"/>
    <w:rsid w:val="0E2B87E0"/>
    <w:rsid w:val="0E2D17AA"/>
    <w:rsid w:val="0E38520A"/>
    <w:rsid w:val="0E3D5E88"/>
    <w:rsid w:val="0E434EDA"/>
    <w:rsid w:val="0E823BF3"/>
    <w:rsid w:val="0E8E8103"/>
    <w:rsid w:val="0E8F32C2"/>
    <w:rsid w:val="0EA38F9A"/>
    <w:rsid w:val="0EA7FF90"/>
    <w:rsid w:val="0EB08E7B"/>
    <w:rsid w:val="0EB17D74"/>
    <w:rsid w:val="0EC2BF1E"/>
    <w:rsid w:val="0EC548F5"/>
    <w:rsid w:val="0ECAA417"/>
    <w:rsid w:val="0ED00715"/>
    <w:rsid w:val="0ED11B33"/>
    <w:rsid w:val="0EDC5610"/>
    <w:rsid w:val="0EE144A9"/>
    <w:rsid w:val="0EE27277"/>
    <w:rsid w:val="0EEB5963"/>
    <w:rsid w:val="0EF9A2A0"/>
    <w:rsid w:val="0EFCE29E"/>
    <w:rsid w:val="0EFFB7D6"/>
    <w:rsid w:val="0F0A38DF"/>
    <w:rsid w:val="0F15C47F"/>
    <w:rsid w:val="0F1D227B"/>
    <w:rsid w:val="0F2E5A9B"/>
    <w:rsid w:val="0F34A606"/>
    <w:rsid w:val="0F3DC971"/>
    <w:rsid w:val="0F5FE4CA"/>
    <w:rsid w:val="0F6C611E"/>
    <w:rsid w:val="0F773C53"/>
    <w:rsid w:val="0F7C180B"/>
    <w:rsid w:val="0F833DC3"/>
    <w:rsid w:val="0F8F3B68"/>
    <w:rsid w:val="0F93C7E1"/>
    <w:rsid w:val="0FA22E82"/>
    <w:rsid w:val="0FA38D48"/>
    <w:rsid w:val="0FA6463A"/>
    <w:rsid w:val="0FA859A1"/>
    <w:rsid w:val="0FB8CF41"/>
    <w:rsid w:val="0FB9DE19"/>
    <w:rsid w:val="0FC90C44"/>
    <w:rsid w:val="0FD860A3"/>
    <w:rsid w:val="0FDD3D05"/>
    <w:rsid w:val="0FE7B7E2"/>
    <w:rsid w:val="1000EC59"/>
    <w:rsid w:val="101F5648"/>
    <w:rsid w:val="1062FFE2"/>
    <w:rsid w:val="106C4219"/>
    <w:rsid w:val="107F6DD2"/>
    <w:rsid w:val="1094CE3A"/>
    <w:rsid w:val="10B9D0DE"/>
    <w:rsid w:val="10CB2357"/>
    <w:rsid w:val="10E60BC6"/>
    <w:rsid w:val="10F73959"/>
    <w:rsid w:val="10F85BE7"/>
    <w:rsid w:val="1117A390"/>
    <w:rsid w:val="1128CCFC"/>
    <w:rsid w:val="113137AB"/>
    <w:rsid w:val="113DF775"/>
    <w:rsid w:val="1144A3C9"/>
    <w:rsid w:val="116505D4"/>
    <w:rsid w:val="11812A77"/>
    <w:rsid w:val="1185A7C6"/>
    <w:rsid w:val="1186C761"/>
    <w:rsid w:val="11A44BF8"/>
    <w:rsid w:val="11F72E76"/>
    <w:rsid w:val="12184DF3"/>
    <w:rsid w:val="1232E66A"/>
    <w:rsid w:val="12331667"/>
    <w:rsid w:val="124F698A"/>
    <w:rsid w:val="125A428D"/>
    <w:rsid w:val="1271B5B3"/>
    <w:rsid w:val="1285E829"/>
    <w:rsid w:val="12A75FE2"/>
    <w:rsid w:val="12B270E7"/>
    <w:rsid w:val="12D8E57A"/>
    <w:rsid w:val="12F1A750"/>
    <w:rsid w:val="12F7D9F9"/>
    <w:rsid w:val="13048FBF"/>
    <w:rsid w:val="13130732"/>
    <w:rsid w:val="132A7761"/>
    <w:rsid w:val="13334BF1"/>
    <w:rsid w:val="1337D940"/>
    <w:rsid w:val="13471254"/>
    <w:rsid w:val="135A55C8"/>
    <w:rsid w:val="135D1F2B"/>
    <w:rsid w:val="137046B8"/>
    <w:rsid w:val="139957CB"/>
    <w:rsid w:val="139EC10E"/>
    <w:rsid w:val="13A3DF43"/>
    <w:rsid w:val="13B97FF7"/>
    <w:rsid w:val="13BD39CF"/>
    <w:rsid w:val="13BF3FEC"/>
    <w:rsid w:val="13D1CFD8"/>
    <w:rsid w:val="13D438FC"/>
    <w:rsid w:val="13E052D8"/>
    <w:rsid w:val="14031E4B"/>
    <w:rsid w:val="14188284"/>
    <w:rsid w:val="14254901"/>
    <w:rsid w:val="143AF176"/>
    <w:rsid w:val="144145DE"/>
    <w:rsid w:val="144AF4D5"/>
    <w:rsid w:val="145ECD7F"/>
    <w:rsid w:val="14741EF7"/>
    <w:rsid w:val="147DB514"/>
    <w:rsid w:val="1482387F"/>
    <w:rsid w:val="14908D24"/>
    <w:rsid w:val="14B6ECF2"/>
    <w:rsid w:val="14BFD9BC"/>
    <w:rsid w:val="14CEA6DB"/>
    <w:rsid w:val="14E34309"/>
    <w:rsid w:val="14E525DA"/>
    <w:rsid w:val="14F1120E"/>
    <w:rsid w:val="1500D470"/>
    <w:rsid w:val="15044BAE"/>
    <w:rsid w:val="1507748A"/>
    <w:rsid w:val="15130809"/>
    <w:rsid w:val="151E57F9"/>
    <w:rsid w:val="15217E06"/>
    <w:rsid w:val="1524D2EA"/>
    <w:rsid w:val="152629BB"/>
    <w:rsid w:val="1545C3C1"/>
    <w:rsid w:val="1577E3E1"/>
    <w:rsid w:val="157CB549"/>
    <w:rsid w:val="158FF536"/>
    <w:rsid w:val="1594F1A0"/>
    <w:rsid w:val="15A1CA5D"/>
    <w:rsid w:val="15A5E6F7"/>
    <w:rsid w:val="15BF4EB2"/>
    <w:rsid w:val="15C7F8FC"/>
    <w:rsid w:val="15CB05EC"/>
    <w:rsid w:val="15E40832"/>
    <w:rsid w:val="1607B6E0"/>
    <w:rsid w:val="16082E2D"/>
    <w:rsid w:val="161FFE7A"/>
    <w:rsid w:val="163AB733"/>
    <w:rsid w:val="16406AB2"/>
    <w:rsid w:val="16469E52"/>
    <w:rsid w:val="164A9BDC"/>
    <w:rsid w:val="1678CA69"/>
    <w:rsid w:val="16986813"/>
    <w:rsid w:val="16C7BFDE"/>
    <w:rsid w:val="16FACEDE"/>
    <w:rsid w:val="1708A704"/>
    <w:rsid w:val="170C0436"/>
    <w:rsid w:val="173A486C"/>
    <w:rsid w:val="17412E09"/>
    <w:rsid w:val="1750E065"/>
    <w:rsid w:val="1755E95F"/>
    <w:rsid w:val="175B927F"/>
    <w:rsid w:val="176BB660"/>
    <w:rsid w:val="176FD6B7"/>
    <w:rsid w:val="1771A5A1"/>
    <w:rsid w:val="177CDA4C"/>
    <w:rsid w:val="17841000"/>
    <w:rsid w:val="1797DE53"/>
    <w:rsid w:val="17A23F2A"/>
    <w:rsid w:val="17B4EB69"/>
    <w:rsid w:val="17C3CEB2"/>
    <w:rsid w:val="17E59A1B"/>
    <w:rsid w:val="17E7E31B"/>
    <w:rsid w:val="17F069BC"/>
    <w:rsid w:val="183A0F5D"/>
    <w:rsid w:val="1861F458"/>
    <w:rsid w:val="18758EEA"/>
    <w:rsid w:val="1876766A"/>
    <w:rsid w:val="18936741"/>
    <w:rsid w:val="18973F72"/>
    <w:rsid w:val="18AAF3CB"/>
    <w:rsid w:val="18E546B6"/>
    <w:rsid w:val="18EF57BC"/>
    <w:rsid w:val="18F05BFC"/>
    <w:rsid w:val="190D07D5"/>
    <w:rsid w:val="191794A6"/>
    <w:rsid w:val="191A57CF"/>
    <w:rsid w:val="19445187"/>
    <w:rsid w:val="1995FBC7"/>
    <w:rsid w:val="19B44E71"/>
    <w:rsid w:val="19CD83BC"/>
    <w:rsid w:val="19F27CD7"/>
    <w:rsid w:val="1A20F128"/>
    <w:rsid w:val="1A55DB35"/>
    <w:rsid w:val="1A596489"/>
    <w:rsid w:val="1A66AF20"/>
    <w:rsid w:val="1A87D260"/>
    <w:rsid w:val="1A95BC73"/>
    <w:rsid w:val="1A9BE40F"/>
    <w:rsid w:val="1AA6A90B"/>
    <w:rsid w:val="1AAC5325"/>
    <w:rsid w:val="1AB673F4"/>
    <w:rsid w:val="1AD0FC6B"/>
    <w:rsid w:val="1ADBB1DA"/>
    <w:rsid w:val="1AED6DA5"/>
    <w:rsid w:val="1B00EAAE"/>
    <w:rsid w:val="1B010305"/>
    <w:rsid w:val="1B0E5176"/>
    <w:rsid w:val="1B1BE74E"/>
    <w:rsid w:val="1B229D56"/>
    <w:rsid w:val="1B46E1DC"/>
    <w:rsid w:val="1B55CB42"/>
    <w:rsid w:val="1B5E3862"/>
    <w:rsid w:val="1B65B1E5"/>
    <w:rsid w:val="1B6DE5FC"/>
    <w:rsid w:val="1B9DFEAB"/>
    <w:rsid w:val="1BA58F25"/>
    <w:rsid w:val="1BB80CA3"/>
    <w:rsid w:val="1BB92727"/>
    <w:rsid w:val="1BBD959A"/>
    <w:rsid w:val="1BE0FFA5"/>
    <w:rsid w:val="1BFDBBC0"/>
    <w:rsid w:val="1C0EFAF9"/>
    <w:rsid w:val="1C197F14"/>
    <w:rsid w:val="1C2AEE09"/>
    <w:rsid w:val="1C2B51A1"/>
    <w:rsid w:val="1C31C214"/>
    <w:rsid w:val="1C3FA54B"/>
    <w:rsid w:val="1C53B424"/>
    <w:rsid w:val="1C5628BA"/>
    <w:rsid w:val="1C5C0D48"/>
    <w:rsid w:val="1C5D9775"/>
    <w:rsid w:val="1C64AD98"/>
    <w:rsid w:val="1C65BDCF"/>
    <w:rsid w:val="1C793E29"/>
    <w:rsid w:val="1C89B6D8"/>
    <w:rsid w:val="1C98DB84"/>
    <w:rsid w:val="1D0C23E7"/>
    <w:rsid w:val="1D1F970B"/>
    <w:rsid w:val="1D3C489A"/>
    <w:rsid w:val="1D494A9C"/>
    <w:rsid w:val="1D4AF4B3"/>
    <w:rsid w:val="1D509241"/>
    <w:rsid w:val="1D605952"/>
    <w:rsid w:val="1D6DE909"/>
    <w:rsid w:val="1D82E6DC"/>
    <w:rsid w:val="1D872371"/>
    <w:rsid w:val="1D8D2403"/>
    <w:rsid w:val="1D9551FF"/>
    <w:rsid w:val="1D980B22"/>
    <w:rsid w:val="1DA025CD"/>
    <w:rsid w:val="1DBFA681"/>
    <w:rsid w:val="1DC14653"/>
    <w:rsid w:val="1DC91400"/>
    <w:rsid w:val="1DD11119"/>
    <w:rsid w:val="1DDBA3FB"/>
    <w:rsid w:val="1DE32B3F"/>
    <w:rsid w:val="1DEB08B2"/>
    <w:rsid w:val="1DF17DDE"/>
    <w:rsid w:val="1DF92427"/>
    <w:rsid w:val="1E0AFB35"/>
    <w:rsid w:val="1E0B6172"/>
    <w:rsid w:val="1E300A26"/>
    <w:rsid w:val="1E3326FB"/>
    <w:rsid w:val="1E573ED2"/>
    <w:rsid w:val="1E66F759"/>
    <w:rsid w:val="1E69FF2C"/>
    <w:rsid w:val="1E774E4E"/>
    <w:rsid w:val="1E84BF73"/>
    <w:rsid w:val="1E8A6DCC"/>
    <w:rsid w:val="1E99BE21"/>
    <w:rsid w:val="1E9BBB8D"/>
    <w:rsid w:val="1EA0B25F"/>
    <w:rsid w:val="1EBF4D66"/>
    <w:rsid w:val="1EC468DE"/>
    <w:rsid w:val="1ED7D9A7"/>
    <w:rsid w:val="1EE6A1D5"/>
    <w:rsid w:val="1EE81A6F"/>
    <w:rsid w:val="1EEC69D3"/>
    <w:rsid w:val="1EECD173"/>
    <w:rsid w:val="1F0195A0"/>
    <w:rsid w:val="1F06CF42"/>
    <w:rsid w:val="1F0F71BC"/>
    <w:rsid w:val="1F11A266"/>
    <w:rsid w:val="1F1497CF"/>
    <w:rsid w:val="1F1E2523"/>
    <w:rsid w:val="1F20EF50"/>
    <w:rsid w:val="1F28090E"/>
    <w:rsid w:val="1F51F6D2"/>
    <w:rsid w:val="1F613A0A"/>
    <w:rsid w:val="1F80A0DC"/>
    <w:rsid w:val="1F88C7DC"/>
    <w:rsid w:val="1FAF138C"/>
    <w:rsid w:val="1FC1EA61"/>
    <w:rsid w:val="1FD8E4C0"/>
    <w:rsid w:val="1FE5DDDC"/>
    <w:rsid w:val="20082B87"/>
    <w:rsid w:val="200C7F21"/>
    <w:rsid w:val="200D03AD"/>
    <w:rsid w:val="2013A258"/>
    <w:rsid w:val="202704DA"/>
    <w:rsid w:val="20305ACA"/>
    <w:rsid w:val="204C4B7D"/>
    <w:rsid w:val="204FE178"/>
    <w:rsid w:val="2052DB94"/>
    <w:rsid w:val="2081FDFD"/>
    <w:rsid w:val="20888852"/>
    <w:rsid w:val="20AF1F00"/>
    <w:rsid w:val="20B27CCD"/>
    <w:rsid w:val="20D5F0A4"/>
    <w:rsid w:val="20E95A53"/>
    <w:rsid w:val="210080FF"/>
    <w:rsid w:val="210BF7BD"/>
    <w:rsid w:val="2114E3D9"/>
    <w:rsid w:val="2115B17F"/>
    <w:rsid w:val="2123A046"/>
    <w:rsid w:val="21250F20"/>
    <w:rsid w:val="2133DB8D"/>
    <w:rsid w:val="2137C5A7"/>
    <w:rsid w:val="21628AA2"/>
    <w:rsid w:val="21641DE0"/>
    <w:rsid w:val="216943C9"/>
    <w:rsid w:val="216B2020"/>
    <w:rsid w:val="21827DB2"/>
    <w:rsid w:val="2189295E"/>
    <w:rsid w:val="219A37B2"/>
    <w:rsid w:val="21B38D48"/>
    <w:rsid w:val="21B3CF76"/>
    <w:rsid w:val="21E9FC4A"/>
    <w:rsid w:val="21F69888"/>
    <w:rsid w:val="22058E10"/>
    <w:rsid w:val="2219B483"/>
    <w:rsid w:val="223CBABF"/>
    <w:rsid w:val="224D172A"/>
    <w:rsid w:val="2257CAD0"/>
    <w:rsid w:val="226186AD"/>
    <w:rsid w:val="2264B9E5"/>
    <w:rsid w:val="2270B109"/>
    <w:rsid w:val="22907245"/>
    <w:rsid w:val="22A801FF"/>
    <w:rsid w:val="22B093A9"/>
    <w:rsid w:val="22DACE68"/>
    <w:rsid w:val="22EA38A5"/>
    <w:rsid w:val="22F2CA56"/>
    <w:rsid w:val="230DA081"/>
    <w:rsid w:val="230EF0FD"/>
    <w:rsid w:val="233B4407"/>
    <w:rsid w:val="236079AA"/>
    <w:rsid w:val="236B6921"/>
    <w:rsid w:val="237E2197"/>
    <w:rsid w:val="238C15E2"/>
    <w:rsid w:val="23A52C7D"/>
    <w:rsid w:val="23A87C77"/>
    <w:rsid w:val="23AB907C"/>
    <w:rsid w:val="23AC5638"/>
    <w:rsid w:val="23AE6D4C"/>
    <w:rsid w:val="23B63721"/>
    <w:rsid w:val="23D9D2F8"/>
    <w:rsid w:val="23DA5CB1"/>
    <w:rsid w:val="23EECC42"/>
    <w:rsid w:val="23F439A9"/>
    <w:rsid w:val="23FF2EDB"/>
    <w:rsid w:val="240ABFD9"/>
    <w:rsid w:val="240F2D89"/>
    <w:rsid w:val="2410B45E"/>
    <w:rsid w:val="243945F3"/>
    <w:rsid w:val="243ED066"/>
    <w:rsid w:val="244D34FC"/>
    <w:rsid w:val="245661D7"/>
    <w:rsid w:val="24571E21"/>
    <w:rsid w:val="24748227"/>
    <w:rsid w:val="2477788C"/>
    <w:rsid w:val="247C2ED4"/>
    <w:rsid w:val="247E4C5B"/>
    <w:rsid w:val="247E69D9"/>
    <w:rsid w:val="248B8E45"/>
    <w:rsid w:val="24B623B2"/>
    <w:rsid w:val="24BAE87A"/>
    <w:rsid w:val="24C571BC"/>
    <w:rsid w:val="24DB0707"/>
    <w:rsid w:val="24DB2829"/>
    <w:rsid w:val="24E5BE24"/>
    <w:rsid w:val="24EADDE5"/>
    <w:rsid w:val="24F36D9B"/>
    <w:rsid w:val="24F44BB0"/>
    <w:rsid w:val="25109B52"/>
    <w:rsid w:val="2516F29A"/>
    <w:rsid w:val="25201C81"/>
    <w:rsid w:val="253B3D87"/>
    <w:rsid w:val="25405900"/>
    <w:rsid w:val="25415D50"/>
    <w:rsid w:val="254C350F"/>
    <w:rsid w:val="255F9D54"/>
    <w:rsid w:val="25706B43"/>
    <w:rsid w:val="25787554"/>
    <w:rsid w:val="25AD7623"/>
    <w:rsid w:val="25E8656A"/>
    <w:rsid w:val="262BC1E5"/>
    <w:rsid w:val="263384C5"/>
    <w:rsid w:val="26440351"/>
    <w:rsid w:val="2647AE22"/>
    <w:rsid w:val="2656D32D"/>
    <w:rsid w:val="2674F763"/>
    <w:rsid w:val="26796846"/>
    <w:rsid w:val="267A8B7A"/>
    <w:rsid w:val="268EFB98"/>
    <w:rsid w:val="26A904C1"/>
    <w:rsid w:val="26B1573F"/>
    <w:rsid w:val="26B685E5"/>
    <w:rsid w:val="26CF11D7"/>
    <w:rsid w:val="26D88D70"/>
    <w:rsid w:val="26D9103F"/>
    <w:rsid w:val="26DC41CA"/>
    <w:rsid w:val="26E35D21"/>
    <w:rsid w:val="27028E9C"/>
    <w:rsid w:val="273D7384"/>
    <w:rsid w:val="274A3B9C"/>
    <w:rsid w:val="275D6C51"/>
    <w:rsid w:val="276269A9"/>
    <w:rsid w:val="2780B77E"/>
    <w:rsid w:val="2781F96F"/>
    <w:rsid w:val="279055C6"/>
    <w:rsid w:val="279095C2"/>
    <w:rsid w:val="2790F6A5"/>
    <w:rsid w:val="27AB4CE1"/>
    <w:rsid w:val="27CFA519"/>
    <w:rsid w:val="27DAB44C"/>
    <w:rsid w:val="27EBC4AE"/>
    <w:rsid w:val="27F98012"/>
    <w:rsid w:val="280E483B"/>
    <w:rsid w:val="280F2A72"/>
    <w:rsid w:val="2822368B"/>
    <w:rsid w:val="2840E3AB"/>
    <w:rsid w:val="288C0413"/>
    <w:rsid w:val="288D407A"/>
    <w:rsid w:val="288DEFE5"/>
    <w:rsid w:val="28A63F34"/>
    <w:rsid w:val="28B76C75"/>
    <w:rsid w:val="28C61704"/>
    <w:rsid w:val="28C704B1"/>
    <w:rsid w:val="28C8242A"/>
    <w:rsid w:val="28D7F61F"/>
    <w:rsid w:val="28DBC562"/>
    <w:rsid w:val="28F5C802"/>
    <w:rsid w:val="2908FC7C"/>
    <w:rsid w:val="290E2161"/>
    <w:rsid w:val="290FC504"/>
    <w:rsid w:val="291CC04F"/>
    <w:rsid w:val="291D6991"/>
    <w:rsid w:val="291E351E"/>
    <w:rsid w:val="29264000"/>
    <w:rsid w:val="29356589"/>
    <w:rsid w:val="294383A8"/>
    <w:rsid w:val="294C584E"/>
    <w:rsid w:val="2950FAEF"/>
    <w:rsid w:val="29525D16"/>
    <w:rsid w:val="29742524"/>
    <w:rsid w:val="297816E9"/>
    <w:rsid w:val="297F3761"/>
    <w:rsid w:val="2985AF1B"/>
    <w:rsid w:val="29B0F8C7"/>
    <w:rsid w:val="29C161DB"/>
    <w:rsid w:val="29C7893F"/>
    <w:rsid w:val="29CF1718"/>
    <w:rsid w:val="29EC80FB"/>
    <w:rsid w:val="2A0AD045"/>
    <w:rsid w:val="2A0BCD15"/>
    <w:rsid w:val="2A15651C"/>
    <w:rsid w:val="2A2759EE"/>
    <w:rsid w:val="2A2869D1"/>
    <w:rsid w:val="2A28BCC6"/>
    <w:rsid w:val="2A291D0E"/>
    <w:rsid w:val="2A33D213"/>
    <w:rsid w:val="2A3A1809"/>
    <w:rsid w:val="2A4899E5"/>
    <w:rsid w:val="2A622716"/>
    <w:rsid w:val="2A658A7D"/>
    <w:rsid w:val="2A6A3038"/>
    <w:rsid w:val="2A72261D"/>
    <w:rsid w:val="2A7AE275"/>
    <w:rsid w:val="2A8A80A3"/>
    <w:rsid w:val="2AA614CB"/>
    <w:rsid w:val="2AAE4115"/>
    <w:rsid w:val="2AB00682"/>
    <w:rsid w:val="2AB02CA0"/>
    <w:rsid w:val="2ABD8848"/>
    <w:rsid w:val="2ACED909"/>
    <w:rsid w:val="2AE2494E"/>
    <w:rsid w:val="2AEF66F1"/>
    <w:rsid w:val="2AF181C8"/>
    <w:rsid w:val="2B24EADF"/>
    <w:rsid w:val="2B2A02D9"/>
    <w:rsid w:val="2B385197"/>
    <w:rsid w:val="2B3E71D1"/>
    <w:rsid w:val="2B5C8C4A"/>
    <w:rsid w:val="2B717C03"/>
    <w:rsid w:val="2B82902B"/>
    <w:rsid w:val="2BC2106A"/>
    <w:rsid w:val="2BF39B1D"/>
    <w:rsid w:val="2C0AD4C5"/>
    <w:rsid w:val="2C392058"/>
    <w:rsid w:val="2C57D734"/>
    <w:rsid w:val="2C5CDDC9"/>
    <w:rsid w:val="2C696F99"/>
    <w:rsid w:val="2C82668F"/>
    <w:rsid w:val="2C837BD5"/>
    <w:rsid w:val="2CE2A049"/>
    <w:rsid w:val="2CE62407"/>
    <w:rsid w:val="2CEB83DB"/>
    <w:rsid w:val="2CF942CB"/>
    <w:rsid w:val="2D021E18"/>
    <w:rsid w:val="2D02B634"/>
    <w:rsid w:val="2D0A8D9F"/>
    <w:rsid w:val="2D0E6081"/>
    <w:rsid w:val="2D30D727"/>
    <w:rsid w:val="2D39015E"/>
    <w:rsid w:val="2D3F6D53"/>
    <w:rsid w:val="2D5D6A4F"/>
    <w:rsid w:val="2D71A9D1"/>
    <w:rsid w:val="2D7414A4"/>
    <w:rsid w:val="2D7E3A01"/>
    <w:rsid w:val="2D8E7AA6"/>
    <w:rsid w:val="2D907057"/>
    <w:rsid w:val="2D9CDEF8"/>
    <w:rsid w:val="2DAAC4D5"/>
    <w:rsid w:val="2DC97B01"/>
    <w:rsid w:val="2DE184E5"/>
    <w:rsid w:val="2DE51116"/>
    <w:rsid w:val="2E00360E"/>
    <w:rsid w:val="2E193F4A"/>
    <w:rsid w:val="2E2B4970"/>
    <w:rsid w:val="2E5B2D77"/>
    <w:rsid w:val="2E5EB9F1"/>
    <w:rsid w:val="2E62633A"/>
    <w:rsid w:val="2E6D05AA"/>
    <w:rsid w:val="2E755E65"/>
    <w:rsid w:val="2E796DE7"/>
    <w:rsid w:val="2E8076B6"/>
    <w:rsid w:val="2E816CE7"/>
    <w:rsid w:val="2E84182B"/>
    <w:rsid w:val="2E9D5A2C"/>
    <w:rsid w:val="2EB96D92"/>
    <w:rsid w:val="2EBE2E83"/>
    <w:rsid w:val="2ECEF1D7"/>
    <w:rsid w:val="2EDE6353"/>
    <w:rsid w:val="2EDEC0C9"/>
    <w:rsid w:val="2EE6CE09"/>
    <w:rsid w:val="2EFBE5D2"/>
    <w:rsid w:val="2F082009"/>
    <w:rsid w:val="2F1A22A5"/>
    <w:rsid w:val="2F1B0236"/>
    <w:rsid w:val="2F36CDD5"/>
    <w:rsid w:val="2F410343"/>
    <w:rsid w:val="2F472E10"/>
    <w:rsid w:val="2F5687E3"/>
    <w:rsid w:val="2F64643B"/>
    <w:rsid w:val="2F9EEE70"/>
    <w:rsid w:val="2FA80693"/>
    <w:rsid w:val="2FED6E5A"/>
    <w:rsid w:val="2FF8F711"/>
    <w:rsid w:val="2FF9B541"/>
    <w:rsid w:val="30080CCB"/>
    <w:rsid w:val="30284673"/>
    <w:rsid w:val="303025A4"/>
    <w:rsid w:val="3041FCFF"/>
    <w:rsid w:val="3042D297"/>
    <w:rsid w:val="3048743C"/>
    <w:rsid w:val="304FBBE9"/>
    <w:rsid w:val="305290AD"/>
    <w:rsid w:val="305452C7"/>
    <w:rsid w:val="3059D692"/>
    <w:rsid w:val="3063D3A3"/>
    <w:rsid w:val="30641088"/>
    <w:rsid w:val="3069D1D8"/>
    <w:rsid w:val="3071A366"/>
    <w:rsid w:val="309B5880"/>
    <w:rsid w:val="30A143BD"/>
    <w:rsid w:val="30A36406"/>
    <w:rsid w:val="30A79044"/>
    <w:rsid w:val="30B8D1AF"/>
    <w:rsid w:val="30D2FA82"/>
    <w:rsid w:val="30E7C19F"/>
    <w:rsid w:val="30EFA753"/>
    <w:rsid w:val="31135BA5"/>
    <w:rsid w:val="31377E00"/>
    <w:rsid w:val="313E3295"/>
    <w:rsid w:val="31409EAE"/>
    <w:rsid w:val="31510E4B"/>
    <w:rsid w:val="315232A0"/>
    <w:rsid w:val="3152D248"/>
    <w:rsid w:val="3173B87C"/>
    <w:rsid w:val="31C450D2"/>
    <w:rsid w:val="31C6AF04"/>
    <w:rsid w:val="31D95EB4"/>
    <w:rsid w:val="31E01F5D"/>
    <w:rsid w:val="31E11805"/>
    <w:rsid w:val="31E6656B"/>
    <w:rsid w:val="31E8014F"/>
    <w:rsid w:val="31E90B9A"/>
    <w:rsid w:val="32332E93"/>
    <w:rsid w:val="32524949"/>
    <w:rsid w:val="32788B02"/>
    <w:rsid w:val="328410A6"/>
    <w:rsid w:val="32A984EC"/>
    <w:rsid w:val="32B0BD91"/>
    <w:rsid w:val="32C4B6CA"/>
    <w:rsid w:val="32D55059"/>
    <w:rsid w:val="32D7F9A6"/>
    <w:rsid w:val="32DA3169"/>
    <w:rsid w:val="32DEC52B"/>
    <w:rsid w:val="32EC1F9F"/>
    <w:rsid w:val="32F26AED"/>
    <w:rsid w:val="32F5F144"/>
    <w:rsid w:val="332D59F1"/>
    <w:rsid w:val="33302C20"/>
    <w:rsid w:val="33336DD2"/>
    <w:rsid w:val="334AFA49"/>
    <w:rsid w:val="3356F9D7"/>
    <w:rsid w:val="335DCDBF"/>
    <w:rsid w:val="335DCE18"/>
    <w:rsid w:val="33905538"/>
    <w:rsid w:val="3394AF4A"/>
    <w:rsid w:val="33987237"/>
    <w:rsid w:val="33994588"/>
    <w:rsid w:val="33AF69C0"/>
    <w:rsid w:val="33B6CF85"/>
    <w:rsid w:val="33CCBE7C"/>
    <w:rsid w:val="33D26082"/>
    <w:rsid w:val="33D7B2C6"/>
    <w:rsid w:val="3406F75A"/>
    <w:rsid w:val="341435DF"/>
    <w:rsid w:val="341D0257"/>
    <w:rsid w:val="34330632"/>
    <w:rsid w:val="34458DBD"/>
    <w:rsid w:val="3456511B"/>
    <w:rsid w:val="34566E76"/>
    <w:rsid w:val="3463A7AE"/>
    <w:rsid w:val="3467ECCE"/>
    <w:rsid w:val="346FAE90"/>
    <w:rsid w:val="348EB7EE"/>
    <w:rsid w:val="349C3EE0"/>
    <w:rsid w:val="34BE7B43"/>
    <w:rsid w:val="34D90FC4"/>
    <w:rsid w:val="34EBF1FF"/>
    <w:rsid w:val="34F8BEAA"/>
    <w:rsid w:val="34FB4DA8"/>
    <w:rsid w:val="34FF901F"/>
    <w:rsid w:val="35193E82"/>
    <w:rsid w:val="351F1B69"/>
    <w:rsid w:val="351F6650"/>
    <w:rsid w:val="351FDD68"/>
    <w:rsid w:val="3525546A"/>
    <w:rsid w:val="353D42FB"/>
    <w:rsid w:val="3549447D"/>
    <w:rsid w:val="3551102D"/>
    <w:rsid w:val="3555ABDC"/>
    <w:rsid w:val="355770EA"/>
    <w:rsid w:val="355A5A85"/>
    <w:rsid w:val="356298E9"/>
    <w:rsid w:val="35671F14"/>
    <w:rsid w:val="357B8CC6"/>
    <w:rsid w:val="358553D0"/>
    <w:rsid w:val="3591A751"/>
    <w:rsid w:val="35AB790D"/>
    <w:rsid w:val="35B79358"/>
    <w:rsid w:val="35B84D4B"/>
    <w:rsid w:val="35C4214E"/>
    <w:rsid w:val="35C6FD24"/>
    <w:rsid w:val="35DC7576"/>
    <w:rsid w:val="35E62CF3"/>
    <w:rsid w:val="35E89789"/>
    <w:rsid w:val="35F88073"/>
    <w:rsid w:val="36161006"/>
    <w:rsid w:val="36304E52"/>
    <w:rsid w:val="3650A411"/>
    <w:rsid w:val="3676A294"/>
    <w:rsid w:val="367953B4"/>
    <w:rsid w:val="367E0368"/>
    <w:rsid w:val="36850182"/>
    <w:rsid w:val="3686F172"/>
    <w:rsid w:val="3695361F"/>
    <w:rsid w:val="36A080CC"/>
    <w:rsid w:val="36A23AA1"/>
    <w:rsid w:val="36A2B528"/>
    <w:rsid w:val="36A72A5A"/>
    <w:rsid w:val="36AFB445"/>
    <w:rsid w:val="36B20E4B"/>
    <w:rsid w:val="36B7AA6A"/>
    <w:rsid w:val="36B7EFC2"/>
    <w:rsid w:val="36C0A1D7"/>
    <w:rsid w:val="36CA58E7"/>
    <w:rsid w:val="36F4CAFD"/>
    <w:rsid w:val="36F7EB48"/>
    <w:rsid w:val="36FDDC2E"/>
    <w:rsid w:val="370052EB"/>
    <w:rsid w:val="37084C0E"/>
    <w:rsid w:val="371A2534"/>
    <w:rsid w:val="3747BFCF"/>
    <w:rsid w:val="377198EA"/>
    <w:rsid w:val="377E10F1"/>
    <w:rsid w:val="3798E912"/>
    <w:rsid w:val="379AB0F8"/>
    <w:rsid w:val="379E1265"/>
    <w:rsid w:val="37CAE646"/>
    <w:rsid w:val="37E6D994"/>
    <w:rsid w:val="37EB81C9"/>
    <w:rsid w:val="37F669F1"/>
    <w:rsid w:val="3819BF08"/>
    <w:rsid w:val="3825B5AC"/>
    <w:rsid w:val="382A4D79"/>
    <w:rsid w:val="38352CB9"/>
    <w:rsid w:val="383E56C5"/>
    <w:rsid w:val="385CF9BD"/>
    <w:rsid w:val="386861EF"/>
    <w:rsid w:val="38693821"/>
    <w:rsid w:val="389A78BB"/>
    <w:rsid w:val="38BE7C02"/>
    <w:rsid w:val="38D62522"/>
    <w:rsid w:val="38EBDE97"/>
    <w:rsid w:val="38FDB0FA"/>
    <w:rsid w:val="38FFC764"/>
    <w:rsid w:val="390DB3D1"/>
    <w:rsid w:val="39457E40"/>
    <w:rsid w:val="39470C02"/>
    <w:rsid w:val="39587688"/>
    <w:rsid w:val="3978CFDC"/>
    <w:rsid w:val="3981AE56"/>
    <w:rsid w:val="3996F383"/>
    <w:rsid w:val="3998D7DA"/>
    <w:rsid w:val="39A233A8"/>
    <w:rsid w:val="39ADF96D"/>
    <w:rsid w:val="39AEB792"/>
    <w:rsid w:val="39C271E6"/>
    <w:rsid w:val="39F1F33C"/>
    <w:rsid w:val="39F4B049"/>
    <w:rsid w:val="3A1C53A4"/>
    <w:rsid w:val="3A35710F"/>
    <w:rsid w:val="3A391535"/>
    <w:rsid w:val="3A3ADA29"/>
    <w:rsid w:val="3A63A92A"/>
    <w:rsid w:val="3A63AB45"/>
    <w:rsid w:val="3A6AA98C"/>
    <w:rsid w:val="3A6D68D0"/>
    <w:rsid w:val="3A86C984"/>
    <w:rsid w:val="3AA268AC"/>
    <w:rsid w:val="3AAA493C"/>
    <w:rsid w:val="3AB2FF64"/>
    <w:rsid w:val="3AB76A9C"/>
    <w:rsid w:val="3ACDC16E"/>
    <w:rsid w:val="3AEF19EB"/>
    <w:rsid w:val="3B003AD0"/>
    <w:rsid w:val="3B03CC33"/>
    <w:rsid w:val="3B090B55"/>
    <w:rsid w:val="3B479B68"/>
    <w:rsid w:val="3B4A5684"/>
    <w:rsid w:val="3B604794"/>
    <w:rsid w:val="3B726022"/>
    <w:rsid w:val="3B75020B"/>
    <w:rsid w:val="3B79B62D"/>
    <w:rsid w:val="3BAB6D65"/>
    <w:rsid w:val="3BB2A18C"/>
    <w:rsid w:val="3BB5F648"/>
    <w:rsid w:val="3BDCA732"/>
    <w:rsid w:val="3BF10356"/>
    <w:rsid w:val="3BFC088E"/>
    <w:rsid w:val="3BFC409E"/>
    <w:rsid w:val="3BFFB980"/>
    <w:rsid w:val="3C064B53"/>
    <w:rsid w:val="3C0D48A7"/>
    <w:rsid w:val="3C319003"/>
    <w:rsid w:val="3C342C41"/>
    <w:rsid w:val="3C3A1D92"/>
    <w:rsid w:val="3C3FB0DA"/>
    <w:rsid w:val="3C4FCCDE"/>
    <w:rsid w:val="3C520B7D"/>
    <w:rsid w:val="3C5DE23B"/>
    <w:rsid w:val="3C6AC80F"/>
    <w:rsid w:val="3C7A03A3"/>
    <w:rsid w:val="3C7F50EF"/>
    <w:rsid w:val="3C821B95"/>
    <w:rsid w:val="3C8F94BF"/>
    <w:rsid w:val="3C92609C"/>
    <w:rsid w:val="3C981869"/>
    <w:rsid w:val="3CC902A3"/>
    <w:rsid w:val="3CE6F995"/>
    <w:rsid w:val="3CF17D28"/>
    <w:rsid w:val="3CF20399"/>
    <w:rsid w:val="3CF3C00E"/>
    <w:rsid w:val="3CFA5204"/>
    <w:rsid w:val="3D0C2903"/>
    <w:rsid w:val="3D12C407"/>
    <w:rsid w:val="3D349686"/>
    <w:rsid w:val="3D449B8E"/>
    <w:rsid w:val="3D587AA4"/>
    <w:rsid w:val="3D5CBB0A"/>
    <w:rsid w:val="3D5FCDED"/>
    <w:rsid w:val="3D74B2A3"/>
    <w:rsid w:val="3D9704B4"/>
    <w:rsid w:val="3DA9D824"/>
    <w:rsid w:val="3DC4A538"/>
    <w:rsid w:val="3DDAE43C"/>
    <w:rsid w:val="3DEFB56D"/>
    <w:rsid w:val="3DF26BC6"/>
    <w:rsid w:val="3E094C2C"/>
    <w:rsid w:val="3E28283A"/>
    <w:rsid w:val="3E48BF2D"/>
    <w:rsid w:val="3E51D2C0"/>
    <w:rsid w:val="3E58F181"/>
    <w:rsid w:val="3E66BDCD"/>
    <w:rsid w:val="3E7804F9"/>
    <w:rsid w:val="3E7EAC96"/>
    <w:rsid w:val="3E98C018"/>
    <w:rsid w:val="3E98F7E3"/>
    <w:rsid w:val="3EA55570"/>
    <w:rsid w:val="3EB91724"/>
    <w:rsid w:val="3ECB2915"/>
    <w:rsid w:val="3ED6A262"/>
    <w:rsid w:val="3ED8AABB"/>
    <w:rsid w:val="3EEDD896"/>
    <w:rsid w:val="3EEF2F31"/>
    <w:rsid w:val="3F056DB4"/>
    <w:rsid w:val="3F082AC5"/>
    <w:rsid w:val="3F1BA28B"/>
    <w:rsid w:val="3F1F4C39"/>
    <w:rsid w:val="3F201227"/>
    <w:rsid w:val="3F4725D8"/>
    <w:rsid w:val="3F475B20"/>
    <w:rsid w:val="3F692616"/>
    <w:rsid w:val="3F746BE7"/>
    <w:rsid w:val="3F866887"/>
    <w:rsid w:val="3F88A390"/>
    <w:rsid w:val="3F89AF4A"/>
    <w:rsid w:val="3F8BD5C3"/>
    <w:rsid w:val="3F9C9B5F"/>
    <w:rsid w:val="3FA1F525"/>
    <w:rsid w:val="3FA8D629"/>
    <w:rsid w:val="3FA92081"/>
    <w:rsid w:val="3FCCC704"/>
    <w:rsid w:val="3FDC352B"/>
    <w:rsid w:val="3FE29AF3"/>
    <w:rsid w:val="3FECE74E"/>
    <w:rsid w:val="3FED87B7"/>
    <w:rsid w:val="3FF33A57"/>
    <w:rsid w:val="4000A365"/>
    <w:rsid w:val="40053B09"/>
    <w:rsid w:val="4006605C"/>
    <w:rsid w:val="40249856"/>
    <w:rsid w:val="40345790"/>
    <w:rsid w:val="40612F46"/>
    <w:rsid w:val="4065AE63"/>
    <w:rsid w:val="4065B6E5"/>
    <w:rsid w:val="4066E69F"/>
    <w:rsid w:val="406D786A"/>
    <w:rsid w:val="4071A4EF"/>
    <w:rsid w:val="407DFD64"/>
    <w:rsid w:val="409CF6CB"/>
    <w:rsid w:val="40A0BE2F"/>
    <w:rsid w:val="40A1871D"/>
    <w:rsid w:val="40A781CC"/>
    <w:rsid w:val="40B26F59"/>
    <w:rsid w:val="40BE0252"/>
    <w:rsid w:val="40F831E5"/>
    <w:rsid w:val="41008A00"/>
    <w:rsid w:val="410FC568"/>
    <w:rsid w:val="412380F6"/>
    <w:rsid w:val="4127A459"/>
    <w:rsid w:val="41310253"/>
    <w:rsid w:val="4133E039"/>
    <w:rsid w:val="41372705"/>
    <w:rsid w:val="413CFB54"/>
    <w:rsid w:val="414955C5"/>
    <w:rsid w:val="414C6785"/>
    <w:rsid w:val="415684D8"/>
    <w:rsid w:val="4157E05E"/>
    <w:rsid w:val="41796ABD"/>
    <w:rsid w:val="41817909"/>
    <w:rsid w:val="41A1A5B8"/>
    <w:rsid w:val="41A3EE45"/>
    <w:rsid w:val="41CD2D93"/>
    <w:rsid w:val="41DBD8F4"/>
    <w:rsid w:val="41EF2D3F"/>
    <w:rsid w:val="41FDF3B7"/>
    <w:rsid w:val="42106163"/>
    <w:rsid w:val="42159D6B"/>
    <w:rsid w:val="4222B765"/>
    <w:rsid w:val="42252217"/>
    <w:rsid w:val="425B4B62"/>
    <w:rsid w:val="426A7560"/>
    <w:rsid w:val="426CEA0F"/>
    <w:rsid w:val="42761158"/>
    <w:rsid w:val="429B3021"/>
    <w:rsid w:val="429C72F9"/>
    <w:rsid w:val="42B70EAB"/>
    <w:rsid w:val="42C5FB15"/>
    <w:rsid w:val="42C9C8B9"/>
    <w:rsid w:val="42D831E8"/>
    <w:rsid w:val="42DAC16B"/>
    <w:rsid w:val="42E53774"/>
    <w:rsid w:val="42E60741"/>
    <w:rsid w:val="42F8A873"/>
    <w:rsid w:val="42FA74D6"/>
    <w:rsid w:val="42FD63B2"/>
    <w:rsid w:val="43270950"/>
    <w:rsid w:val="432AB311"/>
    <w:rsid w:val="43347B4A"/>
    <w:rsid w:val="433830F9"/>
    <w:rsid w:val="43776380"/>
    <w:rsid w:val="438A7B03"/>
    <w:rsid w:val="43906A13"/>
    <w:rsid w:val="43923E0B"/>
    <w:rsid w:val="439AD7D9"/>
    <w:rsid w:val="43A5FAEA"/>
    <w:rsid w:val="43A914DB"/>
    <w:rsid w:val="43A9D811"/>
    <w:rsid w:val="43B2921E"/>
    <w:rsid w:val="43CEEF76"/>
    <w:rsid w:val="43DCBC01"/>
    <w:rsid w:val="43E66CED"/>
    <w:rsid w:val="43F0C103"/>
    <w:rsid w:val="43F4F1FE"/>
    <w:rsid w:val="4400B964"/>
    <w:rsid w:val="4402C9DD"/>
    <w:rsid w:val="440BAE51"/>
    <w:rsid w:val="441545AF"/>
    <w:rsid w:val="44287B45"/>
    <w:rsid w:val="442C6432"/>
    <w:rsid w:val="443445EB"/>
    <w:rsid w:val="44382AC2"/>
    <w:rsid w:val="4439E361"/>
    <w:rsid w:val="4442B9E4"/>
    <w:rsid w:val="444DF0E3"/>
    <w:rsid w:val="4456CA98"/>
    <w:rsid w:val="4463A6B8"/>
    <w:rsid w:val="44677450"/>
    <w:rsid w:val="446B7B3C"/>
    <w:rsid w:val="446BF7D1"/>
    <w:rsid w:val="4487288E"/>
    <w:rsid w:val="44886264"/>
    <w:rsid w:val="448C189F"/>
    <w:rsid w:val="44963C3B"/>
    <w:rsid w:val="44A4823B"/>
    <w:rsid w:val="44A6613A"/>
    <w:rsid w:val="44B2CBAF"/>
    <w:rsid w:val="44D9E88A"/>
    <w:rsid w:val="44DC496A"/>
    <w:rsid w:val="44E3AED2"/>
    <w:rsid w:val="44FBDB10"/>
    <w:rsid w:val="44FF7180"/>
    <w:rsid w:val="4509EA64"/>
    <w:rsid w:val="45268743"/>
    <w:rsid w:val="4529795C"/>
    <w:rsid w:val="4533F9A3"/>
    <w:rsid w:val="453961A9"/>
    <w:rsid w:val="45421C93"/>
    <w:rsid w:val="454BECAF"/>
    <w:rsid w:val="45588181"/>
    <w:rsid w:val="4570A0BE"/>
    <w:rsid w:val="457493C1"/>
    <w:rsid w:val="45BFA8DA"/>
    <w:rsid w:val="45C41CF2"/>
    <w:rsid w:val="45CCD3C6"/>
    <w:rsid w:val="45E2D0D8"/>
    <w:rsid w:val="45E8FA66"/>
    <w:rsid w:val="45F3F217"/>
    <w:rsid w:val="4604A8F7"/>
    <w:rsid w:val="4612929D"/>
    <w:rsid w:val="4618BB21"/>
    <w:rsid w:val="4619F17B"/>
    <w:rsid w:val="461EFE53"/>
    <w:rsid w:val="46342613"/>
    <w:rsid w:val="4651CBC1"/>
    <w:rsid w:val="465FE941"/>
    <w:rsid w:val="4684A5FB"/>
    <w:rsid w:val="4688ECAD"/>
    <w:rsid w:val="468EE5B8"/>
    <w:rsid w:val="46A73869"/>
    <w:rsid w:val="46CA05CB"/>
    <w:rsid w:val="46CE1819"/>
    <w:rsid w:val="46D1446E"/>
    <w:rsid w:val="46D370DF"/>
    <w:rsid w:val="46E83766"/>
    <w:rsid w:val="46F00651"/>
    <w:rsid w:val="46F747B4"/>
    <w:rsid w:val="46FB0C4F"/>
    <w:rsid w:val="47137203"/>
    <w:rsid w:val="47291067"/>
    <w:rsid w:val="473011C1"/>
    <w:rsid w:val="476FDF5A"/>
    <w:rsid w:val="4796537C"/>
    <w:rsid w:val="479DFA58"/>
    <w:rsid w:val="479F8398"/>
    <w:rsid w:val="47A60CFA"/>
    <w:rsid w:val="47BFF301"/>
    <w:rsid w:val="47C0C97C"/>
    <w:rsid w:val="47C834C5"/>
    <w:rsid w:val="47D7022E"/>
    <w:rsid w:val="47EC70F3"/>
    <w:rsid w:val="48101ABF"/>
    <w:rsid w:val="48126F5B"/>
    <w:rsid w:val="481FBDEE"/>
    <w:rsid w:val="48226F70"/>
    <w:rsid w:val="48232419"/>
    <w:rsid w:val="4835C016"/>
    <w:rsid w:val="484515AB"/>
    <w:rsid w:val="4875B7CA"/>
    <w:rsid w:val="48876EE6"/>
    <w:rsid w:val="488AB71E"/>
    <w:rsid w:val="488B75F5"/>
    <w:rsid w:val="48A19F4C"/>
    <w:rsid w:val="48C35784"/>
    <w:rsid w:val="48C5E3AC"/>
    <w:rsid w:val="48CB996C"/>
    <w:rsid w:val="48DDA942"/>
    <w:rsid w:val="48EE34EA"/>
    <w:rsid w:val="48EE6CB6"/>
    <w:rsid w:val="49045143"/>
    <w:rsid w:val="4912823F"/>
    <w:rsid w:val="49276FCE"/>
    <w:rsid w:val="492BE40D"/>
    <w:rsid w:val="492F4EA8"/>
    <w:rsid w:val="494F63E4"/>
    <w:rsid w:val="495244D9"/>
    <w:rsid w:val="496AB757"/>
    <w:rsid w:val="49731190"/>
    <w:rsid w:val="4978B30E"/>
    <w:rsid w:val="4981D1B2"/>
    <w:rsid w:val="49914C9C"/>
    <w:rsid w:val="499987E8"/>
    <w:rsid w:val="499C4439"/>
    <w:rsid w:val="49B4B5DE"/>
    <w:rsid w:val="49D2BB33"/>
    <w:rsid w:val="49F95EE1"/>
    <w:rsid w:val="49FE3EB9"/>
    <w:rsid w:val="4A34EEBB"/>
    <w:rsid w:val="4A4095BD"/>
    <w:rsid w:val="4A52D594"/>
    <w:rsid w:val="4A648521"/>
    <w:rsid w:val="4A6C39F3"/>
    <w:rsid w:val="4A6E939E"/>
    <w:rsid w:val="4A7DFEB5"/>
    <w:rsid w:val="4AA3DFBA"/>
    <w:rsid w:val="4AA40F86"/>
    <w:rsid w:val="4AA9893F"/>
    <w:rsid w:val="4AB96FCE"/>
    <w:rsid w:val="4AD9ACE9"/>
    <w:rsid w:val="4AE05C59"/>
    <w:rsid w:val="4AE1E052"/>
    <w:rsid w:val="4AF7F933"/>
    <w:rsid w:val="4B04F70A"/>
    <w:rsid w:val="4B0A7631"/>
    <w:rsid w:val="4B2E2AB9"/>
    <w:rsid w:val="4B3C1F9A"/>
    <w:rsid w:val="4B47F5D6"/>
    <w:rsid w:val="4B4C3A75"/>
    <w:rsid w:val="4B4E7975"/>
    <w:rsid w:val="4B5EED86"/>
    <w:rsid w:val="4B717B13"/>
    <w:rsid w:val="4B75FC57"/>
    <w:rsid w:val="4BBD882C"/>
    <w:rsid w:val="4BFE8AE3"/>
    <w:rsid w:val="4BFFBB41"/>
    <w:rsid w:val="4C107414"/>
    <w:rsid w:val="4C20F092"/>
    <w:rsid w:val="4C5C768E"/>
    <w:rsid w:val="4C7CF6BF"/>
    <w:rsid w:val="4C82A87F"/>
    <w:rsid w:val="4C900E9A"/>
    <w:rsid w:val="4CC36820"/>
    <w:rsid w:val="4CD7DBF2"/>
    <w:rsid w:val="4CE3C6EE"/>
    <w:rsid w:val="4CE6B5C1"/>
    <w:rsid w:val="4CE946E7"/>
    <w:rsid w:val="4D1CBA58"/>
    <w:rsid w:val="4D666630"/>
    <w:rsid w:val="4D6968ED"/>
    <w:rsid w:val="4D6FF01F"/>
    <w:rsid w:val="4D80D39F"/>
    <w:rsid w:val="4D8803AE"/>
    <w:rsid w:val="4D8ADAAB"/>
    <w:rsid w:val="4DAA860A"/>
    <w:rsid w:val="4DB8B9A6"/>
    <w:rsid w:val="4DD11C38"/>
    <w:rsid w:val="4DDA8D88"/>
    <w:rsid w:val="4DE4C527"/>
    <w:rsid w:val="4DF1AEF2"/>
    <w:rsid w:val="4DF52EE1"/>
    <w:rsid w:val="4E382B07"/>
    <w:rsid w:val="4E509859"/>
    <w:rsid w:val="4E58DC28"/>
    <w:rsid w:val="4E5DCFE7"/>
    <w:rsid w:val="4E6205AA"/>
    <w:rsid w:val="4E83A9FC"/>
    <w:rsid w:val="4E8BF890"/>
    <w:rsid w:val="4E8D7024"/>
    <w:rsid w:val="4E99369C"/>
    <w:rsid w:val="4EAAF85D"/>
    <w:rsid w:val="4EABA7A6"/>
    <w:rsid w:val="4EAE6FCD"/>
    <w:rsid w:val="4ED742BC"/>
    <w:rsid w:val="4EE32348"/>
    <w:rsid w:val="4F13F0B3"/>
    <w:rsid w:val="4F1FFD64"/>
    <w:rsid w:val="4F223446"/>
    <w:rsid w:val="4F2E5DF9"/>
    <w:rsid w:val="4F40D699"/>
    <w:rsid w:val="4F475090"/>
    <w:rsid w:val="4F485F9C"/>
    <w:rsid w:val="4F48DE22"/>
    <w:rsid w:val="4F7BCA86"/>
    <w:rsid w:val="4F8A8704"/>
    <w:rsid w:val="4F9511CA"/>
    <w:rsid w:val="4F9B6390"/>
    <w:rsid w:val="4FACEB0B"/>
    <w:rsid w:val="4FC9D462"/>
    <w:rsid w:val="4FD4212A"/>
    <w:rsid w:val="4FEE9422"/>
    <w:rsid w:val="4FEEDEF1"/>
    <w:rsid w:val="500681EE"/>
    <w:rsid w:val="5009D580"/>
    <w:rsid w:val="501D12B5"/>
    <w:rsid w:val="5026A540"/>
    <w:rsid w:val="5026E3DE"/>
    <w:rsid w:val="502C3506"/>
    <w:rsid w:val="50303D88"/>
    <w:rsid w:val="50399A7B"/>
    <w:rsid w:val="5039DA6A"/>
    <w:rsid w:val="503FF0AA"/>
    <w:rsid w:val="506245BA"/>
    <w:rsid w:val="507365C7"/>
    <w:rsid w:val="50813723"/>
    <w:rsid w:val="50859BF5"/>
    <w:rsid w:val="5086123B"/>
    <w:rsid w:val="508EE6FC"/>
    <w:rsid w:val="50A81120"/>
    <w:rsid w:val="50B9D466"/>
    <w:rsid w:val="50E12981"/>
    <w:rsid w:val="50FA3D04"/>
    <w:rsid w:val="50FC55E0"/>
    <w:rsid w:val="50FF6450"/>
    <w:rsid w:val="511C3D6A"/>
    <w:rsid w:val="512687DB"/>
    <w:rsid w:val="5137F490"/>
    <w:rsid w:val="516A4FDA"/>
    <w:rsid w:val="5176C7AF"/>
    <w:rsid w:val="518075DC"/>
    <w:rsid w:val="51AB0D91"/>
    <w:rsid w:val="51B7E54B"/>
    <w:rsid w:val="51BF1682"/>
    <w:rsid w:val="51C12D7F"/>
    <w:rsid w:val="51DBBA66"/>
    <w:rsid w:val="51E6A2DC"/>
    <w:rsid w:val="520B29CB"/>
    <w:rsid w:val="5216E73D"/>
    <w:rsid w:val="521A0DA5"/>
    <w:rsid w:val="521B3C95"/>
    <w:rsid w:val="52209F49"/>
    <w:rsid w:val="5220AEF6"/>
    <w:rsid w:val="523D937E"/>
    <w:rsid w:val="524EF0D1"/>
    <w:rsid w:val="525D1E05"/>
    <w:rsid w:val="5271C0A7"/>
    <w:rsid w:val="5277101B"/>
    <w:rsid w:val="5291B8FA"/>
    <w:rsid w:val="52ABA081"/>
    <w:rsid w:val="52AE8477"/>
    <w:rsid w:val="52B1AD1E"/>
    <w:rsid w:val="52BCEEB9"/>
    <w:rsid w:val="52BD6053"/>
    <w:rsid w:val="52D78B02"/>
    <w:rsid w:val="52D94224"/>
    <w:rsid w:val="52D995BE"/>
    <w:rsid w:val="52EBF79F"/>
    <w:rsid w:val="52F90E7D"/>
    <w:rsid w:val="53108E22"/>
    <w:rsid w:val="53166837"/>
    <w:rsid w:val="5334015D"/>
    <w:rsid w:val="5334E313"/>
    <w:rsid w:val="53402AEF"/>
    <w:rsid w:val="53582677"/>
    <w:rsid w:val="537D1BA5"/>
    <w:rsid w:val="53958730"/>
    <w:rsid w:val="53B58C2B"/>
    <w:rsid w:val="53C8F189"/>
    <w:rsid w:val="53D47CDE"/>
    <w:rsid w:val="53EB4EE9"/>
    <w:rsid w:val="540860A8"/>
    <w:rsid w:val="5410A8B1"/>
    <w:rsid w:val="5411737B"/>
    <w:rsid w:val="542E79D1"/>
    <w:rsid w:val="544E6D45"/>
    <w:rsid w:val="545F0CCD"/>
    <w:rsid w:val="545F2788"/>
    <w:rsid w:val="546FEBAE"/>
    <w:rsid w:val="54721061"/>
    <w:rsid w:val="54806122"/>
    <w:rsid w:val="548B6E78"/>
    <w:rsid w:val="54946B12"/>
    <w:rsid w:val="54986C5A"/>
    <w:rsid w:val="54A7DCAC"/>
    <w:rsid w:val="54A8313A"/>
    <w:rsid w:val="54AB4383"/>
    <w:rsid w:val="54AFD69F"/>
    <w:rsid w:val="54B16A18"/>
    <w:rsid w:val="54B4E034"/>
    <w:rsid w:val="54C54FCE"/>
    <w:rsid w:val="54D66BF0"/>
    <w:rsid w:val="54D93977"/>
    <w:rsid w:val="54DF39CE"/>
    <w:rsid w:val="54E83F80"/>
    <w:rsid w:val="54F341FF"/>
    <w:rsid w:val="550BD6B2"/>
    <w:rsid w:val="552532FE"/>
    <w:rsid w:val="554628BB"/>
    <w:rsid w:val="555020AF"/>
    <w:rsid w:val="5562FF4B"/>
    <w:rsid w:val="55A4DFFD"/>
    <w:rsid w:val="55ABDEB6"/>
    <w:rsid w:val="55C7F8F6"/>
    <w:rsid w:val="55D6E680"/>
    <w:rsid w:val="55DC76C0"/>
    <w:rsid w:val="55DDF106"/>
    <w:rsid w:val="55E86C87"/>
    <w:rsid w:val="55EBAE4B"/>
    <w:rsid w:val="561988AD"/>
    <w:rsid w:val="562F7839"/>
    <w:rsid w:val="5644175F"/>
    <w:rsid w:val="56616FC2"/>
    <w:rsid w:val="566AE913"/>
    <w:rsid w:val="5670B5A8"/>
    <w:rsid w:val="5670C1CE"/>
    <w:rsid w:val="5673E37F"/>
    <w:rsid w:val="567CD1FD"/>
    <w:rsid w:val="56901F2D"/>
    <w:rsid w:val="56A884AC"/>
    <w:rsid w:val="56BA3636"/>
    <w:rsid w:val="56CDD1F9"/>
    <w:rsid w:val="56D3B576"/>
    <w:rsid w:val="56D69A30"/>
    <w:rsid w:val="56E66CF9"/>
    <w:rsid w:val="5708AC16"/>
    <w:rsid w:val="570B309B"/>
    <w:rsid w:val="570B7093"/>
    <w:rsid w:val="570C7554"/>
    <w:rsid w:val="57164612"/>
    <w:rsid w:val="5733EDAF"/>
    <w:rsid w:val="57360026"/>
    <w:rsid w:val="573B55DB"/>
    <w:rsid w:val="575FDEBA"/>
    <w:rsid w:val="576333FA"/>
    <w:rsid w:val="578A78EE"/>
    <w:rsid w:val="57AFB84F"/>
    <w:rsid w:val="57BBDFF7"/>
    <w:rsid w:val="57C0B9FC"/>
    <w:rsid w:val="57D64E01"/>
    <w:rsid w:val="57E364F8"/>
    <w:rsid w:val="57F70528"/>
    <w:rsid w:val="57FC2B47"/>
    <w:rsid w:val="581EB606"/>
    <w:rsid w:val="582FECBD"/>
    <w:rsid w:val="58331D63"/>
    <w:rsid w:val="583D4D56"/>
    <w:rsid w:val="58646BF5"/>
    <w:rsid w:val="586D71EC"/>
    <w:rsid w:val="58760AFE"/>
    <w:rsid w:val="588097D9"/>
    <w:rsid w:val="58809855"/>
    <w:rsid w:val="5884BCF3"/>
    <w:rsid w:val="58856380"/>
    <w:rsid w:val="5886F7D9"/>
    <w:rsid w:val="58A0C7D5"/>
    <w:rsid w:val="58CEC358"/>
    <w:rsid w:val="58E7B09B"/>
    <w:rsid w:val="58EA2E4C"/>
    <w:rsid w:val="58F4759B"/>
    <w:rsid w:val="58F60DC3"/>
    <w:rsid w:val="58FDC878"/>
    <w:rsid w:val="58FE15A5"/>
    <w:rsid w:val="58FE4F65"/>
    <w:rsid w:val="5905E4DD"/>
    <w:rsid w:val="592FADDD"/>
    <w:rsid w:val="593C3E7A"/>
    <w:rsid w:val="594261B8"/>
    <w:rsid w:val="594BE680"/>
    <w:rsid w:val="595651AA"/>
    <w:rsid w:val="595D9053"/>
    <w:rsid w:val="597A4B82"/>
    <w:rsid w:val="598F1641"/>
    <w:rsid w:val="5991F099"/>
    <w:rsid w:val="59A53C85"/>
    <w:rsid w:val="59B108A3"/>
    <w:rsid w:val="59D3B53C"/>
    <w:rsid w:val="59D6C003"/>
    <w:rsid w:val="59F4BF8C"/>
    <w:rsid w:val="5A031D8B"/>
    <w:rsid w:val="5A1DFBE7"/>
    <w:rsid w:val="5A1F5266"/>
    <w:rsid w:val="5A2DB73C"/>
    <w:rsid w:val="5A3D3FF5"/>
    <w:rsid w:val="5A74BF52"/>
    <w:rsid w:val="5A841175"/>
    <w:rsid w:val="5A86A838"/>
    <w:rsid w:val="5A9DC8B2"/>
    <w:rsid w:val="5AA09D86"/>
    <w:rsid w:val="5AAB9C7A"/>
    <w:rsid w:val="5AED4ED3"/>
    <w:rsid w:val="5AF17A80"/>
    <w:rsid w:val="5AFA378D"/>
    <w:rsid w:val="5AFBAF8F"/>
    <w:rsid w:val="5B1625D5"/>
    <w:rsid w:val="5B1A0F2B"/>
    <w:rsid w:val="5B1BA108"/>
    <w:rsid w:val="5B379108"/>
    <w:rsid w:val="5B408F4F"/>
    <w:rsid w:val="5B411FEE"/>
    <w:rsid w:val="5B53C131"/>
    <w:rsid w:val="5B7501D0"/>
    <w:rsid w:val="5B7B2D91"/>
    <w:rsid w:val="5B8FA7F1"/>
    <w:rsid w:val="5BAB1B7B"/>
    <w:rsid w:val="5BB0DD40"/>
    <w:rsid w:val="5BC0BA51"/>
    <w:rsid w:val="5BC3A581"/>
    <w:rsid w:val="5BC9A998"/>
    <w:rsid w:val="5BE71B5C"/>
    <w:rsid w:val="5BFDAD63"/>
    <w:rsid w:val="5C15BE0A"/>
    <w:rsid w:val="5C236386"/>
    <w:rsid w:val="5C255E9F"/>
    <w:rsid w:val="5C2830FE"/>
    <w:rsid w:val="5C2FE46C"/>
    <w:rsid w:val="5C665159"/>
    <w:rsid w:val="5C691E1C"/>
    <w:rsid w:val="5C9408D5"/>
    <w:rsid w:val="5C99AE82"/>
    <w:rsid w:val="5CA6E9C1"/>
    <w:rsid w:val="5CAEE58F"/>
    <w:rsid w:val="5CBA3650"/>
    <w:rsid w:val="5CC267BF"/>
    <w:rsid w:val="5CC42B24"/>
    <w:rsid w:val="5CE124E7"/>
    <w:rsid w:val="5CE22799"/>
    <w:rsid w:val="5CE6841C"/>
    <w:rsid w:val="5CEA5B61"/>
    <w:rsid w:val="5CF03563"/>
    <w:rsid w:val="5CF1F550"/>
    <w:rsid w:val="5D02CA7A"/>
    <w:rsid w:val="5D1611C4"/>
    <w:rsid w:val="5D253F9D"/>
    <w:rsid w:val="5D39853C"/>
    <w:rsid w:val="5D56281A"/>
    <w:rsid w:val="5D5A701F"/>
    <w:rsid w:val="5D683667"/>
    <w:rsid w:val="5D7B02C4"/>
    <w:rsid w:val="5D7E39DB"/>
    <w:rsid w:val="5D972CB9"/>
    <w:rsid w:val="5DA60768"/>
    <w:rsid w:val="5DA64372"/>
    <w:rsid w:val="5DA7299C"/>
    <w:rsid w:val="5DAD1333"/>
    <w:rsid w:val="5DBC43E1"/>
    <w:rsid w:val="5DBF0C97"/>
    <w:rsid w:val="5DC34273"/>
    <w:rsid w:val="5DCD3708"/>
    <w:rsid w:val="5DDA92BF"/>
    <w:rsid w:val="5E56D2D8"/>
    <w:rsid w:val="5E7F4E51"/>
    <w:rsid w:val="5E854C19"/>
    <w:rsid w:val="5EAE9AF5"/>
    <w:rsid w:val="5EB5AED2"/>
    <w:rsid w:val="5EBA30E2"/>
    <w:rsid w:val="5EBD00C0"/>
    <w:rsid w:val="5EC6A7B0"/>
    <w:rsid w:val="5ED3E7EA"/>
    <w:rsid w:val="5EE4E6BF"/>
    <w:rsid w:val="5EE73DBE"/>
    <w:rsid w:val="5F031B45"/>
    <w:rsid w:val="5F03B767"/>
    <w:rsid w:val="5F068BB2"/>
    <w:rsid w:val="5F07ED89"/>
    <w:rsid w:val="5F1BBB3C"/>
    <w:rsid w:val="5F231B17"/>
    <w:rsid w:val="5F2DE1DF"/>
    <w:rsid w:val="5F353B37"/>
    <w:rsid w:val="5F378D21"/>
    <w:rsid w:val="5F43C266"/>
    <w:rsid w:val="5F460D5A"/>
    <w:rsid w:val="5F54F4FD"/>
    <w:rsid w:val="5F554A96"/>
    <w:rsid w:val="5F5A7A57"/>
    <w:rsid w:val="5F879D26"/>
    <w:rsid w:val="5FB02038"/>
    <w:rsid w:val="5FB7B26E"/>
    <w:rsid w:val="5FC2AD12"/>
    <w:rsid w:val="5FD61396"/>
    <w:rsid w:val="5FF04AF2"/>
    <w:rsid w:val="5FFB3771"/>
    <w:rsid w:val="5FFED95A"/>
    <w:rsid w:val="601FEC84"/>
    <w:rsid w:val="603221D5"/>
    <w:rsid w:val="605CBCEA"/>
    <w:rsid w:val="606AA000"/>
    <w:rsid w:val="6071354C"/>
    <w:rsid w:val="6078D0BD"/>
    <w:rsid w:val="6085504E"/>
    <w:rsid w:val="60C587F6"/>
    <w:rsid w:val="60DB802A"/>
    <w:rsid w:val="61039D16"/>
    <w:rsid w:val="6117C962"/>
    <w:rsid w:val="612B9F0A"/>
    <w:rsid w:val="612C92EB"/>
    <w:rsid w:val="613B53CD"/>
    <w:rsid w:val="613DB4F2"/>
    <w:rsid w:val="613F3DB6"/>
    <w:rsid w:val="6147398B"/>
    <w:rsid w:val="61547C48"/>
    <w:rsid w:val="618B2C64"/>
    <w:rsid w:val="61B68884"/>
    <w:rsid w:val="61D6AAC1"/>
    <w:rsid w:val="61ED765F"/>
    <w:rsid w:val="61F7C56A"/>
    <w:rsid w:val="622CAE4B"/>
    <w:rsid w:val="622E509A"/>
    <w:rsid w:val="623173F2"/>
    <w:rsid w:val="62356D80"/>
    <w:rsid w:val="62361CD5"/>
    <w:rsid w:val="6242A7E9"/>
    <w:rsid w:val="62458F00"/>
    <w:rsid w:val="62531D8F"/>
    <w:rsid w:val="6254F6C9"/>
    <w:rsid w:val="625D7CF9"/>
    <w:rsid w:val="626D9B5D"/>
    <w:rsid w:val="627CEABF"/>
    <w:rsid w:val="628D4C72"/>
    <w:rsid w:val="62C259F4"/>
    <w:rsid w:val="62D6699D"/>
    <w:rsid w:val="62E0A455"/>
    <w:rsid w:val="62EC025F"/>
    <w:rsid w:val="62F530BE"/>
    <w:rsid w:val="632110F9"/>
    <w:rsid w:val="632BA42C"/>
    <w:rsid w:val="6334F43C"/>
    <w:rsid w:val="633B044D"/>
    <w:rsid w:val="6357B6B2"/>
    <w:rsid w:val="6367B6C2"/>
    <w:rsid w:val="63699232"/>
    <w:rsid w:val="637DF68B"/>
    <w:rsid w:val="6390B10A"/>
    <w:rsid w:val="6390DEFA"/>
    <w:rsid w:val="63999BA3"/>
    <w:rsid w:val="63BB0607"/>
    <w:rsid w:val="63D9FEE5"/>
    <w:rsid w:val="63EC2F7D"/>
    <w:rsid w:val="63EF41C7"/>
    <w:rsid w:val="6430FA5A"/>
    <w:rsid w:val="6442F96C"/>
    <w:rsid w:val="6462E831"/>
    <w:rsid w:val="646F0A07"/>
    <w:rsid w:val="6472B4B0"/>
    <w:rsid w:val="647FC52C"/>
    <w:rsid w:val="6487CFA3"/>
    <w:rsid w:val="648A5750"/>
    <w:rsid w:val="6490346C"/>
    <w:rsid w:val="6490F352"/>
    <w:rsid w:val="64995CE3"/>
    <w:rsid w:val="649D09FC"/>
    <w:rsid w:val="64ABE185"/>
    <w:rsid w:val="64B4E45A"/>
    <w:rsid w:val="64D04B29"/>
    <w:rsid w:val="64F97E9F"/>
    <w:rsid w:val="64FCA28E"/>
    <w:rsid w:val="650A1418"/>
    <w:rsid w:val="6513F09E"/>
    <w:rsid w:val="6533643D"/>
    <w:rsid w:val="65996555"/>
    <w:rsid w:val="65BB9F9C"/>
    <w:rsid w:val="65EDC400"/>
    <w:rsid w:val="65EE4975"/>
    <w:rsid w:val="65F1F0C0"/>
    <w:rsid w:val="65FC0840"/>
    <w:rsid w:val="6606C8A5"/>
    <w:rsid w:val="66082705"/>
    <w:rsid w:val="6616723E"/>
    <w:rsid w:val="661BFC8A"/>
    <w:rsid w:val="66234340"/>
    <w:rsid w:val="66235E70"/>
    <w:rsid w:val="663EBF34"/>
    <w:rsid w:val="66532632"/>
    <w:rsid w:val="66A85DFF"/>
    <w:rsid w:val="66BBF542"/>
    <w:rsid w:val="66C628AF"/>
    <w:rsid w:val="66EF51EB"/>
    <w:rsid w:val="66F33D07"/>
    <w:rsid w:val="671C8C48"/>
    <w:rsid w:val="67217E27"/>
    <w:rsid w:val="673AC913"/>
    <w:rsid w:val="674C4934"/>
    <w:rsid w:val="6750C7A8"/>
    <w:rsid w:val="67548B52"/>
    <w:rsid w:val="67612344"/>
    <w:rsid w:val="67634418"/>
    <w:rsid w:val="676B24E5"/>
    <w:rsid w:val="6783F633"/>
    <w:rsid w:val="67936DFF"/>
    <w:rsid w:val="67AC3BAE"/>
    <w:rsid w:val="67BCB186"/>
    <w:rsid w:val="67C03FE5"/>
    <w:rsid w:val="67C6B30B"/>
    <w:rsid w:val="67D05228"/>
    <w:rsid w:val="67E1EA62"/>
    <w:rsid w:val="67ED7CA7"/>
    <w:rsid w:val="67F21FAA"/>
    <w:rsid w:val="680BD222"/>
    <w:rsid w:val="6864423F"/>
    <w:rsid w:val="6881ADF4"/>
    <w:rsid w:val="68848461"/>
    <w:rsid w:val="688D6E19"/>
    <w:rsid w:val="688E50D2"/>
    <w:rsid w:val="68AD8AD6"/>
    <w:rsid w:val="68BDBBBD"/>
    <w:rsid w:val="68BE02BF"/>
    <w:rsid w:val="68C00E99"/>
    <w:rsid w:val="68D1E8CB"/>
    <w:rsid w:val="68D71E96"/>
    <w:rsid w:val="6903CE76"/>
    <w:rsid w:val="692D8318"/>
    <w:rsid w:val="692DFADF"/>
    <w:rsid w:val="69308109"/>
    <w:rsid w:val="6943FA6B"/>
    <w:rsid w:val="6956D830"/>
    <w:rsid w:val="69581119"/>
    <w:rsid w:val="696847D2"/>
    <w:rsid w:val="696E174F"/>
    <w:rsid w:val="698A97C8"/>
    <w:rsid w:val="699723D3"/>
    <w:rsid w:val="69992BD9"/>
    <w:rsid w:val="699B4D4D"/>
    <w:rsid w:val="699C2B43"/>
    <w:rsid w:val="69A6837E"/>
    <w:rsid w:val="69AA4B31"/>
    <w:rsid w:val="69BFABD3"/>
    <w:rsid w:val="69D53D85"/>
    <w:rsid w:val="6A210675"/>
    <w:rsid w:val="6A2157E1"/>
    <w:rsid w:val="6A32F762"/>
    <w:rsid w:val="6A3528E9"/>
    <w:rsid w:val="6A3A4D6D"/>
    <w:rsid w:val="6A52C5D8"/>
    <w:rsid w:val="6A53ECEF"/>
    <w:rsid w:val="6A54B3C5"/>
    <w:rsid w:val="6A62162F"/>
    <w:rsid w:val="6A65BAE6"/>
    <w:rsid w:val="6A6643A2"/>
    <w:rsid w:val="6A68742B"/>
    <w:rsid w:val="6A6AE189"/>
    <w:rsid w:val="6A80F0D9"/>
    <w:rsid w:val="6A99BBA1"/>
    <w:rsid w:val="6AABA474"/>
    <w:rsid w:val="6AE385AE"/>
    <w:rsid w:val="6AE73EDA"/>
    <w:rsid w:val="6B1022A9"/>
    <w:rsid w:val="6B303949"/>
    <w:rsid w:val="6B374CB9"/>
    <w:rsid w:val="6B431058"/>
    <w:rsid w:val="6B5E62C9"/>
    <w:rsid w:val="6B60B0A8"/>
    <w:rsid w:val="6B655176"/>
    <w:rsid w:val="6B6925AB"/>
    <w:rsid w:val="6B6B4E43"/>
    <w:rsid w:val="6B6D9478"/>
    <w:rsid w:val="6B74D45D"/>
    <w:rsid w:val="6B7ADA6E"/>
    <w:rsid w:val="6B81AE6B"/>
    <w:rsid w:val="6B844686"/>
    <w:rsid w:val="6B8D6287"/>
    <w:rsid w:val="6B8F2EA1"/>
    <w:rsid w:val="6BAB20CE"/>
    <w:rsid w:val="6BBB9CB2"/>
    <w:rsid w:val="6BBE33F7"/>
    <w:rsid w:val="6BD0F94A"/>
    <w:rsid w:val="6BDFF6A1"/>
    <w:rsid w:val="6BE9D202"/>
    <w:rsid w:val="6BEBD159"/>
    <w:rsid w:val="6BF8EA2C"/>
    <w:rsid w:val="6C02F9EC"/>
    <w:rsid w:val="6C03E9B9"/>
    <w:rsid w:val="6C1FA0EF"/>
    <w:rsid w:val="6C20078B"/>
    <w:rsid w:val="6C34B81B"/>
    <w:rsid w:val="6C3C384A"/>
    <w:rsid w:val="6C45DD49"/>
    <w:rsid w:val="6C57CE9B"/>
    <w:rsid w:val="6C5BF645"/>
    <w:rsid w:val="6C6172ED"/>
    <w:rsid w:val="6C675AC5"/>
    <w:rsid w:val="6C708F28"/>
    <w:rsid w:val="6C8B031C"/>
    <w:rsid w:val="6C946B3D"/>
    <w:rsid w:val="6CAA5F17"/>
    <w:rsid w:val="6CAB5405"/>
    <w:rsid w:val="6CCE734D"/>
    <w:rsid w:val="6CCF7FBB"/>
    <w:rsid w:val="6CE87F83"/>
    <w:rsid w:val="6CEE0B7A"/>
    <w:rsid w:val="6D03B11E"/>
    <w:rsid w:val="6D184A45"/>
    <w:rsid w:val="6D23364B"/>
    <w:rsid w:val="6D259B2F"/>
    <w:rsid w:val="6D2618EE"/>
    <w:rsid w:val="6D59302E"/>
    <w:rsid w:val="6D8D1EB7"/>
    <w:rsid w:val="6D8F9A38"/>
    <w:rsid w:val="6D9BE66E"/>
    <w:rsid w:val="6D9F184A"/>
    <w:rsid w:val="6DA7B568"/>
    <w:rsid w:val="6DA907CA"/>
    <w:rsid w:val="6DB3C9AF"/>
    <w:rsid w:val="6DBCA784"/>
    <w:rsid w:val="6DBFBD00"/>
    <w:rsid w:val="6DC3BEAE"/>
    <w:rsid w:val="6DE0DC78"/>
    <w:rsid w:val="6E05E83A"/>
    <w:rsid w:val="6E12F26D"/>
    <w:rsid w:val="6E153008"/>
    <w:rsid w:val="6E26289D"/>
    <w:rsid w:val="6E274880"/>
    <w:rsid w:val="6E2D5070"/>
    <w:rsid w:val="6E2E7889"/>
    <w:rsid w:val="6E35F17B"/>
    <w:rsid w:val="6E3DCCD4"/>
    <w:rsid w:val="6E460986"/>
    <w:rsid w:val="6E87B92E"/>
    <w:rsid w:val="6E8C364E"/>
    <w:rsid w:val="6E8C9352"/>
    <w:rsid w:val="6E985697"/>
    <w:rsid w:val="6E9E37D4"/>
    <w:rsid w:val="6EB02F32"/>
    <w:rsid w:val="6EB496AB"/>
    <w:rsid w:val="6EBE130F"/>
    <w:rsid w:val="6ED1B454"/>
    <w:rsid w:val="6EE446AB"/>
    <w:rsid w:val="6EED6F5B"/>
    <w:rsid w:val="6F0B12F5"/>
    <w:rsid w:val="6F168FE5"/>
    <w:rsid w:val="6F21729B"/>
    <w:rsid w:val="6F4355C4"/>
    <w:rsid w:val="6F44543A"/>
    <w:rsid w:val="6F539D55"/>
    <w:rsid w:val="6F548286"/>
    <w:rsid w:val="6F5D77B7"/>
    <w:rsid w:val="6F626AE3"/>
    <w:rsid w:val="6F649DBF"/>
    <w:rsid w:val="6F69637C"/>
    <w:rsid w:val="6F6C3B50"/>
    <w:rsid w:val="6F821816"/>
    <w:rsid w:val="6F83FC1E"/>
    <w:rsid w:val="6F944697"/>
    <w:rsid w:val="6F9C9BDF"/>
    <w:rsid w:val="6FBB6EF7"/>
    <w:rsid w:val="6FD97AE8"/>
    <w:rsid w:val="6FDBFA74"/>
    <w:rsid w:val="6FF0AB53"/>
    <w:rsid w:val="7023F7FC"/>
    <w:rsid w:val="702CBC5B"/>
    <w:rsid w:val="703AB110"/>
    <w:rsid w:val="703F0498"/>
    <w:rsid w:val="704BCA4F"/>
    <w:rsid w:val="707C094B"/>
    <w:rsid w:val="7087ECA0"/>
    <w:rsid w:val="708C7E81"/>
    <w:rsid w:val="70A5DE75"/>
    <w:rsid w:val="70ABF6B7"/>
    <w:rsid w:val="70B5F11A"/>
    <w:rsid w:val="70BFB0A1"/>
    <w:rsid w:val="70CAC1A8"/>
    <w:rsid w:val="70EF8778"/>
    <w:rsid w:val="70FACCE9"/>
    <w:rsid w:val="70FB9D6A"/>
    <w:rsid w:val="712E796E"/>
    <w:rsid w:val="71562B9A"/>
    <w:rsid w:val="7166BF0B"/>
    <w:rsid w:val="71769B4B"/>
    <w:rsid w:val="71862209"/>
    <w:rsid w:val="71AC29A7"/>
    <w:rsid w:val="71AED38A"/>
    <w:rsid w:val="71C0FD92"/>
    <w:rsid w:val="71C7D452"/>
    <w:rsid w:val="720003BC"/>
    <w:rsid w:val="72026F25"/>
    <w:rsid w:val="72068A2C"/>
    <w:rsid w:val="7213D8E1"/>
    <w:rsid w:val="72272232"/>
    <w:rsid w:val="7235E9EB"/>
    <w:rsid w:val="7237491B"/>
    <w:rsid w:val="723BFDC7"/>
    <w:rsid w:val="723F153D"/>
    <w:rsid w:val="725EA68C"/>
    <w:rsid w:val="725F71C0"/>
    <w:rsid w:val="72657AA3"/>
    <w:rsid w:val="726D5507"/>
    <w:rsid w:val="7280D5C6"/>
    <w:rsid w:val="72909A90"/>
    <w:rsid w:val="7295AEF1"/>
    <w:rsid w:val="72ACDA0A"/>
    <w:rsid w:val="72D86895"/>
    <w:rsid w:val="72F35717"/>
    <w:rsid w:val="7319E319"/>
    <w:rsid w:val="73372182"/>
    <w:rsid w:val="7343EB2C"/>
    <w:rsid w:val="734B4781"/>
    <w:rsid w:val="734E8754"/>
    <w:rsid w:val="734F0F2C"/>
    <w:rsid w:val="738F0C00"/>
    <w:rsid w:val="73AEF0D2"/>
    <w:rsid w:val="73B3AA0D"/>
    <w:rsid w:val="73C8F25F"/>
    <w:rsid w:val="73E40783"/>
    <w:rsid w:val="73F9F8E9"/>
    <w:rsid w:val="74232001"/>
    <w:rsid w:val="7432A6B4"/>
    <w:rsid w:val="7435E96D"/>
    <w:rsid w:val="7447A489"/>
    <w:rsid w:val="744B0370"/>
    <w:rsid w:val="744C335F"/>
    <w:rsid w:val="745F086E"/>
    <w:rsid w:val="74641C63"/>
    <w:rsid w:val="746AC3DA"/>
    <w:rsid w:val="746C7990"/>
    <w:rsid w:val="7475414C"/>
    <w:rsid w:val="747635AA"/>
    <w:rsid w:val="747C68DB"/>
    <w:rsid w:val="748595FE"/>
    <w:rsid w:val="74898628"/>
    <w:rsid w:val="748E6403"/>
    <w:rsid w:val="749FC601"/>
    <w:rsid w:val="74B510CE"/>
    <w:rsid w:val="74B5407A"/>
    <w:rsid w:val="74C83F42"/>
    <w:rsid w:val="74EF0FAF"/>
    <w:rsid w:val="74F1F623"/>
    <w:rsid w:val="74F9FC46"/>
    <w:rsid w:val="74FA5517"/>
    <w:rsid w:val="7531A158"/>
    <w:rsid w:val="75685F61"/>
    <w:rsid w:val="756BDF88"/>
    <w:rsid w:val="757BC280"/>
    <w:rsid w:val="757D38BA"/>
    <w:rsid w:val="757E16E4"/>
    <w:rsid w:val="75A441F1"/>
    <w:rsid w:val="75A5F1AA"/>
    <w:rsid w:val="75A8CEA6"/>
    <w:rsid w:val="75ACEA07"/>
    <w:rsid w:val="75B6A119"/>
    <w:rsid w:val="75C2FE6E"/>
    <w:rsid w:val="75C52E4D"/>
    <w:rsid w:val="75C5D8D3"/>
    <w:rsid w:val="75F1D502"/>
    <w:rsid w:val="75FB5390"/>
    <w:rsid w:val="7600501F"/>
    <w:rsid w:val="760E4762"/>
    <w:rsid w:val="76140A24"/>
    <w:rsid w:val="76142392"/>
    <w:rsid w:val="7619787C"/>
    <w:rsid w:val="761A3E2D"/>
    <w:rsid w:val="761C4341"/>
    <w:rsid w:val="763BEA7D"/>
    <w:rsid w:val="767DEF96"/>
    <w:rsid w:val="7688C2EF"/>
    <w:rsid w:val="76A25AA2"/>
    <w:rsid w:val="76AC2947"/>
    <w:rsid w:val="76AFFBDF"/>
    <w:rsid w:val="76B19191"/>
    <w:rsid w:val="76BD512E"/>
    <w:rsid w:val="76C4940B"/>
    <w:rsid w:val="76CED16C"/>
    <w:rsid w:val="76EC6317"/>
    <w:rsid w:val="76F35A57"/>
    <w:rsid w:val="76F36332"/>
    <w:rsid w:val="7717FD9B"/>
    <w:rsid w:val="77205525"/>
    <w:rsid w:val="7761D4CC"/>
    <w:rsid w:val="7762F2EA"/>
    <w:rsid w:val="77928116"/>
    <w:rsid w:val="77961961"/>
    <w:rsid w:val="77A83BB0"/>
    <w:rsid w:val="77AD672D"/>
    <w:rsid w:val="77B56C21"/>
    <w:rsid w:val="77C53861"/>
    <w:rsid w:val="77DA9063"/>
    <w:rsid w:val="77DCB216"/>
    <w:rsid w:val="77E0B0AD"/>
    <w:rsid w:val="77E4C40A"/>
    <w:rsid w:val="77F49409"/>
    <w:rsid w:val="7806D9A4"/>
    <w:rsid w:val="780EF7C8"/>
    <w:rsid w:val="780F01B6"/>
    <w:rsid w:val="78239F9D"/>
    <w:rsid w:val="782A9013"/>
    <w:rsid w:val="783147D0"/>
    <w:rsid w:val="7865C426"/>
    <w:rsid w:val="786FCF1F"/>
    <w:rsid w:val="78892C5D"/>
    <w:rsid w:val="788ADDFA"/>
    <w:rsid w:val="78986776"/>
    <w:rsid w:val="78A5EEC5"/>
    <w:rsid w:val="78A6EF63"/>
    <w:rsid w:val="78B08AF8"/>
    <w:rsid w:val="78C1F1AC"/>
    <w:rsid w:val="78F7A6ED"/>
    <w:rsid w:val="78FAE4C7"/>
    <w:rsid w:val="78FFCF1F"/>
    <w:rsid w:val="79001ACC"/>
    <w:rsid w:val="791294D8"/>
    <w:rsid w:val="792B76BA"/>
    <w:rsid w:val="79404E53"/>
    <w:rsid w:val="7953CBB3"/>
    <w:rsid w:val="796B9EB4"/>
    <w:rsid w:val="796FFC40"/>
    <w:rsid w:val="7972F3C7"/>
    <w:rsid w:val="79732963"/>
    <w:rsid w:val="798BC609"/>
    <w:rsid w:val="798EAD35"/>
    <w:rsid w:val="7990663F"/>
    <w:rsid w:val="799A1D52"/>
    <w:rsid w:val="799F0F45"/>
    <w:rsid w:val="79AA1A37"/>
    <w:rsid w:val="79C18DB3"/>
    <w:rsid w:val="79D203C2"/>
    <w:rsid w:val="79D4EAE3"/>
    <w:rsid w:val="79FBF3CE"/>
    <w:rsid w:val="7A00A44C"/>
    <w:rsid w:val="7A088D1F"/>
    <w:rsid w:val="7A10599C"/>
    <w:rsid w:val="7A141A63"/>
    <w:rsid w:val="7A5F1463"/>
    <w:rsid w:val="7A75EB67"/>
    <w:rsid w:val="7A7C729A"/>
    <w:rsid w:val="7A7D8E75"/>
    <w:rsid w:val="7A832D6B"/>
    <w:rsid w:val="7A8488D1"/>
    <w:rsid w:val="7AA70E1F"/>
    <w:rsid w:val="7ABD0F41"/>
    <w:rsid w:val="7ADD8418"/>
    <w:rsid w:val="7AE7237B"/>
    <w:rsid w:val="7AE7E5F9"/>
    <w:rsid w:val="7B0D70CA"/>
    <w:rsid w:val="7B2AFBA9"/>
    <w:rsid w:val="7B3C50D6"/>
    <w:rsid w:val="7B4520DA"/>
    <w:rsid w:val="7BAC168F"/>
    <w:rsid w:val="7BC4A81F"/>
    <w:rsid w:val="7BCF193C"/>
    <w:rsid w:val="7BDF3548"/>
    <w:rsid w:val="7BE29DF9"/>
    <w:rsid w:val="7BF35E9D"/>
    <w:rsid w:val="7C0C6260"/>
    <w:rsid w:val="7C1E2D79"/>
    <w:rsid w:val="7C4093A8"/>
    <w:rsid w:val="7C4CDAC6"/>
    <w:rsid w:val="7C5257AE"/>
    <w:rsid w:val="7C74EE0D"/>
    <w:rsid w:val="7C875340"/>
    <w:rsid w:val="7C8D765C"/>
    <w:rsid w:val="7C93B875"/>
    <w:rsid w:val="7CA8BC45"/>
    <w:rsid w:val="7CC59133"/>
    <w:rsid w:val="7CFDCFBE"/>
    <w:rsid w:val="7D0055A5"/>
    <w:rsid w:val="7D1113CC"/>
    <w:rsid w:val="7D3882CA"/>
    <w:rsid w:val="7D48555D"/>
    <w:rsid w:val="7D5A672F"/>
    <w:rsid w:val="7D7E24AB"/>
    <w:rsid w:val="7D814D2B"/>
    <w:rsid w:val="7D826864"/>
    <w:rsid w:val="7D9612BC"/>
    <w:rsid w:val="7DB21023"/>
    <w:rsid w:val="7DCDA549"/>
    <w:rsid w:val="7DDF9AB4"/>
    <w:rsid w:val="7DE93DE6"/>
    <w:rsid w:val="7DECC8C4"/>
    <w:rsid w:val="7DF76369"/>
    <w:rsid w:val="7E03BFD8"/>
    <w:rsid w:val="7E0C43DB"/>
    <w:rsid w:val="7E0E9436"/>
    <w:rsid w:val="7E342B2C"/>
    <w:rsid w:val="7E3A8553"/>
    <w:rsid w:val="7E55632F"/>
    <w:rsid w:val="7E599394"/>
    <w:rsid w:val="7E5E2720"/>
    <w:rsid w:val="7E62CAC4"/>
    <w:rsid w:val="7E678906"/>
    <w:rsid w:val="7E831212"/>
    <w:rsid w:val="7E8E8366"/>
    <w:rsid w:val="7EA0B81B"/>
    <w:rsid w:val="7EA70587"/>
    <w:rsid w:val="7EC4377B"/>
    <w:rsid w:val="7ECA56A8"/>
    <w:rsid w:val="7ED2EDEE"/>
    <w:rsid w:val="7EEF26BC"/>
    <w:rsid w:val="7EF628E8"/>
    <w:rsid w:val="7F0BFD36"/>
    <w:rsid w:val="7F1E901D"/>
    <w:rsid w:val="7F28A7B7"/>
    <w:rsid w:val="7F322F9D"/>
    <w:rsid w:val="7F3C945C"/>
    <w:rsid w:val="7F3D9B0A"/>
    <w:rsid w:val="7F47EAEE"/>
    <w:rsid w:val="7F724181"/>
    <w:rsid w:val="7F76C87D"/>
    <w:rsid w:val="7F927F29"/>
    <w:rsid w:val="7FA39965"/>
    <w:rsid w:val="7FA68681"/>
    <w:rsid w:val="7FB2C605"/>
    <w:rsid w:val="7FB912B2"/>
    <w:rsid w:val="7FBCFF3D"/>
    <w:rsid w:val="7FDADC5F"/>
    <w:rsid w:val="7FE673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05CF49D"/>
  <w15:chartTrackingRefBased/>
  <w15:docId w15:val="{BF7AF5FB-D7F5-4250-A597-360A0A412C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81A92"/>
    <w:pPr>
      <w:spacing w:after="0" w:line="240" w:lineRule="auto"/>
    </w:pPr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81A92"/>
    <w:pPr>
      <w:keepNext/>
      <w:keepLines/>
      <w:spacing w:before="240" w:after="240"/>
      <w:outlineLvl w:val="0"/>
    </w:pPr>
    <w:rPr>
      <w:rFonts w:eastAsiaTheme="majorEastAsia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81A92"/>
    <w:pPr>
      <w:spacing w:before="240" w:after="120"/>
      <w:outlineLvl w:val="1"/>
    </w:pPr>
    <w:rPr>
      <w:sz w:val="24"/>
      <w:szCs w:val="24"/>
      <w:u w:val="singl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81A92"/>
    <w:pPr>
      <w:keepNext/>
      <w:keepLines/>
      <w:spacing w:before="120" w:after="60"/>
      <w:outlineLvl w:val="2"/>
    </w:pPr>
    <w:rPr>
      <w:rFonts w:eastAsiaTheme="majorEastAsia"/>
      <w:i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81A92"/>
    <w:pPr>
      <w:keepNext/>
      <w:keepLines/>
      <w:spacing w:before="120" w:after="60"/>
      <w:ind w:left="720" w:hanging="360"/>
      <w:outlineLvl w:val="3"/>
    </w:pPr>
    <w:rPr>
      <w:rFonts w:asciiTheme="majorHAnsi" w:eastAsiaTheme="majorEastAsia" w:hAnsiTheme="majorHAnsi" w:cstheme="majorBidi"/>
      <w:i/>
      <w:iCs/>
      <w:color w:val="ED7D31" w:themeColor="accent2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981A92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981A92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981A9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81A9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81A92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81A9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81A92"/>
    <w:rPr>
      <w:rFonts w:ascii="Times New Roman" w:hAnsi="Times New Roman" w:cs="Times New Roman"/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981A92"/>
    <w:rPr>
      <w:color w:val="0563C1" w:themeColor="hyperlink"/>
      <w:u w:val="single"/>
    </w:rPr>
  </w:style>
  <w:style w:type="paragraph" w:customStyle="1" w:styleId="1-References">
    <w:name w:val="1-References"/>
    <w:basedOn w:val="1-BodyText"/>
    <w:qFormat/>
    <w:rsid w:val="00981A92"/>
    <w:pPr>
      <w:ind w:left="720" w:hanging="720"/>
    </w:pPr>
  </w:style>
  <w:style w:type="character" w:customStyle="1" w:styleId="Heading2Char">
    <w:name w:val="Heading 2 Char"/>
    <w:basedOn w:val="DefaultParagraphFont"/>
    <w:link w:val="Heading2"/>
    <w:uiPriority w:val="9"/>
    <w:rsid w:val="00981A92"/>
    <w:rPr>
      <w:rFonts w:ascii="Times New Roman" w:hAnsi="Times New Roman" w:cs="Times New Roman"/>
      <w:sz w:val="24"/>
      <w:szCs w:val="24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981A92"/>
    <w:rPr>
      <w:rFonts w:ascii="Times New Roman" w:hAnsi="Times New Roman" w:cs="Times New Roman"/>
    </w:rPr>
  </w:style>
  <w:style w:type="character" w:customStyle="1" w:styleId="Heading1Char">
    <w:name w:val="Heading 1 Char"/>
    <w:basedOn w:val="DefaultParagraphFont"/>
    <w:link w:val="Heading1"/>
    <w:uiPriority w:val="9"/>
    <w:rsid w:val="00981A92"/>
    <w:rPr>
      <w:rFonts w:ascii="Times New Roman" w:eastAsiaTheme="majorEastAsia" w:hAnsi="Times New Roman" w:cs="Times New Roman"/>
      <w:b/>
      <w:sz w:val="24"/>
      <w:szCs w:val="24"/>
    </w:rPr>
  </w:style>
  <w:style w:type="character" w:styleId="UnresolvedMention">
    <w:name w:val="Unresolved Mention"/>
    <w:basedOn w:val="DefaultParagraphFont"/>
    <w:uiPriority w:val="99"/>
    <w:unhideWhenUsed/>
    <w:rsid w:val="00981A92"/>
    <w:rPr>
      <w:color w:val="605E5C"/>
      <w:shd w:val="clear" w:color="auto" w:fill="E1DFDD"/>
    </w:rPr>
  </w:style>
  <w:style w:type="character" w:styleId="Mention">
    <w:name w:val="Mention"/>
    <w:basedOn w:val="DefaultParagraphFont"/>
    <w:uiPriority w:val="99"/>
    <w:unhideWhenUsed/>
    <w:rsid w:val="00981A92"/>
    <w:rPr>
      <w:color w:val="2B579A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981A9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81A92"/>
    <w:rPr>
      <w:rFonts w:ascii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981A9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81A92"/>
    <w:rPr>
      <w:rFonts w:ascii="Times New Roman" w:hAnsi="Times New Roman" w:cs="Times New Roman"/>
    </w:rPr>
  </w:style>
  <w:style w:type="table" w:customStyle="1" w:styleId="BlueTable1">
    <w:name w:val="Blue Table1"/>
    <w:basedOn w:val="TableNormal"/>
    <w:uiPriority w:val="99"/>
    <w:rsid w:val="001F4986"/>
    <w:pPr>
      <w:spacing w:after="0" w:line="240" w:lineRule="auto"/>
    </w:pPr>
    <w:rPr>
      <w:rFonts w:ascii="Arial" w:eastAsia="Times New Roman" w:hAnsi="Arial" w:cs="Times New Roman"/>
      <w:sz w:val="20"/>
      <w:szCs w:val="20"/>
    </w:rPr>
    <w:tblPr>
      <w:tblStyleRowBandSize w:val="1"/>
      <w:tblInd w:w="0" w:type="nil"/>
      <w:tblBorders>
        <w:bottom w:val="single" w:sz="4" w:space="0" w:color="0A357E"/>
        <w:insideV w:val="single" w:sz="4" w:space="0" w:color="D9D9D9"/>
      </w:tblBorders>
    </w:tblPr>
    <w:tblStylePr w:type="firstRow">
      <w:tblPr/>
      <w:tcPr>
        <w:tcBorders>
          <w:top w:val="single" w:sz="12" w:space="0" w:color="0A357E"/>
          <w:left w:val="nil"/>
          <w:bottom w:val="single" w:sz="4" w:space="0" w:color="0A357E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0A357E"/>
      </w:tcPr>
    </w:tblStylePr>
    <w:tblStylePr w:type="lastRow">
      <w:tblPr/>
      <w:tcPr>
        <w:tcBorders>
          <w:bottom w:val="single" w:sz="4" w:space="0" w:color="0A357E"/>
        </w:tcBorders>
      </w:tcPr>
    </w:tblStylePr>
    <w:tblStylePr w:type="band1Horz">
      <w:tblPr/>
      <w:tcPr>
        <w:tcBorders>
          <w:bottom w:val="single" w:sz="4" w:space="0" w:color="D9D9D9"/>
        </w:tcBorders>
      </w:tcPr>
    </w:tblStylePr>
    <w:tblStylePr w:type="band2Horz">
      <w:tblPr/>
      <w:tcPr>
        <w:tcBorders>
          <w:top w:val="nil"/>
          <w:left w:val="nil"/>
          <w:bottom w:val="single" w:sz="4" w:space="0" w:color="D9D9D9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D5E3FB"/>
      </w:tcPr>
    </w:tblStylePr>
  </w:style>
  <w:style w:type="table" w:customStyle="1" w:styleId="PlainTable21">
    <w:name w:val="Plain Table 21"/>
    <w:basedOn w:val="TableNormal"/>
    <w:next w:val="PlainTable2"/>
    <w:uiPriority w:val="42"/>
    <w:rsid w:val="001F4986"/>
    <w:pPr>
      <w:spacing w:after="0" w:line="240" w:lineRule="auto"/>
    </w:pPr>
    <w:rPr>
      <w:rFonts w:eastAsia="MS Mincho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styleId="PlainTable2">
    <w:name w:val="Plain Table 2"/>
    <w:basedOn w:val="TableNormal"/>
    <w:uiPriority w:val="42"/>
    <w:rsid w:val="00981A92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TableGrid1">
    <w:name w:val="Table Grid1"/>
    <w:basedOn w:val="TableNormal"/>
    <w:next w:val="TableGrid"/>
    <w:uiPriority w:val="39"/>
    <w:rsid w:val="00981A9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981A92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65297C"/>
    <w:pPr>
      <w:spacing w:after="0" w:line="240" w:lineRule="auto"/>
    </w:pPr>
  </w:style>
  <w:style w:type="character" w:customStyle="1" w:styleId="citation-part">
    <w:name w:val="citation-part"/>
    <w:basedOn w:val="DefaultParagraphFont"/>
    <w:rsid w:val="00A5750F"/>
  </w:style>
  <w:style w:type="character" w:customStyle="1" w:styleId="docsum-pmid">
    <w:name w:val="docsum-pmid"/>
    <w:basedOn w:val="DefaultParagraphFont"/>
    <w:rsid w:val="00A5750F"/>
  </w:style>
  <w:style w:type="paragraph" w:customStyle="1" w:styleId="EndNoteBibliography">
    <w:name w:val="EndNote Bibliography"/>
    <w:basedOn w:val="Normal"/>
    <w:link w:val="EndNoteBibliographyChar"/>
    <w:rsid w:val="00981A92"/>
    <w:pPr>
      <w:ind w:left="720" w:hanging="720"/>
    </w:pPr>
    <w:rPr>
      <w:rFonts w:ascii="Calibri" w:hAnsi="Calibri" w:cs="Calibri"/>
      <w:noProof/>
      <w:szCs w:val="24"/>
    </w:rPr>
  </w:style>
  <w:style w:type="character" w:customStyle="1" w:styleId="EndNoteBibliographyChar">
    <w:name w:val="EndNote Bibliography Char"/>
    <w:basedOn w:val="ListParagraphChar"/>
    <w:link w:val="EndNoteBibliography"/>
    <w:rsid w:val="00981A92"/>
    <w:rPr>
      <w:rFonts w:ascii="Calibri" w:hAnsi="Calibri" w:cs="Calibri"/>
      <w:noProof/>
      <w:szCs w:val="24"/>
    </w:rPr>
  </w:style>
  <w:style w:type="paragraph" w:customStyle="1" w:styleId="1-BodyText">
    <w:name w:val="1-Body Text"/>
    <w:basedOn w:val="Normal"/>
    <w:link w:val="1-BodyTextChar"/>
    <w:autoRedefine/>
    <w:qFormat/>
    <w:rsid w:val="00F7261C"/>
    <w:pPr>
      <w:spacing w:line="480" w:lineRule="auto"/>
      <w:ind w:firstLine="720"/>
      <w:contextualSpacing/>
    </w:pPr>
    <w:rPr>
      <w:rFonts w:eastAsia="Times New Roman"/>
      <w:sz w:val="24"/>
      <w:szCs w:val="24"/>
    </w:rPr>
  </w:style>
  <w:style w:type="character" w:customStyle="1" w:styleId="1-BodyTextChar">
    <w:name w:val="1-Body Text Char"/>
    <w:basedOn w:val="DefaultParagraphFont"/>
    <w:link w:val="1-BodyText"/>
    <w:rsid w:val="00F7261C"/>
    <w:rPr>
      <w:rFonts w:ascii="Times New Roman" w:eastAsia="Times New Roman" w:hAnsi="Times New Roman" w:cs="Times New Roman"/>
      <w:sz w:val="24"/>
      <w:szCs w:val="24"/>
    </w:rPr>
  </w:style>
  <w:style w:type="paragraph" w:customStyle="1" w:styleId="paragraph">
    <w:name w:val="paragraph"/>
    <w:basedOn w:val="Normal"/>
    <w:rsid w:val="00981A92"/>
    <w:pPr>
      <w:spacing w:before="100" w:beforeAutospacing="1" w:after="100" w:afterAutospacing="1"/>
    </w:pPr>
    <w:rPr>
      <w:rFonts w:eastAsia="Times New Roman"/>
      <w:sz w:val="24"/>
      <w:szCs w:val="24"/>
    </w:rPr>
  </w:style>
  <w:style w:type="character" w:customStyle="1" w:styleId="normaltextrun">
    <w:name w:val="normaltextrun"/>
    <w:basedOn w:val="DefaultParagraphFont"/>
    <w:rsid w:val="00981A92"/>
  </w:style>
  <w:style w:type="character" w:styleId="FollowedHyperlink">
    <w:name w:val="FollowedHyperlink"/>
    <w:basedOn w:val="DefaultParagraphFont"/>
    <w:uiPriority w:val="99"/>
    <w:semiHidden/>
    <w:unhideWhenUsed/>
    <w:rsid w:val="00981A92"/>
    <w:rPr>
      <w:color w:val="954F72" w:themeColor="followed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981A92"/>
    <w:rPr>
      <w:rFonts w:ascii="Times New Roman" w:eastAsiaTheme="majorEastAsia" w:hAnsi="Times New Roman" w:cs="Times New Roman"/>
      <w:i/>
    </w:rPr>
  </w:style>
  <w:style w:type="paragraph" w:styleId="TOCHeading">
    <w:name w:val="TOC Heading"/>
    <w:basedOn w:val="Heading1"/>
    <w:next w:val="Normal"/>
    <w:uiPriority w:val="39"/>
    <w:unhideWhenUsed/>
    <w:qFormat/>
    <w:rsid w:val="00981A92"/>
    <w:pPr>
      <w:spacing w:after="0" w:line="259" w:lineRule="auto"/>
      <w:outlineLvl w:val="9"/>
    </w:pPr>
    <w:rPr>
      <w:rFonts w:asciiTheme="majorHAnsi" w:hAnsiTheme="majorHAnsi" w:cstheme="majorBidi"/>
      <w:b w:val="0"/>
      <w:color w:val="2F5496" w:themeColor="accent1" w:themeShade="BF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981A92"/>
    <w:pPr>
      <w:tabs>
        <w:tab w:val="right" w:leader="dot" w:pos="9350"/>
      </w:tabs>
      <w:spacing w:after="100" w:line="259" w:lineRule="auto"/>
    </w:pPr>
    <w:rPr>
      <w:rFonts w:asciiTheme="minorHAnsi" w:hAnsiTheme="minorHAnsi" w:cstheme="minorBidi"/>
      <w:b/>
      <w:bCs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981A92"/>
    <w:pPr>
      <w:tabs>
        <w:tab w:val="right" w:leader="dot" w:pos="9350"/>
      </w:tabs>
      <w:spacing w:after="100" w:line="259" w:lineRule="auto"/>
      <w:ind w:left="220"/>
    </w:pPr>
    <w:rPr>
      <w:rFonts w:asciiTheme="minorHAnsi" w:hAnsiTheme="minorHAnsi" w:cstheme="minorBidi"/>
    </w:rPr>
  </w:style>
  <w:style w:type="paragraph" w:styleId="TOC3">
    <w:name w:val="toc 3"/>
    <w:basedOn w:val="Normal"/>
    <w:next w:val="Normal"/>
    <w:autoRedefine/>
    <w:uiPriority w:val="39"/>
    <w:unhideWhenUsed/>
    <w:rsid w:val="00981A92"/>
    <w:pPr>
      <w:tabs>
        <w:tab w:val="right" w:leader="dot" w:pos="9350"/>
      </w:tabs>
      <w:spacing w:after="100" w:line="259" w:lineRule="auto"/>
      <w:ind w:left="440"/>
    </w:pPr>
    <w:rPr>
      <w:rFonts w:asciiTheme="minorHAnsi" w:hAnsiTheme="minorHAnsi" w:cstheme="minorBidi"/>
    </w:rPr>
  </w:style>
  <w:style w:type="paragraph" w:customStyle="1" w:styleId="EndNoteBibliographyTitle">
    <w:name w:val="EndNote Bibliography Title"/>
    <w:basedOn w:val="Normal"/>
    <w:link w:val="EndNoteBibliographyTitleChar"/>
    <w:rsid w:val="00981A92"/>
    <w:pPr>
      <w:jc w:val="center"/>
    </w:pPr>
    <w:rPr>
      <w:rFonts w:ascii="Calibri" w:hAnsi="Calibri" w:cs="Calibri"/>
      <w:noProof/>
      <w:szCs w:val="20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981A92"/>
    <w:rPr>
      <w:rFonts w:ascii="Calibri" w:hAnsi="Calibri" w:cs="Calibri"/>
      <w:noProof/>
      <w:szCs w:val="20"/>
    </w:rPr>
  </w:style>
  <w:style w:type="paragraph" w:customStyle="1" w:styleId="1-Captiontitle">
    <w:name w:val="1-Caption title"/>
    <w:basedOn w:val="Normal"/>
    <w:qFormat/>
    <w:rsid w:val="00981A92"/>
    <w:pPr>
      <w:keepNext/>
      <w:keepLines/>
      <w:spacing w:before="360"/>
    </w:pPr>
    <w:rPr>
      <w:rFonts w:ascii="Calibri" w:eastAsia="Times New Roman" w:hAnsi="Calibri"/>
      <w:b/>
      <w:bCs/>
      <w:szCs w:val="24"/>
    </w:rPr>
  </w:style>
  <w:style w:type="paragraph" w:customStyle="1" w:styleId="1-CoverTitle">
    <w:name w:val="1-Cover Title"/>
    <w:basedOn w:val="Normal"/>
    <w:qFormat/>
    <w:rsid w:val="00981A92"/>
    <w:pPr>
      <w:suppressAutoHyphens/>
      <w:spacing w:after="480" w:line="192" w:lineRule="auto"/>
    </w:pPr>
    <w:rPr>
      <w:rFonts w:ascii="Open Sans" w:hAnsi="Open Sans" w:cs="Open Sans"/>
      <w:color w:val="267D9E"/>
      <w:spacing w:val="-3"/>
      <w:sz w:val="52"/>
      <w:szCs w:val="52"/>
    </w:rPr>
  </w:style>
  <w:style w:type="paragraph" w:customStyle="1" w:styleId="1-CoverAuthors">
    <w:name w:val="1-Cover Authors"/>
    <w:basedOn w:val="1-CoverTitle"/>
    <w:qFormat/>
    <w:rsid w:val="00981A92"/>
    <w:pPr>
      <w:spacing w:after="360" w:line="288" w:lineRule="auto"/>
      <w:contextualSpacing/>
    </w:pPr>
    <w:rPr>
      <w:b/>
      <w:sz w:val="20"/>
      <w:szCs w:val="20"/>
    </w:rPr>
  </w:style>
  <w:style w:type="paragraph" w:customStyle="1" w:styleId="1-Covertext">
    <w:name w:val="1-Cover text"/>
    <w:basedOn w:val="Normal"/>
    <w:qFormat/>
    <w:rsid w:val="00CB1915"/>
    <w:pPr>
      <w:spacing w:line="480" w:lineRule="auto"/>
    </w:pPr>
    <w:rPr>
      <w:rFonts w:eastAsia="Times New Roman"/>
      <w:sz w:val="24"/>
      <w:szCs w:val="24"/>
    </w:rPr>
  </w:style>
  <w:style w:type="paragraph" w:customStyle="1" w:styleId="1-Covertext2">
    <w:name w:val="1-Cover text 2"/>
    <w:basedOn w:val="1-Covertext"/>
    <w:qFormat/>
    <w:rsid w:val="00981A92"/>
    <w:rPr>
      <w:rFonts w:eastAsia="Calibri"/>
      <w:b/>
    </w:rPr>
  </w:style>
  <w:style w:type="paragraph" w:customStyle="1" w:styleId="1-Covertexthd">
    <w:name w:val="1-Cover text hd"/>
    <w:basedOn w:val="1-Covertext"/>
    <w:qFormat/>
    <w:rsid w:val="00981A92"/>
    <w:pPr>
      <w:spacing w:after="160"/>
    </w:pPr>
  </w:style>
  <w:style w:type="paragraph" w:customStyle="1" w:styleId="1-CovertextLast">
    <w:name w:val="1-Cover text Last"/>
    <w:basedOn w:val="1-Covertext"/>
    <w:qFormat/>
    <w:rsid w:val="00981A92"/>
    <w:pPr>
      <w:spacing w:after="360"/>
    </w:pPr>
  </w:style>
  <w:style w:type="character" w:customStyle="1" w:styleId="1-eop">
    <w:name w:val="1-eop"/>
    <w:basedOn w:val="DefaultParagraphFont"/>
    <w:rsid w:val="00981A92"/>
  </w:style>
  <w:style w:type="paragraph" w:customStyle="1" w:styleId="1-eoptext">
    <w:name w:val="1-eop text"/>
    <w:basedOn w:val="Normal"/>
    <w:qFormat/>
    <w:rsid w:val="00981A92"/>
    <w:rPr>
      <w:rFonts w:ascii="Calibri" w:eastAsia="Times New Roman" w:hAnsi="Calibri" w:cs="Calibri"/>
      <w:szCs w:val="24"/>
    </w:rPr>
  </w:style>
  <w:style w:type="paragraph" w:customStyle="1" w:styleId="1-TableHeading">
    <w:name w:val="1-Table Heading"/>
    <w:basedOn w:val="Normal"/>
    <w:qFormat/>
    <w:rsid w:val="00C15DEA"/>
    <w:pPr>
      <w:jc w:val="center"/>
    </w:pPr>
    <w:rPr>
      <w:rFonts w:ascii="Arial" w:eastAsia="MS Mincho" w:hAnsi="Arial" w:cs="Arial"/>
      <w:b/>
      <w:snapToGrid w:val="0"/>
      <w:sz w:val="18"/>
      <w:szCs w:val="18"/>
      <w:lang w:val="de-AT" w:eastAsia="de-AT"/>
    </w:rPr>
  </w:style>
  <w:style w:type="paragraph" w:customStyle="1" w:styleId="1-Tabletext">
    <w:name w:val="1-Table text"/>
    <w:basedOn w:val="Normal"/>
    <w:qFormat/>
    <w:rsid w:val="00981A92"/>
    <w:rPr>
      <w:rFonts w:ascii="Arial" w:eastAsia="Arial" w:hAnsi="Arial" w:cstheme="minorHAnsi"/>
      <w:sz w:val="18"/>
      <w:szCs w:val="24"/>
      <w:lang w:val="de-AT" w:eastAsia="de-AT"/>
    </w:rPr>
  </w:style>
  <w:style w:type="paragraph" w:customStyle="1" w:styleId="abbreviations">
    <w:name w:val="abbreviations"/>
    <w:basedOn w:val="Normal"/>
    <w:autoRedefine/>
    <w:qFormat/>
    <w:rsid w:val="007074A9"/>
    <w:rPr>
      <w:sz w:val="18"/>
      <w:szCs w:val="18"/>
    </w:rPr>
  </w:style>
  <w:style w:type="paragraph" w:customStyle="1" w:styleId="aexpertise-heading">
    <w:name w:val="aexpertise-heading"/>
    <w:basedOn w:val="Normal"/>
    <w:qFormat/>
    <w:rsid w:val="00981A92"/>
    <w:pPr>
      <w:keepNext/>
      <w:framePr w:hSpace="187" w:wrap="around" w:vAnchor="text" w:hAnchor="page" w:x="1" w:y="46"/>
      <w:spacing w:before="40"/>
    </w:pPr>
    <w:rPr>
      <w:rFonts w:ascii="Arial" w:eastAsia="Times New Roman" w:hAnsi="Arial"/>
      <w:b/>
      <w:noProof/>
      <w:color w:val="002E5F"/>
      <w:sz w:val="18"/>
      <w:szCs w:val="20"/>
    </w:rPr>
  </w:style>
  <w:style w:type="table" w:customStyle="1" w:styleId="AHRQ1">
    <w:name w:val="AHRQ1"/>
    <w:basedOn w:val="TableGrid"/>
    <w:rsid w:val="00981A92"/>
    <w:rPr>
      <w:rFonts w:ascii="Arial" w:eastAsia="Times New Roman" w:hAnsi="Arial" w:cs="Times New Roman"/>
      <w:sz w:val="18"/>
      <w:szCs w:val="20"/>
      <w:lang w:val="de-AT" w:eastAsia="de-AT"/>
    </w:rPr>
    <w:tblPr>
      <w:tblInd w:w="0" w:type="dxa"/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character" w:customStyle="1" w:styleId="apple-converted-space">
    <w:name w:val="apple-converted-space"/>
    <w:basedOn w:val="DefaultParagraphFont"/>
    <w:rsid w:val="00981A92"/>
  </w:style>
  <w:style w:type="paragraph" w:styleId="BalloonText">
    <w:name w:val="Balloon Text"/>
    <w:basedOn w:val="Normal"/>
    <w:link w:val="BalloonTextChar"/>
    <w:uiPriority w:val="99"/>
    <w:semiHidden/>
    <w:unhideWhenUsed/>
    <w:rsid w:val="00981A9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1A92"/>
    <w:rPr>
      <w:rFonts w:ascii="Segoe UI" w:hAnsi="Segoe UI" w:cs="Segoe UI"/>
      <w:sz w:val="18"/>
      <w:szCs w:val="18"/>
    </w:rPr>
  </w:style>
  <w:style w:type="table" w:customStyle="1" w:styleId="BlueTable">
    <w:name w:val="Blue Table"/>
    <w:basedOn w:val="TableNormal"/>
    <w:uiPriority w:val="99"/>
    <w:rsid w:val="00981A92"/>
    <w:pPr>
      <w:spacing w:after="0" w:line="240" w:lineRule="auto"/>
    </w:pPr>
    <w:rPr>
      <w:rFonts w:ascii="Arial" w:eastAsia="Times New Roman" w:hAnsi="Arial" w:cs="Times New Roman"/>
      <w:sz w:val="20"/>
      <w:szCs w:val="20"/>
    </w:rPr>
    <w:tblPr>
      <w:tblStyleRowBandSize w:val="1"/>
      <w:tblBorders>
        <w:bottom w:val="single" w:sz="4" w:space="0" w:color="0A357E"/>
        <w:insideV w:val="single" w:sz="4" w:space="0" w:color="D9D9D9"/>
      </w:tblBorders>
    </w:tblPr>
    <w:tcPr>
      <w:shd w:val="clear" w:color="auto" w:fill="auto"/>
    </w:tcPr>
    <w:tblStylePr w:type="firstRow">
      <w:tblPr/>
      <w:tcPr>
        <w:tcBorders>
          <w:top w:val="single" w:sz="12" w:space="0" w:color="0A357E"/>
          <w:left w:val="nil"/>
          <w:bottom w:val="single" w:sz="4" w:space="0" w:color="0A357E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0A357E"/>
      </w:tcPr>
    </w:tblStylePr>
    <w:tblStylePr w:type="lastRow">
      <w:tblPr/>
      <w:tcPr>
        <w:tcBorders>
          <w:bottom w:val="single" w:sz="4" w:space="0" w:color="0A357E"/>
        </w:tcBorders>
        <w:shd w:val="clear" w:color="auto" w:fill="auto"/>
      </w:tcPr>
    </w:tblStylePr>
    <w:tblStylePr w:type="band1Horz">
      <w:tblPr/>
      <w:tcPr>
        <w:tcBorders>
          <w:bottom w:val="single" w:sz="4" w:space="0" w:color="D9D9D9"/>
        </w:tcBorders>
        <w:shd w:val="clear" w:color="auto" w:fill="auto"/>
      </w:tcPr>
    </w:tblStylePr>
    <w:tblStylePr w:type="band2Horz">
      <w:tblPr/>
      <w:tcPr>
        <w:tcBorders>
          <w:top w:val="nil"/>
          <w:left w:val="nil"/>
          <w:bottom w:val="single" w:sz="4" w:space="0" w:color="D9D9D9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D5E3FB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981A92"/>
    <w:pPr>
      <w:spacing w:after="200"/>
    </w:pPr>
    <w:rPr>
      <w:i/>
      <w:iCs/>
      <w:color w:val="44546A" w:themeColor="text2"/>
      <w:sz w:val="18"/>
      <w:szCs w:val="18"/>
    </w:rPr>
  </w:style>
  <w:style w:type="character" w:customStyle="1" w:styleId="cf01">
    <w:name w:val="cf01"/>
    <w:basedOn w:val="DefaultParagraphFont"/>
    <w:rsid w:val="00981A92"/>
    <w:rPr>
      <w:rFonts w:ascii="Segoe UI" w:hAnsi="Segoe UI" w:cs="Segoe UI" w:hint="default"/>
      <w:sz w:val="18"/>
      <w:szCs w:val="18"/>
    </w:rPr>
  </w:style>
  <w:style w:type="paragraph" w:customStyle="1" w:styleId="CM1">
    <w:name w:val="CM1"/>
    <w:basedOn w:val="Normal"/>
    <w:next w:val="Normal"/>
    <w:rsid w:val="00981A92"/>
    <w:pPr>
      <w:widowControl w:val="0"/>
      <w:autoSpaceDE w:val="0"/>
      <w:autoSpaceDN w:val="0"/>
      <w:adjustRightInd w:val="0"/>
    </w:pPr>
    <w:rPr>
      <w:rFonts w:ascii="Calibri" w:eastAsia="Times New Roman" w:hAnsi="Calibri"/>
      <w:sz w:val="24"/>
      <w:szCs w:val="24"/>
      <w:lang w:val="en-CA" w:eastAsia="en-CA"/>
    </w:rPr>
  </w:style>
  <w:style w:type="paragraph" w:customStyle="1" w:styleId="Default">
    <w:name w:val="Default"/>
    <w:rsid w:val="00981A92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981A92"/>
    <w:rPr>
      <w:rFonts w:asciiTheme="minorHAnsi" w:hAnsiTheme="minorHAnsi"/>
      <w:b/>
      <w:i/>
      <w:iCs/>
      <w:color w:val="auto"/>
      <w:sz w:val="22"/>
    </w:rPr>
  </w:style>
  <w:style w:type="character" w:customStyle="1" w:styleId="eop">
    <w:name w:val="eop"/>
    <w:basedOn w:val="DefaultParagraphFont"/>
    <w:rsid w:val="00981A92"/>
  </w:style>
  <w:style w:type="paragraph" w:customStyle="1" w:styleId="FigureTableNote">
    <w:name w:val="Figure Table Note"/>
    <w:basedOn w:val="Normal"/>
    <w:qFormat/>
    <w:rsid w:val="00981A92"/>
    <w:pPr>
      <w:spacing w:after="360"/>
      <w:contextualSpacing/>
      <w:textAlignment w:val="center"/>
    </w:pPr>
    <w:rPr>
      <w:rFonts w:ascii="Calibri" w:eastAsia="Times New Roman" w:hAnsi="Calibri" w:cs="Calibri"/>
      <w:sz w:val="20"/>
    </w:rPr>
  </w:style>
  <w:style w:type="paragraph" w:customStyle="1" w:styleId="FigureTableTitle">
    <w:name w:val="Figure Table Title"/>
    <w:basedOn w:val="Normal"/>
    <w:qFormat/>
    <w:rsid w:val="00981A92"/>
    <w:pPr>
      <w:keepNext/>
      <w:spacing w:after="160"/>
    </w:pPr>
    <w:rPr>
      <w:rFonts w:asciiTheme="minorHAnsi" w:hAnsiTheme="minorHAnsi" w:cstheme="minorBidi"/>
      <w:b/>
      <w:sz w:val="24"/>
      <w:szCs w:val="24"/>
    </w:rPr>
  </w:style>
  <w:style w:type="character" w:styleId="FootnoteReference">
    <w:name w:val="footnote reference"/>
    <w:basedOn w:val="DefaultParagraphFont"/>
    <w:unhideWhenUsed/>
    <w:rsid w:val="00981A92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81A92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81A92"/>
    <w:rPr>
      <w:rFonts w:ascii="Times New Roman" w:hAnsi="Times New Roman" w:cs="Times New Roman"/>
      <w:sz w:val="20"/>
      <w:szCs w:val="20"/>
    </w:rPr>
  </w:style>
  <w:style w:type="table" w:styleId="GridTable1Light">
    <w:name w:val="Grid Table 1 Light"/>
    <w:basedOn w:val="TableNormal"/>
    <w:uiPriority w:val="46"/>
    <w:rsid w:val="00981A92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2">
    <w:name w:val="Grid Table 2"/>
    <w:basedOn w:val="TableNormal"/>
    <w:uiPriority w:val="47"/>
    <w:rsid w:val="00981A92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2-Accent6">
    <w:name w:val="Grid Table 2 Accent 6"/>
    <w:basedOn w:val="TableNormal"/>
    <w:uiPriority w:val="47"/>
    <w:rsid w:val="00981A92"/>
    <w:pPr>
      <w:spacing w:after="0" w:line="240" w:lineRule="auto"/>
    </w:pPr>
    <w:tblPr>
      <w:tblStyleRowBandSize w:val="1"/>
      <w:tblStyleColBandSize w:val="1"/>
      <w:tblBorders>
        <w:top w:val="single" w:sz="2" w:space="0" w:color="A8D08D" w:themeColor="accent6" w:themeTint="99"/>
        <w:bottom w:val="single" w:sz="2" w:space="0" w:color="A8D08D" w:themeColor="accent6" w:themeTint="99"/>
        <w:insideH w:val="single" w:sz="2" w:space="0" w:color="A8D08D" w:themeColor="accent6" w:themeTint="99"/>
        <w:insideV w:val="single" w:sz="2" w:space="0" w:color="A8D08D" w:themeColor="accent6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A8D08D" w:themeColor="accent6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GridTable3">
    <w:name w:val="Grid Table 3"/>
    <w:basedOn w:val="TableNormal"/>
    <w:uiPriority w:val="48"/>
    <w:rsid w:val="00981A92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GridTable4-Accent1">
    <w:name w:val="Grid Table 4 Accent 1"/>
    <w:basedOn w:val="TableNormal"/>
    <w:uiPriority w:val="49"/>
    <w:rsid w:val="00981A92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GridTable6Colorful-Accent6">
    <w:name w:val="Grid Table 6 Colorful Accent 6"/>
    <w:basedOn w:val="TableNormal"/>
    <w:uiPriority w:val="51"/>
    <w:rsid w:val="00981A92"/>
    <w:pPr>
      <w:spacing w:after="0" w:line="240" w:lineRule="auto"/>
    </w:pPr>
    <w:rPr>
      <w:color w:val="538135" w:themeColor="accent6" w:themeShade="BF"/>
    </w:rPr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character" w:customStyle="1" w:styleId="Heading4Char">
    <w:name w:val="Heading 4 Char"/>
    <w:basedOn w:val="DefaultParagraphFont"/>
    <w:link w:val="Heading4"/>
    <w:uiPriority w:val="9"/>
    <w:rsid w:val="00981A92"/>
    <w:rPr>
      <w:rFonts w:asciiTheme="majorHAnsi" w:eastAsiaTheme="majorEastAsia" w:hAnsiTheme="majorHAnsi" w:cstheme="majorBidi"/>
      <w:i/>
      <w:iCs/>
      <w:color w:val="ED7D31" w:themeColor="accent2"/>
    </w:rPr>
  </w:style>
  <w:style w:type="character" w:customStyle="1" w:styleId="Heading5Char">
    <w:name w:val="Heading 5 Char"/>
    <w:basedOn w:val="DefaultParagraphFont"/>
    <w:link w:val="Heading5"/>
    <w:uiPriority w:val="9"/>
    <w:rsid w:val="00981A92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Heading40">
    <w:name w:val="Heading4"/>
    <w:basedOn w:val="Normal"/>
    <w:qFormat/>
    <w:rsid w:val="00981A92"/>
    <w:pPr>
      <w:spacing w:after="240" w:line="360" w:lineRule="auto"/>
    </w:pPr>
  </w:style>
  <w:style w:type="character" w:customStyle="1" w:styleId="highlight">
    <w:name w:val="highlight"/>
    <w:basedOn w:val="DefaultParagraphFont"/>
    <w:rsid w:val="00981A92"/>
  </w:style>
  <w:style w:type="character" w:styleId="IntenseEmphasis">
    <w:name w:val="Intense Emphasis"/>
    <w:basedOn w:val="DefaultParagraphFont"/>
    <w:uiPriority w:val="21"/>
    <w:qFormat/>
    <w:rsid w:val="00981A92"/>
    <w:rPr>
      <w:rFonts w:asciiTheme="minorHAnsi" w:hAnsiTheme="minorHAnsi"/>
      <w:b/>
      <w:i/>
      <w:iCs/>
      <w:color w:val="2E74B5" w:themeColor="accent5" w:themeShade="BF"/>
      <w:sz w:val="22"/>
    </w:rPr>
  </w:style>
  <w:style w:type="table" w:styleId="ListTable1Light">
    <w:name w:val="List Table 1 Light"/>
    <w:basedOn w:val="TableNormal"/>
    <w:uiPriority w:val="46"/>
    <w:rsid w:val="00981A9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1Light-Accent5">
    <w:name w:val="List Table 1 Light Accent 5"/>
    <w:basedOn w:val="TableNormal"/>
    <w:uiPriority w:val="46"/>
    <w:rsid w:val="00981A9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ListTable2">
    <w:name w:val="List Table 2"/>
    <w:basedOn w:val="TableNormal"/>
    <w:uiPriority w:val="47"/>
    <w:rsid w:val="00981A92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3-Accent1">
    <w:name w:val="List Table 3 Accent 1"/>
    <w:basedOn w:val="TableNormal"/>
    <w:uiPriority w:val="48"/>
    <w:rsid w:val="00981A92"/>
    <w:pPr>
      <w:spacing w:after="0" w:line="240" w:lineRule="auto"/>
    </w:pPr>
    <w:tblPr>
      <w:tblStyleRowBandSize w:val="1"/>
      <w:tblStyleColBandSize w:val="1"/>
      <w:tblBorders>
        <w:top w:val="single" w:sz="4" w:space="0" w:color="4472C4" w:themeColor="accent1"/>
        <w:left w:val="single" w:sz="4" w:space="0" w:color="4472C4" w:themeColor="accent1"/>
        <w:bottom w:val="single" w:sz="4" w:space="0" w:color="4472C4" w:themeColor="accent1"/>
        <w:right w:val="single" w:sz="4" w:space="0" w:color="4472C4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472C4" w:themeColor="accent1"/>
          <w:right w:val="single" w:sz="4" w:space="0" w:color="4472C4" w:themeColor="accent1"/>
        </w:tcBorders>
      </w:tcPr>
    </w:tblStylePr>
    <w:tblStylePr w:type="band1Horz">
      <w:tblPr/>
      <w:tcPr>
        <w:tcBorders>
          <w:top w:val="single" w:sz="4" w:space="0" w:color="4472C4" w:themeColor="accent1"/>
          <w:bottom w:val="single" w:sz="4" w:space="0" w:color="4472C4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 w:themeColor="accent1"/>
          <w:left w:val="nil"/>
        </w:tcBorders>
      </w:tcPr>
    </w:tblStylePr>
    <w:tblStylePr w:type="swCell">
      <w:tblPr/>
      <w:tcPr>
        <w:tcBorders>
          <w:top w:val="double" w:sz="4" w:space="0" w:color="4472C4" w:themeColor="accent1"/>
          <w:right w:val="nil"/>
        </w:tcBorders>
      </w:tcPr>
    </w:tblStylePr>
  </w:style>
  <w:style w:type="table" w:styleId="ListTable3-Accent5">
    <w:name w:val="List Table 3 Accent 5"/>
    <w:basedOn w:val="TableNormal"/>
    <w:uiPriority w:val="48"/>
    <w:rsid w:val="00981A92"/>
    <w:pPr>
      <w:spacing w:after="0" w:line="240" w:lineRule="auto"/>
    </w:pPr>
    <w:tblPr>
      <w:tblStyleRowBandSize w:val="1"/>
      <w:tblStyleColBandSize w:val="1"/>
      <w:tblBorders>
        <w:top w:val="single" w:sz="4" w:space="0" w:color="5B9BD5" w:themeColor="accent5"/>
        <w:left w:val="single" w:sz="4" w:space="0" w:color="5B9BD5" w:themeColor="accent5"/>
        <w:bottom w:val="single" w:sz="4" w:space="0" w:color="5B9BD5" w:themeColor="accent5"/>
        <w:right w:val="single" w:sz="4" w:space="0" w:color="5B9BD5" w:themeColor="accent5"/>
      </w:tblBorders>
    </w:tblPr>
    <w:tblStylePr w:type="firstRow">
      <w:pPr>
        <w:jc w:val="center"/>
      </w:pPr>
      <w:rPr>
        <w:rFonts w:asciiTheme="majorHAnsi" w:hAnsiTheme="majorHAnsi"/>
        <w:b/>
        <w:bCs/>
        <w:color w:val="FFFFFF" w:themeColor="background1"/>
        <w:sz w:val="22"/>
      </w:rPr>
      <w:tblPr/>
      <w:tcPr>
        <w:tcBorders>
          <w:top w:val="single" w:sz="4" w:space="0" w:color="2E74B5" w:themeColor="accent5" w:themeShade="BF"/>
          <w:left w:val="single" w:sz="4" w:space="0" w:color="2E74B5" w:themeColor="accent5" w:themeShade="BF"/>
          <w:bottom w:val="single" w:sz="4" w:space="0" w:color="2E74B5" w:themeColor="accent5" w:themeShade="BF"/>
          <w:right w:val="single" w:sz="4" w:space="0" w:color="2E74B5" w:themeColor="accent5" w:themeShade="BF"/>
          <w:insideH w:val="single" w:sz="4" w:space="0" w:color="2E74B5" w:themeColor="accent5" w:themeShade="BF"/>
          <w:insideV w:val="single" w:sz="4" w:space="0" w:color="2E74B5" w:themeColor="accent5" w:themeShade="BF"/>
        </w:tcBorders>
        <w:shd w:val="clear" w:color="auto" w:fill="2E74B5" w:themeFill="accent5" w:themeFillShade="BF"/>
        <w:vAlign w:val="bottom"/>
      </w:tcPr>
    </w:tblStylePr>
    <w:tblStylePr w:type="lastRow">
      <w:rPr>
        <w:rFonts w:asciiTheme="majorHAnsi" w:hAnsiTheme="majorHAnsi"/>
        <w:b/>
        <w:bCs/>
        <w:sz w:val="2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 w:val="0"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5B9BD5" w:themeColor="accent5"/>
          <w:right w:val="single" w:sz="4" w:space="0" w:color="5B9BD5" w:themeColor="accent5"/>
        </w:tcBorders>
      </w:tcPr>
    </w:tblStylePr>
    <w:tblStylePr w:type="band1Horz">
      <w:pPr>
        <w:jc w:val="left"/>
      </w:pPr>
      <w:rPr>
        <w:rFonts w:asciiTheme="majorHAnsi" w:hAnsiTheme="majorHAnsi"/>
        <w:sz w:val="22"/>
      </w:rPr>
      <w:tblPr/>
      <w:tcPr>
        <w:tcBorders>
          <w:top w:val="single" w:sz="4" w:space="0" w:color="2E74B5" w:themeColor="accent5" w:themeShade="BF"/>
          <w:left w:val="single" w:sz="4" w:space="0" w:color="2E74B5" w:themeColor="accent5" w:themeShade="BF"/>
          <w:bottom w:val="single" w:sz="4" w:space="0" w:color="2E74B5" w:themeColor="accent5" w:themeShade="BF"/>
          <w:right w:val="single" w:sz="4" w:space="0" w:color="2E74B5" w:themeColor="accent5" w:themeShade="BF"/>
          <w:insideH w:val="single" w:sz="4" w:space="0" w:color="2E74B5" w:themeColor="accent5" w:themeShade="BF"/>
          <w:insideV w:val="single" w:sz="4" w:space="0" w:color="2E74B5" w:themeColor="accent5" w:themeShade="BF"/>
        </w:tcBorders>
      </w:tcPr>
    </w:tblStylePr>
    <w:tblStylePr w:type="band2Horz">
      <w:pPr>
        <w:jc w:val="left"/>
      </w:pPr>
      <w:rPr>
        <w:rFonts w:asciiTheme="majorHAnsi" w:hAnsiTheme="majorHAnsi"/>
        <w:sz w:val="22"/>
      </w:rPr>
      <w:tblPr/>
      <w:tcPr>
        <w:tcBorders>
          <w:top w:val="single" w:sz="4" w:space="0" w:color="2E74B5" w:themeColor="accent5" w:themeShade="BF"/>
          <w:left w:val="single" w:sz="4" w:space="0" w:color="2E74B5" w:themeColor="accent5" w:themeShade="BF"/>
          <w:bottom w:val="single" w:sz="4" w:space="0" w:color="2E74B5" w:themeColor="accent5" w:themeShade="BF"/>
          <w:right w:val="single" w:sz="4" w:space="0" w:color="2E74B5" w:themeColor="accent5" w:themeShade="BF"/>
          <w:insideH w:val="single" w:sz="4" w:space="0" w:color="2E74B5" w:themeColor="accent5" w:themeShade="BF"/>
          <w:insideV w:val="single" w:sz="4" w:space="0" w:color="2E74B5" w:themeColor="accent5" w:themeShade="BF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 w:themeColor="accent5"/>
          <w:left w:val="nil"/>
        </w:tcBorders>
      </w:tcPr>
    </w:tblStylePr>
    <w:tblStylePr w:type="swCell">
      <w:tblPr/>
      <w:tcPr>
        <w:tcBorders>
          <w:top w:val="double" w:sz="4" w:space="0" w:color="5B9BD5" w:themeColor="accent5"/>
          <w:right w:val="nil"/>
        </w:tcBorders>
      </w:tcPr>
    </w:tblStylePr>
  </w:style>
  <w:style w:type="paragraph" w:styleId="NoSpacing">
    <w:name w:val="No Spacing"/>
    <w:uiPriority w:val="1"/>
    <w:qFormat/>
    <w:rsid w:val="00981A92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981A92"/>
    <w:pPr>
      <w:spacing w:before="100" w:beforeAutospacing="1" w:after="100" w:afterAutospacing="1"/>
    </w:pPr>
    <w:rPr>
      <w:rFonts w:eastAsia="Times New Roman"/>
      <w:sz w:val="24"/>
      <w:szCs w:val="24"/>
    </w:rPr>
  </w:style>
  <w:style w:type="paragraph" w:customStyle="1" w:styleId="Pa21">
    <w:name w:val="Pa21"/>
    <w:basedOn w:val="Normal"/>
    <w:next w:val="Normal"/>
    <w:uiPriority w:val="99"/>
    <w:rsid w:val="00981A92"/>
    <w:pPr>
      <w:autoSpaceDE w:val="0"/>
      <w:autoSpaceDN w:val="0"/>
      <w:adjustRightInd w:val="0"/>
      <w:spacing w:line="140" w:lineRule="atLeast"/>
    </w:pPr>
    <w:rPr>
      <w:rFonts w:ascii="Stone Sans" w:hAnsi="Stone Sans"/>
      <w:szCs w:val="24"/>
    </w:rPr>
  </w:style>
  <w:style w:type="paragraph" w:customStyle="1" w:styleId="Pa8">
    <w:name w:val="Pa8"/>
    <w:basedOn w:val="Normal"/>
    <w:next w:val="Normal"/>
    <w:uiPriority w:val="99"/>
    <w:rsid w:val="00981A92"/>
    <w:pPr>
      <w:autoSpaceDE w:val="0"/>
      <w:autoSpaceDN w:val="0"/>
      <w:adjustRightInd w:val="0"/>
      <w:spacing w:line="140" w:lineRule="atLeast"/>
    </w:pPr>
    <w:rPr>
      <w:rFonts w:ascii="Stone Sans" w:hAnsi="Stone Sans"/>
      <w:szCs w:val="24"/>
    </w:rPr>
  </w:style>
  <w:style w:type="paragraph" w:customStyle="1" w:styleId="PCORIBody">
    <w:name w:val="PCORI Body"/>
    <w:basedOn w:val="Normal"/>
    <w:link w:val="PCORIBodyChar"/>
    <w:qFormat/>
    <w:rsid w:val="00981A92"/>
    <w:pPr>
      <w:spacing w:after="240" w:line="360" w:lineRule="auto"/>
      <w:ind w:firstLine="720"/>
    </w:pPr>
    <w:rPr>
      <w:rFonts w:asciiTheme="minorHAnsi" w:hAnsiTheme="minorHAnsi" w:cstheme="minorBidi"/>
      <w:sz w:val="24"/>
      <w:szCs w:val="24"/>
    </w:rPr>
  </w:style>
  <w:style w:type="character" w:customStyle="1" w:styleId="PCORIBodyChar">
    <w:name w:val="PCORI Body Char"/>
    <w:basedOn w:val="DefaultParagraphFont"/>
    <w:link w:val="PCORIBody"/>
    <w:locked/>
    <w:rsid w:val="00981A92"/>
    <w:rPr>
      <w:sz w:val="24"/>
      <w:szCs w:val="24"/>
    </w:rPr>
  </w:style>
  <w:style w:type="table" w:styleId="PlainTable5">
    <w:name w:val="Plain Table 5"/>
    <w:basedOn w:val="TableNormal"/>
    <w:uiPriority w:val="45"/>
    <w:rsid w:val="00981A92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Quote">
    <w:name w:val="Quote"/>
    <w:basedOn w:val="Normal"/>
    <w:next w:val="Normal"/>
    <w:link w:val="QuoteChar"/>
    <w:uiPriority w:val="29"/>
    <w:qFormat/>
    <w:rsid w:val="00981A92"/>
    <w:pPr>
      <w:spacing w:before="12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81A92"/>
    <w:rPr>
      <w:rFonts w:ascii="Times New Roman" w:hAnsi="Times New Roman" w:cs="Times New Roman"/>
      <w:i/>
      <w:iCs/>
      <w:color w:val="404040" w:themeColor="text1" w:themeTint="BF"/>
    </w:rPr>
  </w:style>
  <w:style w:type="character" w:customStyle="1" w:styleId="scxw126348817">
    <w:name w:val="scxw126348817"/>
    <w:basedOn w:val="DefaultParagraphFont"/>
    <w:rsid w:val="00981A92"/>
  </w:style>
  <w:style w:type="character" w:customStyle="1" w:styleId="scxw257054166">
    <w:name w:val="scxw257054166"/>
    <w:basedOn w:val="DefaultParagraphFont"/>
    <w:rsid w:val="00981A92"/>
  </w:style>
  <w:style w:type="character" w:customStyle="1" w:styleId="scxw2737774">
    <w:name w:val="scxw2737774"/>
    <w:basedOn w:val="DefaultParagraphFont"/>
    <w:rsid w:val="00981A92"/>
  </w:style>
  <w:style w:type="character" w:customStyle="1" w:styleId="scxw51792544">
    <w:name w:val="scxw51792544"/>
    <w:basedOn w:val="DefaultParagraphFont"/>
    <w:rsid w:val="00981A92"/>
  </w:style>
  <w:style w:type="character" w:customStyle="1" w:styleId="scxw8685313">
    <w:name w:val="scxw8685313"/>
    <w:basedOn w:val="DefaultParagraphFont"/>
    <w:rsid w:val="00981A92"/>
  </w:style>
  <w:style w:type="character" w:styleId="SmartLink">
    <w:name w:val="Smart Link"/>
    <w:basedOn w:val="DefaultParagraphFont"/>
    <w:uiPriority w:val="99"/>
    <w:semiHidden/>
    <w:unhideWhenUsed/>
    <w:rsid w:val="00981A92"/>
    <w:rPr>
      <w:color w:val="0000FF"/>
      <w:u w:val="single"/>
      <w:shd w:val="clear" w:color="auto" w:fill="F3F2F1"/>
    </w:rPr>
  </w:style>
  <w:style w:type="character" w:styleId="Strong">
    <w:name w:val="Strong"/>
    <w:basedOn w:val="DefaultParagraphFont"/>
    <w:uiPriority w:val="22"/>
    <w:qFormat/>
    <w:rsid w:val="00981A92"/>
    <w:rPr>
      <w:b/>
      <w:bCs/>
    </w:rPr>
  </w:style>
  <w:style w:type="table" w:customStyle="1" w:styleId="Style1">
    <w:name w:val="Style1"/>
    <w:basedOn w:val="TableNormal"/>
    <w:uiPriority w:val="99"/>
    <w:rsid w:val="00981A92"/>
    <w:pPr>
      <w:spacing w:after="0" w:line="240" w:lineRule="auto"/>
    </w:pPr>
    <w:tblPr/>
  </w:style>
  <w:style w:type="paragraph" w:styleId="Subtitle">
    <w:name w:val="Subtitle"/>
    <w:basedOn w:val="Normal"/>
    <w:next w:val="Normal"/>
    <w:link w:val="SubtitleChar"/>
    <w:uiPriority w:val="11"/>
    <w:qFormat/>
    <w:rsid w:val="00981A92"/>
    <w:pPr>
      <w:numPr>
        <w:ilvl w:val="1"/>
      </w:numPr>
      <w:jc w:val="center"/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981A92"/>
    <w:rPr>
      <w:rFonts w:ascii="Times New Roman" w:eastAsiaTheme="minorEastAsia" w:hAnsi="Times New Roman" w:cs="Times New Roman"/>
      <w:color w:val="5A5A5A" w:themeColor="text1" w:themeTint="A5"/>
      <w:spacing w:val="15"/>
    </w:rPr>
  </w:style>
  <w:style w:type="paragraph" w:customStyle="1" w:styleId="SummaryBoxText">
    <w:name w:val="Summary_Box_Text"/>
    <w:basedOn w:val="Normal"/>
    <w:qFormat/>
    <w:rsid w:val="00981A92"/>
    <w:pPr>
      <w:framePr w:hSpace="141" w:wrap="around" w:vAnchor="text" w:hAnchor="text" w:y="1"/>
      <w:spacing w:before="80" w:after="80" w:line="288" w:lineRule="auto"/>
    </w:pPr>
    <w:rPr>
      <w:rFonts w:ascii="Calibri" w:eastAsia="Arial" w:hAnsi="Calibri"/>
      <w:b/>
      <w:sz w:val="24"/>
      <w:szCs w:val="24"/>
    </w:rPr>
  </w:style>
  <w:style w:type="paragraph" w:customStyle="1" w:styleId="SummaryBoxBullet">
    <w:name w:val="Summary_Box_Bullet"/>
    <w:basedOn w:val="SummaryBoxText"/>
    <w:qFormat/>
    <w:rsid w:val="00981A92"/>
    <w:pPr>
      <w:framePr w:wrap="around"/>
      <w:numPr>
        <w:numId w:val="17"/>
      </w:numPr>
    </w:pPr>
    <w:rPr>
      <w:b w:val="0"/>
    </w:rPr>
  </w:style>
  <w:style w:type="paragraph" w:customStyle="1" w:styleId="Table">
    <w:name w:val="Table"/>
    <w:basedOn w:val="Caption"/>
    <w:rsid w:val="00981A92"/>
    <w:pPr>
      <w:suppressLineNumbers/>
      <w:suppressAutoHyphens/>
      <w:spacing w:before="120" w:after="120"/>
    </w:pPr>
    <w:rPr>
      <w:rFonts w:ascii="Times" w:eastAsia="Noto Serif CJK SC" w:hAnsi="Times" w:cs="Lohit Devanagari"/>
      <w:color w:val="auto"/>
      <w:kern w:val="2"/>
      <w:sz w:val="24"/>
      <w:szCs w:val="24"/>
      <w:lang w:eastAsia="zh-CN" w:bidi="hi-IN"/>
    </w:rPr>
  </w:style>
  <w:style w:type="paragraph" w:customStyle="1" w:styleId="TableBullet">
    <w:name w:val="Table Bullet"/>
    <w:basedOn w:val="ListParagraph"/>
    <w:link w:val="TableBulletChar"/>
    <w:qFormat/>
    <w:rsid w:val="00981A92"/>
    <w:pPr>
      <w:keepNext/>
      <w:keepLines/>
      <w:widowControl w:val="0"/>
      <w:numPr>
        <w:numId w:val="18"/>
      </w:numPr>
      <w:spacing w:after="160"/>
    </w:pPr>
    <w:rPr>
      <w:rFonts w:ascii="Arial" w:hAnsi="Arial" w:cs="Arial"/>
      <w:szCs w:val="18"/>
    </w:rPr>
  </w:style>
  <w:style w:type="character" w:customStyle="1" w:styleId="TableBulletChar">
    <w:name w:val="Table Bullet Char"/>
    <w:basedOn w:val="DefaultParagraphFont"/>
    <w:link w:val="TableBullet"/>
    <w:locked/>
    <w:rsid w:val="00981A92"/>
    <w:rPr>
      <w:rFonts w:ascii="Arial" w:hAnsi="Arial" w:cs="Arial"/>
      <w:szCs w:val="18"/>
    </w:rPr>
  </w:style>
  <w:style w:type="paragraph" w:customStyle="1" w:styleId="TableBullet2">
    <w:name w:val="Table Bullet 2"/>
    <w:basedOn w:val="TableBullet"/>
    <w:qFormat/>
    <w:rsid w:val="00981A92"/>
    <w:pPr>
      <w:numPr>
        <w:numId w:val="0"/>
      </w:numPr>
    </w:pPr>
    <w:rPr>
      <w:rFonts w:eastAsia="Times New Roman"/>
      <w:szCs w:val="22"/>
    </w:rPr>
  </w:style>
  <w:style w:type="table" w:customStyle="1" w:styleId="TableGrid11">
    <w:name w:val="Table Grid11"/>
    <w:basedOn w:val="TableNormal"/>
    <w:next w:val="TableGrid"/>
    <w:uiPriority w:val="59"/>
    <w:rsid w:val="00981A92"/>
    <w:pPr>
      <w:widowControl w:val="0"/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Headers">
    <w:name w:val="Table Headers"/>
    <w:basedOn w:val="Normal"/>
    <w:rsid w:val="00981A92"/>
    <w:pPr>
      <w:snapToGrid w:val="0"/>
      <w:spacing w:before="40" w:after="40"/>
      <w:jc w:val="center"/>
    </w:pPr>
    <w:rPr>
      <w:rFonts w:eastAsia="Times New Roman" w:cstheme="minorHAnsi"/>
      <w:b/>
      <w:szCs w:val="24"/>
    </w:rPr>
  </w:style>
  <w:style w:type="paragraph" w:styleId="TableofFigures">
    <w:name w:val="table of figures"/>
    <w:basedOn w:val="Normal"/>
    <w:next w:val="Normal"/>
    <w:uiPriority w:val="99"/>
    <w:unhideWhenUsed/>
    <w:rsid w:val="00981A92"/>
  </w:style>
  <w:style w:type="paragraph" w:customStyle="1" w:styleId="Tabletext">
    <w:name w:val="Table text"/>
    <w:basedOn w:val="Normal"/>
    <w:qFormat/>
    <w:rsid w:val="00981A92"/>
    <w:rPr>
      <w:rFonts w:ascii="Arial" w:hAnsi="Arial" w:cs="Arial"/>
      <w:sz w:val="20"/>
      <w:szCs w:val="18"/>
    </w:rPr>
  </w:style>
  <w:style w:type="paragraph" w:customStyle="1" w:styleId="TableText0">
    <w:name w:val="Table Text"/>
    <w:basedOn w:val="Normal"/>
    <w:qFormat/>
    <w:rsid w:val="00981A92"/>
    <w:pPr>
      <w:textAlignment w:val="baseline"/>
    </w:pPr>
    <w:rPr>
      <w:rFonts w:ascii="Calibri" w:eastAsia="Times New Roman" w:hAnsi="Calibri" w:cs="Calibri"/>
      <w:sz w:val="18"/>
      <w:szCs w:val="18"/>
    </w:rPr>
  </w:style>
  <w:style w:type="paragraph" w:customStyle="1" w:styleId="TableTitle">
    <w:name w:val="Table Title"/>
    <w:basedOn w:val="Heading1"/>
    <w:link w:val="TableTitleChar"/>
    <w:autoRedefine/>
    <w:qFormat/>
    <w:rsid w:val="00981A92"/>
    <w:pPr>
      <w:spacing w:after="120"/>
    </w:pPr>
    <w:rPr>
      <w:bCs/>
    </w:rPr>
  </w:style>
  <w:style w:type="character" w:customStyle="1" w:styleId="TableTitleChar">
    <w:name w:val="Table Title Char"/>
    <w:basedOn w:val="DefaultParagraphFont"/>
    <w:link w:val="TableTitle"/>
    <w:rsid w:val="00981A92"/>
    <w:rPr>
      <w:rFonts w:ascii="Times New Roman" w:eastAsiaTheme="majorEastAsia" w:hAnsi="Times New Roman" w:cs="Times New Roman"/>
      <w:b/>
      <w:bCs/>
      <w:sz w:val="24"/>
      <w:szCs w:val="24"/>
    </w:rPr>
  </w:style>
  <w:style w:type="paragraph" w:customStyle="1" w:styleId="TableHeader">
    <w:name w:val="TableHeader"/>
    <w:basedOn w:val="Normal"/>
    <w:autoRedefine/>
    <w:qFormat/>
    <w:rsid w:val="00981A92"/>
    <w:pPr>
      <w:jc w:val="center"/>
      <w:textAlignment w:val="baseline"/>
    </w:pPr>
    <w:rPr>
      <w:rFonts w:ascii="Arial" w:eastAsia="Times New Roman" w:hAnsi="Arial" w:cstheme="minorHAnsi"/>
      <w:b/>
      <w:bCs/>
      <w:sz w:val="18"/>
      <w:szCs w:val="18"/>
    </w:rPr>
  </w:style>
  <w:style w:type="paragraph" w:customStyle="1" w:styleId="Text">
    <w:name w:val="Text"/>
    <w:basedOn w:val="Normal"/>
    <w:link w:val="TextChar"/>
    <w:uiPriority w:val="99"/>
    <w:rsid w:val="00981A92"/>
    <w:pPr>
      <w:spacing w:after="240"/>
    </w:pPr>
    <w:rPr>
      <w:rFonts w:asciiTheme="minorHAnsi" w:hAnsiTheme="minorHAnsi" w:cstheme="minorBidi"/>
    </w:rPr>
  </w:style>
  <w:style w:type="character" w:customStyle="1" w:styleId="TextChar">
    <w:name w:val="Text Char"/>
    <w:basedOn w:val="DefaultParagraphFont"/>
    <w:link w:val="Text"/>
    <w:uiPriority w:val="99"/>
    <w:locked/>
    <w:rsid w:val="00981A92"/>
  </w:style>
  <w:style w:type="paragraph" w:customStyle="1" w:styleId="textbox-text-black-accentbox">
    <w:name w:val="textbox-text-black - accent box"/>
    <w:basedOn w:val="Normal"/>
    <w:qFormat/>
    <w:rsid w:val="00981A92"/>
    <w:pPr>
      <w:keepNext/>
      <w:tabs>
        <w:tab w:val="center" w:pos="1247"/>
      </w:tabs>
      <w:spacing w:before="40" w:after="360"/>
    </w:pPr>
    <w:rPr>
      <w:rFonts w:ascii="Arial" w:hAnsi="Arial" w:cstheme="minorBidi"/>
      <w:noProof/>
      <w:sz w:val="21"/>
      <w:szCs w:val="18"/>
      <w:lang w:eastAsia="zh-CN"/>
    </w:rPr>
  </w:style>
  <w:style w:type="paragraph" w:styleId="Title">
    <w:name w:val="Title"/>
    <w:basedOn w:val="Normal"/>
    <w:next w:val="Normal"/>
    <w:link w:val="TitleChar"/>
    <w:uiPriority w:val="10"/>
    <w:qFormat/>
    <w:rsid w:val="00981A92"/>
    <w:pPr>
      <w:contextualSpacing/>
      <w:jc w:val="center"/>
    </w:pPr>
    <w:rPr>
      <w:rFonts w:asciiTheme="majorHAnsi" w:eastAsiaTheme="majorEastAsia" w:hAnsiTheme="majorHAnsi" w:cstheme="majorBidi"/>
      <w:b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81A92"/>
    <w:rPr>
      <w:rFonts w:asciiTheme="majorHAnsi" w:eastAsiaTheme="majorEastAsia" w:hAnsiTheme="majorHAnsi" w:cstheme="majorBidi"/>
      <w:b/>
      <w:spacing w:val="-10"/>
      <w:kern w:val="28"/>
      <w:sz w:val="28"/>
      <w:szCs w:val="56"/>
    </w:rPr>
  </w:style>
  <w:style w:type="character" w:customStyle="1" w:styleId="ui-provider">
    <w:name w:val="ui-provider"/>
    <w:basedOn w:val="DefaultParagraphFont"/>
    <w:rsid w:val="00981A92"/>
  </w:style>
  <w:style w:type="paragraph" w:customStyle="1" w:styleId="figuretitle">
    <w:name w:val="figure title"/>
    <w:basedOn w:val="Normal"/>
    <w:qFormat/>
    <w:rsid w:val="00014024"/>
    <w:rPr>
      <w:rFonts w:eastAsia="MS Mincho"/>
      <w:b/>
      <w:bCs/>
      <w:sz w:val="24"/>
      <w:szCs w:val="24"/>
    </w:rPr>
  </w:style>
  <w:style w:type="table" w:customStyle="1" w:styleId="TableGrid12">
    <w:name w:val="Table Grid12"/>
    <w:basedOn w:val="TableNormal"/>
    <w:next w:val="TableGrid"/>
    <w:uiPriority w:val="39"/>
    <w:rsid w:val="00981A92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6F2F8B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1">
    <w:name w:val="Table Grid111"/>
    <w:basedOn w:val="TableNormal"/>
    <w:next w:val="TableGrid"/>
    <w:uiPriority w:val="59"/>
    <w:rsid w:val="006F2F8B"/>
    <w:pPr>
      <w:widowControl w:val="0"/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4-Accent11">
    <w:name w:val="Grid Table 4 - Accent 11"/>
    <w:basedOn w:val="TableNormal"/>
    <w:next w:val="GridTable4-Accent1"/>
    <w:uiPriority w:val="49"/>
    <w:rsid w:val="006F2F8B"/>
    <w:pPr>
      <w:spacing w:after="0" w:line="240" w:lineRule="auto"/>
    </w:pPr>
    <w:tblPr>
      <w:tblStyleRowBandSize w:val="1"/>
      <w:tblStyleColBandSize w:val="1"/>
      <w:tblBorders>
        <w:top w:val="single" w:sz="4" w:space="0" w:color="8EAADB"/>
        <w:left w:val="single" w:sz="4" w:space="0" w:color="8EAADB"/>
        <w:bottom w:val="single" w:sz="4" w:space="0" w:color="8EAADB"/>
        <w:right w:val="single" w:sz="4" w:space="0" w:color="8EAADB"/>
        <w:insideH w:val="single" w:sz="4" w:space="0" w:color="8EAADB"/>
        <w:insideV w:val="single" w:sz="4" w:space="0" w:color="8EAADB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4472C4"/>
          <w:left w:val="single" w:sz="4" w:space="0" w:color="4472C4"/>
          <w:bottom w:val="single" w:sz="4" w:space="0" w:color="4472C4"/>
          <w:right w:val="single" w:sz="4" w:space="0" w:color="4472C4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customStyle="1" w:styleId="TableGrid13">
    <w:name w:val="Table Grid13"/>
    <w:basedOn w:val="TableNormal"/>
    <w:next w:val="TableGrid"/>
    <w:uiPriority w:val="39"/>
    <w:rsid w:val="006F2F8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31">
    <w:name w:val="Grid Table 31"/>
    <w:basedOn w:val="TableNormal"/>
    <w:next w:val="GridTable3"/>
    <w:uiPriority w:val="48"/>
    <w:rsid w:val="006F2F8B"/>
    <w:pPr>
      <w:spacing w:after="0" w:line="240" w:lineRule="auto"/>
    </w:pPr>
    <w:tblPr>
      <w:tblStyleRowBandSize w:val="1"/>
      <w:tblStyleColBandSize w:val="1"/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  <w:insideV w:val="single" w:sz="4" w:space="0" w:color="666666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  <w:tblStylePr w:type="neCell">
      <w:tblPr/>
      <w:tcPr>
        <w:tcBorders>
          <w:bottom w:val="single" w:sz="4" w:space="0" w:color="666666"/>
        </w:tcBorders>
      </w:tcPr>
    </w:tblStylePr>
    <w:tblStylePr w:type="nwCell">
      <w:tblPr/>
      <w:tcPr>
        <w:tcBorders>
          <w:bottom w:val="single" w:sz="4" w:space="0" w:color="666666"/>
        </w:tcBorders>
      </w:tcPr>
    </w:tblStylePr>
    <w:tblStylePr w:type="seCell">
      <w:tblPr/>
      <w:tcPr>
        <w:tcBorders>
          <w:top w:val="single" w:sz="4" w:space="0" w:color="666666"/>
        </w:tcBorders>
      </w:tcPr>
    </w:tblStylePr>
    <w:tblStylePr w:type="swCell">
      <w:tblPr/>
      <w:tcPr>
        <w:tcBorders>
          <w:top w:val="single" w:sz="4" w:space="0" w:color="666666"/>
        </w:tcBorders>
      </w:tcPr>
    </w:tblStylePr>
  </w:style>
  <w:style w:type="table" w:customStyle="1" w:styleId="GridTable21">
    <w:name w:val="Grid Table 21"/>
    <w:basedOn w:val="TableNormal"/>
    <w:next w:val="GridTable2"/>
    <w:uiPriority w:val="47"/>
    <w:rsid w:val="006F2F8B"/>
    <w:pPr>
      <w:spacing w:after="0" w:line="240" w:lineRule="auto"/>
    </w:pPr>
    <w:tblPr>
      <w:tblStyleRowBandSize w:val="1"/>
      <w:tblStyleColBandSize w:val="1"/>
      <w:tblBorders>
        <w:top w:val="single" w:sz="2" w:space="0" w:color="666666"/>
        <w:bottom w:val="single" w:sz="2" w:space="0" w:color="666666"/>
        <w:insideH w:val="single" w:sz="2" w:space="0" w:color="666666"/>
        <w:insideV w:val="single" w:sz="2" w:space="0" w:color="666666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666666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GridTable1Light1">
    <w:name w:val="Grid Table 1 Light1"/>
    <w:basedOn w:val="TableNormal"/>
    <w:next w:val="GridTable1Light"/>
    <w:uiPriority w:val="46"/>
    <w:rsid w:val="006F2F8B"/>
    <w:pPr>
      <w:spacing w:after="0" w:line="240" w:lineRule="auto"/>
    </w:pPr>
    <w:tblPr>
      <w:tblStyleRowBandSize w:val="1"/>
      <w:tblStyleColBandSize w:val="1"/>
      <w:tblBorders>
        <w:top w:val="single" w:sz="4" w:space="0" w:color="999999"/>
        <w:left w:val="single" w:sz="4" w:space="0" w:color="999999"/>
        <w:bottom w:val="single" w:sz="4" w:space="0" w:color="999999"/>
        <w:right w:val="single" w:sz="4" w:space="0" w:color="999999"/>
        <w:insideH w:val="single" w:sz="4" w:space="0" w:color="999999"/>
        <w:insideV w:val="single" w:sz="4" w:space="0" w:color="999999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ListTable1Light-Accent51">
    <w:name w:val="List Table 1 Light - Accent 51"/>
    <w:basedOn w:val="TableNormal"/>
    <w:next w:val="ListTable1Light-Accent5"/>
    <w:uiPriority w:val="46"/>
    <w:rsid w:val="006F2F8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CC2E5"/>
        </w:tcBorders>
      </w:tcPr>
    </w:tblStylePr>
    <w:tblStylePr w:type="lastRow">
      <w:rPr>
        <w:b/>
        <w:bCs/>
      </w:rPr>
      <w:tblPr/>
      <w:tcPr>
        <w:tcBorders>
          <w:top w:val="single" w:sz="4" w:space="0" w:color="9CC2E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</w:style>
  <w:style w:type="table" w:customStyle="1" w:styleId="AHRQ11">
    <w:name w:val="AHRQ11"/>
    <w:basedOn w:val="TableGrid"/>
    <w:rsid w:val="006F2F8B"/>
    <w:rPr>
      <w:rFonts w:ascii="Arial" w:eastAsia="Times New Roman" w:hAnsi="Arial" w:cs="Times New Roman"/>
      <w:sz w:val="18"/>
      <w:szCs w:val="20"/>
      <w:lang w:val="de-AT" w:eastAsia="de-AT"/>
    </w:rPr>
    <w:tblPr>
      <w:tblInd w:w="0" w:type="dxa"/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table" w:customStyle="1" w:styleId="BlueTable2">
    <w:name w:val="Blue Table2"/>
    <w:basedOn w:val="TableNormal"/>
    <w:uiPriority w:val="99"/>
    <w:rsid w:val="006F2F8B"/>
    <w:pPr>
      <w:spacing w:after="0" w:line="240" w:lineRule="auto"/>
    </w:pPr>
    <w:rPr>
      <w:rFonts w:ascii="Arial" w:eastAsia="Times New Roman" w:hAnsi="Arial" w:cs="Times New Roman"/>
      <w:sz w:val="20"/>
      <w:szCs w:val="20"/>
    </w:rPr>
    <w:tblPr>
      <w:tblStyleRowBandSize w:val="1"/>
      <w:tblBorders>
        <w:bottom w:val="single" w:sz="4" w:space="0" w:color="0A357E"/>
        <w:insideV w:val="single" w:sz="4" w:space="0" w:color="D9D9D9"/>
      </w:tblBorders>
    </w:tblPr>
    <w:tcPr>
      <w:shd w:val="clear" w:color="auto" w:fill="auto"/>
    </w:tcPr>
    <w:tblStylePr w:type="firstRow">
      <w:tblPr/>
      <w:tcPr>
        <w:tcBorders>
          <w:top w:val="single" w:sz="12" w:space="0" w:color="0A357E"/>
          <w:left w:val="nil"/>
          <w:bottom w:val="single" w:sz="4" w:space="0" w:color="0A357E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0A357E"/>
      </w:tcPr>
    </w:tblStylePr>
    <w:tblStylePr w:type="lastRow">
      <w:tblPr/>
      <w:tcPr>
        <w:tcBorders>
          <w:bottom w:val="single" w:sz="4" w:space="0" w:color="0A357E"/>
        </w:tcBorders>
        <w:shd w:val="clear" w:color="auto" w:fill="auto"/>
      </w:tcPr>
    </w:tblStylePr>
    <w:tblStylePr w:type="band1Horz">
      <w:tblPr/>
      <w:tcPr>
        <w:tcBorders>
          <w:bottom w:val="single" w:sz="4" w:space="0" w:color="D9D9D9"/>
        </w:tcBorders>
        <w:shd w:val="clear" w:color="auto" w:fill="auto"/>
      </w:tcPr>
    </w:tblStylePr>
    <w:tblStylePr w:type="band2Horz">
      <w:tblPr/>
      <w:tcPr>
        <w:tcBorders>
          <w:top w:val="nil"/>
          <w:left w:val="nil"/>
          <w:bottom w:val="single" w:sz="4" w:space="0" w:color="D9D9D9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D5E3FB"/>
      </w:tcPr>
    </w:tblStylePr>
  </w:style>
  <w:style w:type="table" w:customStyle="1" w:styleId="GridTable2-Accent61">
    <w:name w:val="Grid Table 2 - Accent 61"/>
    <w:basedOn w:val="TableNormal"/>
    <w:next w:val="GridTable2-Accent6"/>
    <w:uiPriority w:val="47"/>
    <w:rsid w:val="006F2F8B"/>
    <w:pPr>
      <w:spacing w:after="0" w:line="240" w:lineRule="auto"/>
    </w:pPr>
    <w:tblPr>
      <w:tblStyleRowBandSize w:val="1"/>
      <w:tblStyleColBandSize w:val="1"/>
      <w:tblBorders>
        <w:top w:val="single" w:sz="2" w:space="0" w:color="A8D08D"/>
        <w:bottom w:val="single" w:sz="2" w:space="0" w:color="A8D08D"/>
        <w:insideH w:val="single" w:sz="2" w:space="0" w:color="A8D08D"/>
        <w:insideV w:val="single" w:sz="2" w:space="0" w:color="A8D08D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A8D08D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A8D08D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GridTable6Colorful-Accent61">
    <w:name w:val="Grid Table 6 Colorful - Accent 61"/>
    <w:basedOn w:val="TableNormal"/>
    <w:next w:val="GridTable6Colorful-Accent6"/>
    <w:uiPriority w:val="51"/>
    <w:rsid w:val="006F2F8B"/>
    <w:pPr>
      <w:spacing w:after="0" w:line="240" w:lineRule="auto"/>
    </w:pPr>
    <w:rPr>
      <w:color w:val="538135"/>
    </w:rPr>
    <w:tblPr>
      <w:tblStyleRowBandSize w:val="1"/>
      <w:tblStyleColBandSize w:val="1"/>
      <w:tblBorders>
        <w:top w:val="single" w:sz="4" w:space="0" w:color="A8D08D"/>
        <w:left w:val="single" w:sz="4" w:space="0" w:color="A8D08D"/>
        <w:bottom w:val="single" w:sz="4" w:space="0" w:color="A8D08D"/>
        <w:right w:val="single" w:sz="4" w:space="0" w:color="A8D08D"/>
        <w:insideH w:val="single" w:sz="4" w:space="0" w:color="A8D08D"/>
        <w:insideV w:val="single" w:sz="4" w:space="0" w:color="A8D08D"/>
      </w:tblBorders>
    </w:tblPr>
    <w:tblStylePr w:type="firstRow">
      <w:rPr>
        <w:b/>
        <w:bCs/>
      </w:rPr>
      <w:tblPr/>
      <w:tcPr>
        <w:tcBorders>
          <w:bottom w:val="single" w:sz="12" w:space="0" w:color="A8D08D"/>
        </w:tcBorders>
      </w:tcPr>
    </w:tblStylePr>
    <w:tblStylePr w:type="lastRow">
      <w:rPr>
        <w:b/>
        <w:bCs/>
      </w:rPr>
      <w:tblPr/>
      <w:tcPr>
        <w:tcBorders>
          <w:top w:val="double" w:sz="4" w:space="0" w:color="A8D08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ListTable1Light1">
    <w:name w:val="List Table 1 Light1"/>
    <w:basedOn w:val="TableNormal"/>
    <w:next w:val="ListTable1Light"/>
    <w:uiPriority w:val="46"/>
    <w:rsid w:val="006F2F8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ListTable21">
    <w:name w:val="List Table 21"/>
    <w:basedOn w:val="TableNormal"/>
    <w:next w:val="ListTable2"/>
    <w:uiPriority w:val="47"/>
    <w:rsid w:val="006F2F8B"/>
    <w:pPr>
      <w:spacing w:after="0" w:line="240" w:lineRule="auto"/>
    </w:pPr>
    <w:tblPr>
      <w:tblStyleRowBandSize w:val="1"/>
      <w:tblStyleColBandSize w:val="1"/>
      <w:tblBorders>
        <w:top w:val="single" w:sz="4" w:space="0" w:color="666666"/>
        <w:bottom w:val="single" w:sz="4" w:space="0" w:color="666666"/>
        <w:insideH w:val="single" w:sz="4" w:space="0" w:color="666666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ListTable3-Accent11">
    <w:name w:val="List Table 3 - Accent 11"/>
    <w:basedOn w:val="TableNormal"/>
    <w:next w:val="ListTable3-Accent1"/>
    <w:uiPriority w:val="48"/>
    <w:rsid w:val="006F2F8B"/>
    <w:pPr>
      <w:spacing w:after="0" w:line="240" w:lineRule="auto"/>
    </w:pPr>
    <w:tblPr>
      <w:tblStyleRowBandSize w:val="1"/>
      <w:tblStyleColBandSize w:val="1"/>
      <w:tblBorders>
        <w:top w:val="single" w:sz="4" w:space="0" w:color="4472C4"/>
        <w:left w:val="single" w:sz="4" w:space="0" w:color="4472C4"/>
        <w:bottom w:val="single" w:sz="4" w:space="0" w:color="4472C4"/>
        <w:right w:val="single" w:sz="4" w:space="0" w:color="4472C4"/>
      </w:tblBorders>
    </w:tblPr>
    <w:tblStylePr w:type="firstRow">
      <w:rPr>
        <w:b/>
        <w:bCs/>
        <w:color w:val="FFFFFF"/>
      </w:rPr>
      <w:tblPr/>
      <w:tcPr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4472C4"/>
          <w:right w:val="single" w:sz="4" w:space="0" w:color="4472C4"/>
        </w:tcBorders>
      </w:tcPr>
    </w:tblStylePr>
    <w:tblStylePr w:type="band1Horz">
      <w:tblPr/>
      <w:tcPr>
        <w:tcBorders>
          <w:top w:val="single" w:sz="4" w:space="0" w:color="4472C4"/>
          <w:bottom w:val="single" w:sz="4" w:space="0" w:color="4472C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/>
          <w:left w:val="nil"/>
        </w:tcBorders>
      </w:tcPr>
    </w:tblStylePr>
    <w:tblStylePr w:type="swCell">
      <w:tblPr/>
      <w:tcPr>
        <w:tcBorders>
          <w:top w:val="double" w:sz="4" w:space="0" w:color="4472C4"/>
          <w:right w:val="nil"/>
        </w:tcBorders>
      </w:tcPr>
    </w:tblStylePr>
  </w:style>
  <w:style w:type="table" w:customStyle="1" w:styleId="ListTable3-Accent51">
    <w:name w:val="List Table 3 - Accent 51"/>
    <w:basedOn w:val="TableNormal"/>
    <w:next w:val="ListTable3-Accent5"/>
    <w:uiPriority w:val="48"/>
    <w:rsid w:val="006F2F8B"/>
    <w:pPr>
      <w:spacing w:after="0" w:line="240" w:lineRule="auto"/>
    </w:pPr>
    <w:tblPr>
      <w:tblStyleRowBandSize w:val="1"/>
      <w:tblStyleColBandSize w:val="1"/>
      <w:tblBorders>
        <w:top w:val="single" w:sz="4" w:space="0" w:color="5B9BD5"/>
        <w:left w:val="single" w:sz="4" w:space="0" w:color="5B9BD5"/>
        <w:bottom w:val="single" w:sz="4" w:space="0" w:color="5B9BD5"/>
        <w:right w:val="single" w:sz="4" w:space="0" w:color="5B9BD5"/>
      </w:tblBorders>
    </w:tblPr>
    <w:tblStylePr w:type="firstRow">
      <w:pPr>
        <w:jc w:val="center"/>
      </w:pPr>
      <w:rPr>
        <w:rFonts w:ascii="Calibri Light" w:hAnsi="Calibri Light"/>
        <w:b/>
        <w:bCs/>
        <w:color w:val="FFFFFF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  <w:shd w:val="clear" w:color="auto" w:fill="2E74B5"/>
        <w:vAlign w:val="bottom"/>
      </w:tcPr>
    </w:tblStylePr>
    <w:tblStylePr w:type="lastRow">
      <w:rPr>
        <w:rFonts w:ascii="Calibri Light" w:hAnsi="Calibri Light"/>
        <w:b/>
        <w:bCs/>
        <w:sz w:val="2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 w:val="0"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5B9BD5"/>
          <w:right w:val="single" w:sz="4" w:space="0" w:color="5B9BD5"/>
        </w:tcBorders>
      </w:tcPr>
    </w:tblStylePr>
    <w:tblStylePr w:type="band1Horz">
      <w:pPr>
        <w:jc w:val="left"/>
      </w:pPr>
      <w:rPr>
        <w:rFonts w:ascii="Calibri Light" w:hAnsi="Calibri Light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</w:tcPr>
    </w:tblStylePr>
    <w:tblStylePr w:type="band2Horz">
      <w:pPr>
        <w:jc w:val="left"/>
      </w:pPr>
      <w:rPr>
        <w:rFonts w:ascii="Calibri Light" w:hAnsi="Calibri Light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/>
          <w:left w:val="nil"/>
        </w:tcBorders>
      </w:tcPr>
    </w:tblStylePr>
    <w:tblStylePr w:type="swCell">
      <w:tblPr/>
      <w:tcPr>
        <w:tcBorders>
          <w:top w:val="double" w:sz="4" w:space="0" w:color="5B9BD5"/>
          <w:right w:val="nil"/>
        </w:tcBorders>
      </w:tcPr>
    </w:tblStylePr>
  </w:style>
  <w:style w:type="table" w:customStyle="1" w:styleId="PlainTable22">
    <w:name w:val="Plain Table 22"/>
    <w:basedOn w:val="TableNormal"/>
    <w:next w:val="PlainTable2"/>
    <w:uiPriority w:val="42"/>
    <w:rsid w:val="006F2F8B"/>
    <w:pPr>
      <w:spacing w:after="0" w:line="240" w:lineRule="auto"/>
    </w:p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customStyle="1" w:styleId="PlainTable51">
    <w:name w:val="Plain Table 51"/>
    <w:basedOn w:val="TableNormal"/>
    <w:next w:val="PlainTable5"/>
    <w:uiPriority w:val="45"/>
    <w:rsid w:val="006F2F8B"/>
    <w:pPr>
      <w:spacing w:after="0" w:line="240" w:lineRule="auto"/>
    </w:pPr>
    <w:tblPr>
      <w:tblStyleRowBandSize w:val="1"/>
      <w:tblStyleColBandSize w:val="1"/>
    </w:tblPr>
    <w:tblStylePr w:type="firstRow">
      <w:rPr>
        <w:rFonts w:ascii="Calibri Light" w:eastAsia="Yu Gothic Light" w:hAnsi="Calibri Light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Calibri Light" w:eastAsia="Yu Gothic Light" w:hAnsi="Calibri Light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Yu Gothic Light" w:hAnsi="Calibri Light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Calibri Light" w:eastAsia="Yu Gothic Light" w:hAnsi="Calibri Light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Style11">
    <w:name w:val="Style11"/>
    <w:basedOn w:val="TableNormal"/>
    <w:uiPriority w:val="99"/>
    <w:rsid w:val="006F2F8B"/>
    <w:pPr>
      <w:spacing w:after="0" w:line="240" w:lineRule="auto"/>
    </w:pPr>
    <w:tblPr/>
  </w:style>
  <w:style w:type="numbering" w:customStyle="1" w:styleId="NoList1">
    <w:name w:val="No List1"/>
    <w:next w:val="NoList"/>
    <w:uiPriority w:val="99"/>
    <w:semiHidden/>
    <w:unhideWhenUsed/>
    <w:rsid w:val="00CB2BAD"/>
  </w:style>
  <w:style w:type="table" w:customStyle="1" w:styleId="TableGrid3">
    <w:name w:val="Table Grid3"/>
    <w:basedOn w:val="TableNormal"/>
    <w:next w:val="TableGrid"/>
    <w:uiPriority w:val="39"/>
    <w:rsid w:val="00CB2BAD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2">
    <w:name w:val="Table Grid112"/>
    <w:basedOn w:val="TableNormal"/>
    <w:next w:val="TableGrid"/>
    <w:uiPriority w:val="59"/>
    <w:rsid w:val="00CB2BAD"/>
    <w:pPr>
      <w:widowControl w:val="0"/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4-Accent12">
    <w:name w:val="Grid Table 4 - Accent 12"/>
    <w:basedOn w:val="TableNormal"/>
    <w:next w:val="GridTable4-Accent1"/>
    <w:uiPriority w:val="49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8EAADB"/>
        <w:left w:val="single" w:sz="4" w:space="0" w:color="8EAADB"/>
        <w:bottom w:val="single" w:sz="4" w:space="0" w:color="8EAADB"/>
        <w:right w:val="single" w:sz="4" w:space="0" w:color="8EAADB"/>
        <w:insideH w:val="single" w:sz="4" w:space="0" w:color="8EAADB"/>
        <w:insideV w:val="single" w:sz="4" w:space="0" w:color="8EAADB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4472C4"/>
          <w:left w:val="single" w:sz="4" w:space="0" w:color="4472C4"/>
          <w:bottom w:val="single" w:sz="4" w:space="0" w:color="4472C4"/>
          <w:right w:val="single" w:sz="4" w:space="0" w:color="4472C4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customStyle="1" w:styleId="TableGrid14">
    <w:name w:val="Table Grid14"/>
    <w:basedOn w:val="TableNormal"/>
    <w:next w:val="TableGrid"/>
    <w:uiPriority w:val="39"/>
    <w:rsid w:val="00CB2BA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32">
    <w:name w:val="Grid Table 32"/>
    <w:basedOn w:val="TableNormal"/>
    <w:next w:val="GridTable3"/>
    <w:uiPriority w:val="48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  <w:insideV w:val="single" w:sz="4" w:space="0" w:color="666666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  <w:tblStylePr w:type="neCell">
      <w:tblPr/>
      <w:tcPr>
        <w:tcBorders>
          <w:bottom w:val="single" w:sz="4" w:space="0" w:color="666666"/>
        </w:tcBorders>
      </w:tcPr>
    </w:tblStylePr>
    <w:tblStylePr w:type="nwCell">
      <w:tblPr/>
      <w:tcPr>
        <w:tcBorders>
          <w:bottom w:val="single" w:sz="4" w:space="0" w:color="666666"/>
        </w:tcBorders>
      </w:tcPr>
    </w:tblStylePr>
    <w:tblStylePr w:type="seCell">
      <w:tblPr/>
      <w:tcPr>
        <w:tcBorders>
          <w:top w:val="single" w:sz="4" w:space="0" w:color="666666"/>
        </w:tcBorders>
      </w:tcPr>
    </w:tblStylePr>
    <w:tblStylePr w:type="swCell">
      <w:tblPr/>
      <w:tcPr>
        <w:tcBorders>
          <w:top w:val="single" w:sz="4" w:space="0" w:color="666666"/>
        </w:tcBorders>
      </w:tcPr>
    </w:tblStylePr>
  </w:style>
  <w:style w:type="table" w:customStyle="1" w:styleId="GridTable22">
    <w:name w:val="Grid Table 22"/>
    <w:basedOn w:val="TableNormal"/>
    <w:next w:val="GridTable2"/>
    <w:uiPriority w:val="47"/>
    <w:rsid w:val="00CB2BAD"/>
    <w:pPr>
      <w:spacing w:after="0" w:line="240" w:lineRule="auto"/>
    </w:pPr>
    <w:tblPr>
      <w:tblStyleRowBandSize w:val="1"/>
      <w:tblStyleColBandSize w:val="1"/>
      <w:tblBorders>
        <w:top w:val="single" w:sz="2" w:space="0" w:color="666666"/>
        <w:bottom w:val="single" w:sz="2" w:space="0" w:color="666666"/>
        <w:insideH w:val="single" w:sz="2" w:space="0" w:color="666666"/>
        <w:insideV w:val="single" w:sz="2" w:space="0" w:color="666666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666666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GridTable1Light2">
    <w:name w:val="Grid Table 1 Light2"/>
    <w:basedOn w:val="TableNormal"/>
    <w:next w:val="GridTable1Light"/>
    <w:uiPriority w:val="46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999999"/>
        <w:left w:val="single" w:sz="4" w:space="0" w:color="999999"/>
        <w:bottom w:val="single" w:sz="4" w:space="0" w:color="999999"/>
        <w:right w:val="single" w:sz="4" w:space="0" w:color="999999"/>
        <w:insideH w:val="single" w:sz="4" w:space="0" w:color="999999"/>
        <w:insideV w:val="single" w:sz="4" w:space="0" w:color="999999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ListTable1Light-Accent52">
    <w:name w:val="List Table 1 Light - Accent 52"/>
    <w:basedOn w:val="TableNormal"/>
    <w:next w:val="ListTable1Light-Accent5"/>
    <w:uiPriority w:val="46"/>
    <w:rsid w:val="00CB2BA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CC2E5"/>
        </w:tcBorders>
      </w:tcPr>
    </w:tblStylePr>
    <w:tblStylePr w:type="lastRow">
      <w:rPr>
        <w:b/>
        <w:bCs/>
      </w:rPr>
      <w:tblPr/>
      <w:tcPr>
        <w:tcBorders>
          <w:top w:val="single" w:sz="4" w:space="0" w:color="9CC2E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</w:style>
  <w:style w:type="table" w:customStyle="1" w:styleId="AHRQ12">
    <w:name w:val="AHRQ12"/>
    <w:basedOn w:val="TableGrid"/>
    <w:rsid w:val="00CB2BAD"/>
    <w:rPr>
      <w:rFonts w:ascii="Arial" w:eastAsia="Times New Roman" w:hAnsi="Arial" w:cs="Times New Roman"/>
      <w:sz w:val="18"/>
      <w:szCs w:val="20"/>
      <w:lang w:val="de-AT" w:eastAsia="de-AT"/>
    </w:rPr>
    <w:tblPr>
      <w:tblInd w:w="0" w:type="dxa"/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table" w:customStyle="1" w:styleId="BlueTable3">
    <w:name w:val="Blue Table3"/>
    <w:basedOn w:val="TableNormal"/>
    <w:uiPriority w:val="99"/>
    <w:rsid w:val="00CB2BAD"/>
    <w:pPr>
      <w:spacing w:after="0" w:line="240" w:lineRule="auto"/>
    </w:pPr>
    <w:rPr>
      <w:rFonts w:ascii="Arial" w:eastAsia="Times New Roman" w:hAnsi="Arial" w:cs="Times New Roman"/>
      <w:sz w:val="20"/>
      <w:szCs w:val="20"/>
    </w:rPr>
    <w:tblPr>
      <w:tblStyleRowBandSize w:val="1"/>
      <w:tblBorders>
        <w:bottom w:val="single" w:sz="4" w:space="0" w:color="0A357E"/>
        <w:insideV w:val="single" w:sz="4" w:space="0" w:color="D9D9D9"/>
      </w:tblBorders>
    </w:tblPr>
    <w:tcPr>
      <w:shd w:val="clear" w:color="auto" w:fill="auto"/>
    </w:tcPr>
    <w:tblStylePr w:type="firstRow">
      <w:tblPr/>
      <w:tcPr>
        <w:tcBorders>
          <w:top w:val="single" w:sz="12" w:space="0" w:color="0A357E"/>
          <w:left w:val="nil"/>
          <w:bottom w:val="single" w:sz="4" w:space="0" w:color="0A357E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0A357E"/>
      </w:tcPr>
    </w:tblStylePr>
    <w:tblStylePr w:type="lastRow">
      <w:tblPr/>
      <w:tcPr>
        <w:tcBorders>
          <w:bottom w:val="single" w:sz="4" w:space="0" w:color="0A357E"/>
        </w:tcBorders>
        <w:shd w:val="clear" w:color="auto" w:fill="auto"/>
      </w:tcPr>
    </w:tblStylePr>
    <w:tblStylePr w:type="band1Horz">
      <w:tblPr/>
      <w:tcPr>
        <w:tcBorders>
          <w:bottom w:val="single" w:sz="4" w:space="0" w:color="D9D9D9"/>
        </w:tcBorders>
        <w:shd w:val="clear" w:color="auto" w:fill="auto"/>
      </w:tcPr>
    </w:tblStylePr>
    <w:tblStylePr w:type="band2Horz">
      <w:tblPr/>
      <w:tcPr>
        <w:tcBorders>
          <w:top w:val="nil"/>
          <w:left w:val="nil"/>
          <w:bottom w:val="single" w:sz="4" w:space="0" w:color="D9D9D9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D5E3FB"/>
      </w:tcPr>
    </w:tblStylePr>
  </w:style>
  <w:style w:type="table" w:customStyle="1" w:styleId="GridTable2-Accent62">
    <w:name w:val="Grid Table 2 - Accent 62"/>
    <w:basedOn w:val="TableNormal"/>
    <w:next w:val="GridTable2-Accent6"/>
    <w:uiPriority w:val="47"/>
    <w:rsid w:val="00CB2BAD"/>
    <w:pPr>
      <w:spacing w:after="0" w:line="240" w:lineRule="auto"/>
    </w:pPr>
    <w:tblPr>
      <w:tblStyleRowBandSize w:val="1"/>
      <w:tblStyleColBandSize w:val="1"/>
      <w:tblBorders>
        <w:top w:val="single" w:sz="2" w:space="0" w:color="A8D08D"/>
        <w:bottom w:val="single" w:sz="2" w:space="0" w:color="A8D08D"/>
        <w:insideH w:val="single" w:sz="2" w:space="0" w:color="A8D08D"/>
        <w:insideV w:val="single" w:sz="2" w:space="0" w:color="A8D08D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A8D08D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A8D08D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GridTable6Colorful-Accent62">
    <w:name w:val="Grid Table 6 Colorful - Accent 62"/>
    <w:basedOn w:val="TableNormal"/>
    <w:next w:val="GridTable6Colorful-Accent6"/>
    <w:uiPriority w:val="51"/>
    <w:rsid w:val="00CB2BAD"/>
    <w:pPr>
      <w:spacing w:after="0" w:line="240" w:lineRule="auto"/>
    </w:pPr>
    <w:rPr>
      <w:color w:val="538135"/>
    </w:rPr>
    <w:tblPr>
      <w:tblStyleRowBandSize w:val="1"/>
      <w:tblStyleColBandSize w:val="1"/>
      <w:tblBorders>
        <w:top w:val="single" w:sz="4" w:space="0" w:color="A8D08D"/>
        <w:left w:val="single" w:sz="4" w:space="0" w:color="A8D08D"/>
        <w:bottom w:val="single" w:sz="4" w:space="0" w:color="A8D08D"/>
        <w:right w:val="single" w:sz="4" w:space="0" w:color="A8D08D"/>
        <w:insideH w:val="single" w:sz="4" w:space="0" w:color="A8D08D"/>
        <w:insideV w:val="single" w:sz="4" w:space="0" w:color="A8D08D"/>
      </w:tblBorders>
    </w:tblPr>
    <w:tblStylePr w:type="firstRow">
      <w:rPr>
        <w:b/>
        <w:bCs/>
      </w:rPr>
      <w:tblPr/>
      <w:tcPr>
        <w:tcBorders>
          <w:bottom w:val="single" w:sz="12" w:space="0" w:color="A8D08D"/>
        </w:tcBorders>
      </w:tcPr>
    </w:tblStylePr>
    <w:tblStylePr w:type="lastRow">
      <w:rPr>
        <w:b/>
        <w:bCs/>
      </w:rPr>
      <w:tblPr/>
      <w:tcPr>
        <w:tcBorders>
          <w:top w:val="double" w:sz="4" w:space="0" w:color="A8D08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ListTable1Light2">
    <w:name w:val="List Table 1 Light2"/>
    <w:basedOn w:val="TableNormal"/>
    <w:next w:val="ListTable1Light"/>
    <w:uiPriority w:val="46"/>
    <w:rsid w:val="00CB2BA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ListTable22">
    <w:name w:val="List Table 22"/>
    <w:basedOn w:val="TableNormal"/>
    <w:next w:val="ListTable2"/>
    <w:uiPriority w:val="47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666666"/>
        <w:bottom w:val="single" w:sz="4" w:space="0" w:color="666666"/>
        <w:insideH w:val="single" w:sz="4" w:space="0" w:color="666666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ListTable3-Accent12">
    <w:name w:val="List Table 3 - Accent 12"/>
    <w:basedOn w:val="TableNormal"/>
    <w:next w:val="ListTable3-Accent1"/>
    <w:uiPriority w:val="48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4472C4"/>
        <w:left w:val="single" w:sz="4" w:space="0" w:color="4472C4"/>
        <w:bottom w:val="single" w:sz="4" w:space="0" w:color="4472C4"/>
        <w:right w:val="single" w:sz="4" w:space="0" w:color="4472C4"/>
      </w:tblBorders>
    </w:tblPr>
    <w:tblStylePr w:type="firstRow">
      <w:rPr>
        <w:b/>
        <w:bCs/>
        <w:color w:val="FFFFFF"/>
      </w:rPr>
      <w:tblPr/>
      <w:tcPr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4472C4"/>
          <w:right w:val="single" w:sz="4" w:space="0" w:color="4472C4"/>
        </w:tcBorders>
      </w:tcPr>
    </w:tblStylePr>
    <w:tblStylePr w:type="band1Horz">
      <w:tblPr/>
      <w:tcPr>
        <w:tcBorders>
          <w:top w:val="single" w:sz="4" w:space="0" w:color="4472C4"/>
          <w:bottom w:val="single" w:sz="4" w:space="0" w:color="4472C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/>
          <w:left w:val="nil"/>
        </w:tcBorders>
      </w:tcPr>
    </w:tblStylePr>
    <w:tblStylePr w:type="swCell">
      <w:tblPr/>
      <w:tcPr>
        <w:tcBorders>
          <w:top w:val="double" w:sz="4" w:space="0" w:color="4472C4"/>
          <w:right w:val="nil"/>
        </w:tcBorders>
      </w:tcPr>
    </w:tblStylePr>
  </w:style>
  <w:style w:type="table" w:customStyle="1" w:styleId="ListTable3-Accent52">
    <w:name w:val="List Table 3 - Accent 52"/>
    <w:basedOn w:val="TableNormal"/>
    <w:next w:val="ListTable3-Accent5"/>
    <w:uiPriority w:val="48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5B9BD5"/>
        <w:left w:val="single" w:sz="4" w:space="0" w:color="5B9BD5"/>
        <w:bottom w:val="single" w:sz="4" w:space="0" w:color="5B9BD5"/>
        <w:right w:val="single" w:sz="4" w:space="0" w:color="5B9BD5"/>
      </w:tblBorders>
    </w:tblPr>
    <w:tblStylePr w:type="firstRow">
      <w:pPr>
        <w:jc w:val="center"/>
      </w:pPr>
      <w:rPr>
        <w:rFonts w:ascii="Calibri Light" w:hAnsi="Calibri Light"/>
        <w:b/>
        <w:bCs/>
        <w:color w:val="FFFFFF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  <w:shd w:val="clear" w:color="auto" w:fill="2E74B5"/>
        <w:vAlign w:val="bottom"/>
      </w:tcPr>
    </w:tblStylePr>
    <w:tblStylePr w:type="lastRow">
      <w:rPr>
        <w:rFonts w:ascii="Calibri Light" w:hAnsi="Calibri Light"/>
        <w:b/>
        <w:bCs/>
        <w:sz w:val="2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 w:val="0"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5B9BD5"/>
          <w:right w:val="single" w:sz="4" w:space="0" w:color="5B9BD5"/>
        </w:tcBorders>
      </w:tcPr>
    </w:tblStylePr>
    <w:tblStylePr w:type="band1Horz">
      <w:pPr>
        <w:jc w:val="left"/>
      </w:pPr>
      <w:rPr>
        <w:rFonts w:ascii="Calibri Light" w:hAnsi="Calibri Light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</w:tcPr>
    </w:tblStylePr>
    <w:tblStylePr w:type="band2Horz">
      <w:pPr>
        <w:jc w:val="left"/>
      </w:pPr>
      <w:rPr>
        <w:rFonts w:ascii="Calibri Light" w:hAnsi="Calibri Light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/>
          <w:left w:val="nil"/>
        </w:tcBorders>
      </w:tcPr>
    </w:tblStylePr>
    <w:tblStylePr w:type="swCell">
      <w:tblPr/>
      <w:tcPr>
        <w:tcBorders>
          <w:top w:val="double" w:sz="4" w:space="0" w:color="5B9BD5"/>
          <w:right w:val="nil"/>
        </w:tcBorders>
      </w:tcPr>
    </w:tblStylePr>
  </w:style>
  <w:style w:type="table" w:customStyle="1" w:styleId="PlainTable23">
    <w:name w:val="Plain Table 23"/>
    <w:basedOn w:val="TableNormal"/>
    <w:next w:val="PlainTable2"/>
    <w:uiPriority w:val="42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customStyle="1" w:styleId="PlainTable52">
    <w:name w:val="Plain Table 52"/>
    <w:basedOn w:val="TableNormal"/>
    <w:next w:val="PlainTable5"/>
    <w:uiPriority w:val="45"/>
    <w:rsid w:val="00CB2BAD"/>
    <w:pPr>
      <w:spacing w:after="0" w:line="240" w:lineRule="auto"/>
    </w:pPr>
    <w:tblPr>
      <w:tblStyleRowBandSize w:val="1"/>
      <w:tblStyleColBandSize w:val="1"/>
    </w:tblPr>
    <w:tblStylePr w:type="firstRow">
      <w:rPr>
        <w:rFonts w:ascii="Calibri Light" w:eastAsia="Yu Gothic Light" w:hAnsi="Calibri Light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Calibri Light" w:eastAsia="Yu Gothic Light" w:hAnsi="Calibri Light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Yu Gothic Light" w:hAnsi="Calibri Light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Calibri Light" w:eastAsia="Yu Gothic Light" w:hAnsi="Calibri Light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Style12">
    <w:name w:val="Style12"/>
    <w:basedOn w:val="TableNormal"/>
    <w:uiPriority w:val="99"/>
    <w:rsid w:val="00CB2BAD"/>
    <w:pPr>
      <w:spacing w:after="0" w:line="240" w:lineRule="auto"/>
    </w:pPr>
    <w:tblPr/>
  </w:style>
  <w:style w:type="numbering" w:customStyle="1" w:styleId="NoList11">
    <w:name w:val="No List11"/>
    <w:next w:val="NoList"/>
    <w:uiPriority w:val="99"/>
    <w:semiHidden/>
    <w:unhideWhenUsed/>
    <w:rsid w:val="00CB2BAD"/>
  </w:style>
  <w:style w:type="table" w:customStyle="1" w:styleId="BlueTable11">
    <w:name w:val="Blue Table11"/>
    <w:basedOn w:val="TableNormal"/>
    <w:uiPriority w:val="99"/>
    <w:rsid w:val="00CB2BAD"/>
    <w:pPr>
      <w:spacing w:after="0" w:line="240" w:lineRule="auto"/>
    </w:pPr>
    <w:rPr>
      <w:rFonts w:ascii="Arial" w:eastAsia="Times New Roman" w:hAnsi="Arial" w:cs="Times New Roman"/>
      <w:sz w:val="20"/>
      <w:szCs w:val="20"/>
    </w:rPr>
    <w:tblPr>
      <w:tblStyleRowBandSize w:val="1"/>
      <w:tblInd w:w="0" w:type="nil"/>
      <w:tblBorders>
        <w:bottom w:val="single" w:sz="4" w:space="0" w:color="0A357E"/>
        <w:insideV w:val="single" w:sz="4" w:space="0" w:color="D9D9D9"/>
      </w:tblBorders>
    </w:tblPr>
    <w:tblStylePr w:type="firstRow">
      <w:tblPr/>
      <w:tcPr>
        <w:tcBorders>
          <w:top w:val="single" w:sz="12" w:space="0" w:color="0A357E"/>
          <w:left w:val="nil"/>
          <w:bottom w:val="single" w:sz="4" w:space="0" w:color="0A357E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0A357E"/>
      </w:tcPr>
    </w:tblStylePr>
    <w:tblStylePr w:type="lastRow">
      <w:tblPr/>
      <w:tcPr>
        <w:tcBorders>
          <w:bottom w:val="single" w:sz="4" w:space="0" w:color="0A357E"/>
        </w:tcBorders>
      </w:tcPr>
    </w:tblStylePr>
    <w:tblStylePr w:type="band1Horz">
      <w:tblPr/>
      <w:tcPr>
        <w:tcBorders>
          <w:bottom w:val="single" w:sz="4" w:space="0" w:color="D9D9D9"/>
        </w:tcBorders>
      </w:tcPr>
    </w:tblStylePr>
    <w:tblStylePr w:type="band2Horz">
      <w:tblPr/>
      <w:tcPr>
        <w:tcBorders>
          <w:top w:val="nil"/>
          <w:left w:val="nil"/>
          <w:bottom w:val="single" w:sz="4" w:space="0" w:color="D9D9D9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D5E3FB"/>
      </w:tcPr>
    </w:tblStylePr>
  </w:style>
  <w:style w:type="table" w:customStyle="1" w:styleId="PlainTable211">
    <w:name w:val="Plain Table 211"/>
    <w:basedOn w:val="TableNormal"/>
    <w:next w:val="PlainTable2"/>
    <w:uiPriority w:val="42"/>
    <w:rsid w:val="00CB2BAD"/>
    <w:pPr>
      <w:spacing w:after="0" w:line="240" w:lineRule="auto"/>
    </w:pPr>
    <w:rPr>
      <w:rFonts w:eastAsia="MS Mincho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customStyle="1" w:styleId="PlainTable221">
    <w:name w:val="Plain Table 221"/>
    <w:basedOn w:val="TableNormal"/>
    <w:next w:val="PlainTable2"/>
    <w:uiPriority w:val="42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customStyle="1" w:styleId="TableGrid121">
    <w:name w:val="Table Grid121"/>
    <w:basedOn w:val="TableNormal"/>
    <w:next w:val="TableGrid"/>
    <w:uiPriority w:val="39"/>
    <w:rsid w:val="00CB2BA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1">
    <w:name w:val="Table Grid21"/>
    <w:basedOn w:val="TableNormal"/>
    <w:next w:val="TableGrid"/>
    <w:uiPriority w:val="39"/>
    <w:rsid w:val="00CB2BAD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AHRQ111">
    <w:name w:val="AHRQ111"/>
    <w:basedOn w:val="TableGrid"/>
    <w:rsid w:val="00CB2BAD"/>
    <w:rPr>
      <w:rFonts w:ascii="Arial" w:eastAsia="Times New Roman" w:hAnsi="Arial" w:cs="Times New Roman"/>
      <w:sz w:val="18"/>
      <w:szCs w:val="20"/>
      <w:lang w:val="de-AT" w:eastAsia="de-AT"/>
    </w:rPr>
    <w:tblPr>
      <w:tblInd w:w="0" w:type="dxa"/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table" w:customStyle="1" w:styleId="BlueTable21">
    <w:name w:val="Blue Table21"/>
    <w:basedOn w:val="TableNormal"/>
    <w:uiPriority w:val="99"/>
    <w:rsid w:val="00CB2BAD"/>
    <w:pPr>
      <w:spacing w:after="0" w:line="240" w:lineRule="auto"/>
    </w:pPr>
    <w:rPr>
      <w:rFonts w:ascii="Arial" w:eastAsia="Times New Roman" w:hAnsi="Arial" w:cs="Times New Roman"/>
      <w:sz w:val="20"/>
      <w:szCs w:val="20"/>
    </w:rPr>
    <w:tblPr>
      <w:tblStyleRowBandSize w:val="1"/>
      <w:tblBorders>
        <w:bottom w:val="single" w:sz="4" w:space="0" w:color="0A357E"/>
        <w:insideV w:val="single" w:sz="4" w:space="0" w:color="D9D9D9"/>
      </w:tblBorders>
    </w:tblPr>
    <w:tcPr>
      <w:shd w:val="clear" w:color="auto" w:fill="auto"/>
    </w:tcPr>
    <w:tblStylePr w:type="firstRow">
      <w:tblPr/>
      <w:tcPr>
        <w:tcBorders>
          <w:top w:val="single" w:sz="12" w:space="0" w:color="0A357E"/>
          <w:left w:val="nil"/>
          <w:bottom w:val="single" w:sz="4" w:space="0" w:color="0A357E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0A357E"/>
      </w:tcPr>
    </w:tblStylePr>
    <w:tblStylePr w:type="lastRow">
      <w:tblPr/>
      <w:tcPr>
        <w:tcBorders>
          <w:bottom w:val="single" w:sz="4" w:space="0" w:color="0A357E"/>
        </w:tcBorders>
        <w:shd w:val="clear" w:color="auto" w:fill="auto"/>
      </w:tcPr>
    </w:tblStylePr>
    <w:tblStylePr w:type="band1Horz">
      <w:tblPr/>
      <w:tcPr>
        <w:tcBorders>
          <w:bottom w:val="single" w:sz="4" w:space="0" w:color="D9D9D9"/>
        </w:tcBorders>
        <w:shd w:val="clear" w:color="auto" w:fill="auto"/>
      </w:tcPr>
    </w:tblStylePr>
    <w:tblStylePr w:type="band2Horz">
      <w:tblPr/>
      <w:tcPr>
        <w:tcBorders>
          <w:top w:val="nil"/>
          <w:left w:val="nil"/>
          <w:bottom w:val="single" w:sz="4" w:space="0" w:color="D9D9D9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D5E3FB"/>
      </w:tcPr>
    </w:tblStylePr>
  </w:style>
  <w:style w:type="table" w:customStyle="1" w:styleId="GridTable1Light11">
    <w:name w:val="Grid Table 1 Light11"/>
    <w:basedOn w:val="TableNormal"/>
    <w:next w:val="GridTable1Light"/>
    <w:uiPriority w:val="46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999999"/>
        <w:left w:val="single" w:sz="4" w:space="0" w:color="999999"/>
        <w:bottom w:val="single" w:sz="4" w:space="0" w:color="999999"/>
        <w:right w:val="single" w:sz="4" w:space="0" w:color="999999"/>
        <w:insideH w:val="single" w:sz="4" w:space="0" w:color="999999"/>
        <w:insideV w:val="single" w:sz="4" w:space="0" w:color="999999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211">
    <w:name w:val="Grid Table 211"/>
    <w:basedOn w:val="TableNormal"/>
    <w:next w:val="GridTable2"/>
    <w:uiPriority w:val="47"/>
    <w:rsid w:val="00CB2BAD"/>
    <w:pPr>
      <w:spacing w:after="0" w:line="240" w:lineRule="auto"/>
    </w:pPr>
    <w:tblPr>
      <w:tblStyleRowBandSize w:val="1"/>
      <w:tblStyleColBandSize w:val="1"/>
      <w:tblBorders>
        <w:top w:val="single" w:sz="2" w:space="0" w:color="666666"/>
        <w:bottom w:val="single" w:sz="2" w:space="0" w:color="666666"/>
        <w:insideH w:val="single" w:sz="2" w:space="0" w:color="666666"/>
        <w:insideV w:val="single" w:sz="2" w:space="0" w:color="666666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666666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GridTable2-Accent611">
    <w:name w:val="Grid Table 2 - Accent 611"/>
    <w:basedOn w:val="TableNormal"/>
    <w:next w:val="GridTable2-Accent6"/>
    <w:uiPriority w:val="47"/>
    <w:rsid w:val="00CB2BAD"/>
    <w:pPr>
      <w:spacing w:after="0" w:line="240" w:lineRule="auto"/>
    </w:pPr>
    <w:tblPr>
      <w:tblStyleRowBandSize w:val="1"/>
      <w:tblStyleColBandSize w:val="1"/>
      <w:tblBorders>
        <w:top w:val="single" w:sz="2" w:space="0" w:color="A8D08D"/>
        <w:bottom w:val="single" w:sz="2" w:space="0" w:color="A8D08D"/>
        <w:insideH w:val="single" w:sz="2" w:space="0" w:color="A8D08D"/>
        <w:insideV w:val="single" w:sz="2" w:space="0" w:color="A8D08D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A8D08D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A8D08D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GridTable311">
    <w:name w:val="Grid Table 311"/>
    <w:basedOn w:val="TableNormal"/>
    <w:next w:val="GridTable3"/>
    <w:uiPriority w:val="48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  <w:insideV w:val="single" w:sz="4" w:space="0" w:color="666666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  <w:tblStylePr w:type="neCell">
      <w:tblPr/>
      <w:tcPr>
        <w:tcBorders>
          <w:bottom w:val="single" w:sz="4" w:space="0" w:color="666666"/>
        </w:tcBorders>
      </w:tcPr>
    </w:tblStylePr>
    <w:tblStylePr w:type="nwCell">
      <w:tblPr/>
      <w:tcPr>
        <w:tcBorders>
          <w:bottom w:val="single" w:sz="4" w:space="0" w:color="666666"/>
        </w:tcBorders>
      </w:tcPr>
    </w:tblStylePr>
    <w:tblStylePr w:type="seCell">
      <w:tblPr/>
      <w:tcPr>
        <w:tcBorders>
          <w:top w:val="single" w:sz="4" w:space="0" w:color="666666"/>
        </w:tcBorders>
      </w:tcPr>
    </w:tblStylePr>
    <w:tblStylePr w:type="swCell">
      <w:tblPr/>
      <w:tcPr>
        <w:tcBorders>
          <w:top w:val="single" w:sz="4" w:space="0" w:color="666666"/>
        </w:tcBorders>
      </w:tcPr>
    </w:tblStylePr>
  </w:style>
  <w:style w:type="table" w:customStyle="1" w:styleId="GridTable4-Accent111">
    <w:name w:val="Grid Table 4 - Accent 111"/>
    <w:basedOn w:val="TableNormal"/>
    <w:next w:val="GridTable4-Accent1"/>
    <w:uiPriority w:val="49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8EAADB"/>
        <w:left w:val="single" w:sz="4" w:space="0" w:color="8EAADB"/>
        <w:bottom w:val="single" w:sz="4" w:space="0" w:color="8EAADB"/>
        <w:right w:val="single" w:sz="4" w:space="0" w:color="8EAADB"/>
        <w:insideH w:val="single" w:sz="4" w:space="0" w:color="8EAADB"/>
        <w:insideV w:val="single" w:sz="4" w:space="0" w:color="8EAADB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4472C4"/>
          <w:left w:val="single" w:sz="4" w:space="0" w:color="4472C4"/>
          <w:bottom w:val="single" w:sz="4" w:space="0" w:color="4472C4"/>
          <w:right w:val="single" w:sz="4" w:space="0" w:color="4472C4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customStyle="1" w:styleId="GridTable6Colorful-Accent611">
    <w:name w:val="Grid Table 6 Colorful - Accent 611"/>
    <w:basedOn w:val="TableNormal"/>
    <w:next w:val="GridTable6Colorful-Accent6"/>
    <w:uiPriority w:val="51"/>
    <w:rsid w:val="00CB2BAD"/>
    <w:pPr>
      <w:spacing w:after="0" w:line="240" w:lineRule="auto"/>
    </w:pPr>
    <w:rPr>
      <w:color w:val="538135"/>
    </w:rPr>
    <w:tblPr>
      <w:tblStyleRowBandSize w:val="1"/>
      <w:tblStyleColBandSize w:val="1"/>
      <w:tblBorders>
        <w:top w:val="single" w:sz="4" w:space="0" w:color="A8D08D"/>
        <w:left w:val="single" w:sz="4" w:space="0" w:color="A8D08D"/>
        <w:bottom w:val="single" w:sz="4" w:space="0" w:color="A8D08D"/>
        <w:right w:val="single" w:sz="4" w:space="0" w:color="A8D08D"/>
        <w:insideH w:val="single" w:sz="4" w:space="0" w:color="A8D08D"/>
        <w:insideV w:val="single" w:sz="4" w:space="0" w:color="A8D08D"/>
      </w:tblBorders>
    </w:tblPr>
    <w:tblStylePr w:type="firstRow">
      <w:rPr>
        <w:b/>
        <w:bCs/>
      </w:rPr>
      <w:tblPr/>
      <w:tcPr>
        <w:tcBorders>
          <w:bottom w:val="single" w:sz="12" w:space="0" w:color="A8D08D"/>
        </w:tcBorders>
      </w:tcPr>
    </w:tblStylePr>
    <w:tblStylePr w:type="lastRow">
      <w:rPr>
        <w:b/>
        <w:bCs/>
      </w:rPr>
      <w:tblPr/>
      <w:tcPr>
        <w:tcBorders>
          <w:top w:val="double" w:sz="4" w:space="0" w:color="A8D08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ListTable1Light11">
    <w:name w:val="List Table 1 Light11"/>
    <w:basedOn w:val="TableNormal"/>
    <w:next w:val="ListTable1Light"/>
    <w:uiPriority w:val="46"/>
    <w:rsid w:val="00CB2BA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ListTable1Light-Accent511">
    <w:name w:val="List Table 1 Light - Accent 511"/>
    <w:basedOn w:val="TableNormal"/>
    <w:next w:val="ListTable1Light-Accent5"/>
    <w:uiPriority w:val="46"/>
    <w:rsid w:val="00CB2BA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CC2E5"/>
        </w:tcBorders>
      </w:tcPr>
    </w:tblStylePr>
    <w:tblStylePr w:type="lastRow">
      <w:rPr>
        <w:b/>
        <w:bCs/>
      </w:rPr>
      <w:tblPr/>
      <w:tcPr>
        <w:tcBorders>
          <w:top w:val="single" w:sz="4" w:space="0" w:color="9CC2E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</w:style>
  <w:style w:type="table" w:customStyle="1" w:styleId="ListTable211">
    <w:name w:val="List Table 211"/>
    <w:basedOn w:val="TableNormal"/>
    <w:next w:val="ListTable2"/>
    <w:uiPriority w:val="47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666666"/>
        <w:bottom w:val="single" w:sz="4" w:space="0" w:color="666666"/>
        <w:insideH w:val="single" w:sz="4" w:space="0" w:color="666666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ListTable3-Accent111">
    <w:name w:val="List Table 3 - Accent 111"/>
    <w:basedOn w:val="TableNormal"/>
    <w:next w:val="ListTable3-Accent1"/>
    <w:uiPriority w:val="48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4472C4"/>
        <w:left w:val="single" w:sz="4" w:space="0" w:color="4472C4"/>
        <w:bottom w:val="single" w:sz="4" w:space="0" w:color="4472C4"/>
        <w:right w:val="single" w:sz="4" w:space="0" w:color="4472C4"/>
      </w:tblBorders>
    </w:tblPr>
    <w:tblStylePr w:type="firstRow">
      <w:rPr>
        <w:b/>
        <w:bCs/>
        <w:color w:val="FFFFFF"/>
      </w:rPr>
      <w:tblPr/>
      <w:tcPr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4472C4"/>
          <w:right w:val="single" w:sz="4" w:space="0" w:color="4472C4"/>
        </w:tcBorders>
      </w:tcPr>
    </w:tblStylePr>
    <w:tblStylePr w:type="band1Horz">
      <w:tblPr/>
      <w:tcPr>
        <w:tcBorders>
          <w:top w:val="single" w:sz="4" w:space="0" w:color="4472C4"/>
          <w:bottom w:val="single" w:sz="4" w:space="0" w:color="4472C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/>
          <w:left w:val="nil"/>
        </w:tcBorders>
      </w:tcPr>
    </w:tblStylePr>
    <w:tblStylePr w:type="swCell">
      <w:tblPr/>
      <w:tcPr>
        <w:tcBorders>
          <w:top w:val="double" w:sz="4" w:space="0" w:color="4472C4"/>
          <w:right w:val="nil"/>
        </w:tcBorders>
      </w:tcPr>
    </w:tblStylePr>
  </w:style>
  <w:style w:type="table" w:customStyle="1" w:styleId="ListTable3-Accent511">
    <w:name w:val="List Table 3 - Accent 511"/>
    <w:basedOn w:val="TableNormal"/>
    <w:next w:val="ListTable3-Accent5"/>
    <w:uiPriority w:val="48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5B9BD5"/>
        <w:left w:val="single" w:sz="4" w:space="0" w:color="5B9BD5"/>
        <w:bottom w:val="single" w:sz="4" w:space="0" w:color="5B9BD5"/>
        <w:right w:val="single" w:sz="4" w:space="0" w:color="5B9BD5"/>
      </w:tblBorders>
    </w:tblPr>
    <w:tblStylePr w:type="firstRow">
      <w:pPr>
        <w:jc w:val="center"/>
      </w:pPr>
      <w:rPr>
        <w:rFonts w:ascii="Calibri Light" w:hAnsi="Calibri Light"/>
        <w:b/>
        <w:bCs/>
        <w:color w:val="FFFFFF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  <w:shd w:val="clear" w:color="auto" w:fill="2E74B5"/>
        <w:vAlign w:val="bottom"/>
      </w:tcPr>
    </w:tblStylePr>
    <w:tblStylePr w:type="lastRow">
      <w:rPr>
        <w:rFonts w:ascii="Calibri Light" w:hAnsi="Calibri Light"/>
        <w:b/>
        <w:bCs/>
        <w:sz w:val="2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 w:val="0"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5B9BD5"/>
          <w:right w:val="single" w:sz="4" w:space="0" w:color="5B9BD5"/>
        </w:tcBorders>
      </w:tcPr>
    </w:tblStylePr>
    <w:tblStylePr w:type="band1Horz">
      <w:pPr>
        <w:jc w:val="left"/>
      </w:pPr>
      <w:rPr>
        <w:rFonts w:ascii="Calibri Light" w:hAnsi="Calibri Light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</w:tcPr>
    </w:tblStylePr>
    <w:tblStylePr w:type="band2Horz">
      <w:pPr>
        <w:jc w:val="left"/>
      </w:pPr>
      <w:rPr>
        <w:rFonts w:ascii="Calibri Light" w:hAnsi="Calibri Light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/>
          <w:left w:val="nil"/>
        </w:tcBorders>
      </w:tcPr>
    </w:tblStylePr>
    <w:tblStylePr w:type="swCell">
      <w:tblPr/>
      <w:tcPr>
        <w:tcBorders>
          <w:top w:val="double" w:sz="4" w:space="0" w:color="5B9BD5"/>
          <w:right w:val="nil"/>
        </w:tcBorders>
      </w:tcPr>
    </w:tblStylePr>
  </w:style>
  <w:style w:type="table" w:customStyle="1" w:styleId="PlainTable511">
    <w:name w:val="Plain Table 511"/>
    <w:basedOn w:val="TableNormal"/>
    <w:next w:val="PlainTable5"/>
    <w:uiPriority w:val="45"/>
    <w:rsid w:val="00CB2BAD"/>
    <w:pPr>
      <w:spacing w:after="0" w:line="240" w:lineRule="auto"/>
    </w:pPr>
    <w:tblPr>
      <w:tblStyleRowBandSize w:val="1"/>
      <w:tblStyleColBandSize w:val="1"/>
    </w:tblPr>
    <w:tblStylePr w:type="firstRow">
      <w:rPr>
        <w:rFonts w:ascii="Calibri Light" w:eastAsia="MS Gothic" w:hAnsi="Calibri Light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Calibri Light" w:eastAsia="MS Gothic" w:hAnsi="Calibri Light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MS Gothic" w:hAnsi="Calibri Light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Calibri Light" w:eastAsia="MS Gothic" w:hAnsi="Calibri Light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Style111">
    <w:name w:val="Style111"/>
    <w:basedOn w:val="TableNormal"/>
    <w:uiPriority w:val="99"/>
    <w:rsid w:val="00CB2BAD"/>
    <w:pPr>
      <w:spacing w:after="0" w:line="240" w:lineRule="auto"/>
    </w:pPr>
    <w:tblPr/>
  </w:style>
  <w:style w:type="table" w:customStyle="1" w:styleId="TableGrid1111">
    <w:name w:val="Table Grid1111"/>
    <w:basedOn w:val="TableNormal"/>
    <w:next w:val="TableGrid"/>
    <w:uiPriority w:val="59"/>
    <w:rsid w:val="00CB2BAD"/>
    <w:pPr>
      <w:widowControl w:val="0"/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211">
    <w:name w:val="Table Grid1211"/>
    <w:basedOn w:val="TableNormal"/>
    <w:next w:val="TableGrid"/>
    <w:uiPriority w:val="39"/>
    <w:rsid w:val="00CB2BAD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11">
    <w:name w:val="No List111"/>
    <w:next w:val="NoList"/>
    <w:uiPriority w:val="99"/>
    <w:semiHidden/>
    <w:unhideWhenUsed/>
    <w:rsid w:val="00CB2BAD"/>
  </w:style>
  <w:style w:type="table" w:customStyle="1" w:styleId="TableGrid131">
    <w:name w:val="Table Grid131"/>
    <w:basedOn w:val="TableNormal"/>
    <w:next w:val="TableGrid"/>
    <w:uiPriority w:val="39"/>
    <w:rsid w:val="00CB2BA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5111">
    <w:name w:val="Plain Table 5111"/>
    <w:basedOn w:val="TableNormal"/>
    <w:next w:val="PlainTable5"/>
    <w:uiPriority w:val="45"/>
    <w:rsid w:val="00CB2BAD"/>
    <w:pPr>
      <w:spacing w:after="0" w:line="240" w:lineRule="auto"/>
    </w:pPr>
    <w:tblPr>
      <w:tblStyleRowBandSize w:val="1"/>
      <w:tblStyleColBandSize w:val="1"/>
    </w:tblPr>
    <w:tblStylePr w:type="firstRow">
      <w:rPr>
        <w:rFonts w:ascii="Calibri Light" w:eastAsia="Yu Gothic Light" w:hAnsi="Calibri Light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Calibri Light" w:eastAsia="Yu Gothic Light" w:hAnsi="Calibri Light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Yu Gothic Light" w:hAnsi="Calibri Light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Calibri Light" w:eastAsia="Yu Gothic Light" w:hAnsi="Calibri Light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1444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02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59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470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216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788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11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32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227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003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916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110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96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824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923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09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microsoft.com/office/2019/05/relationships/documenttasks" Target="documenttasks/documenttasks1.xml"/></Relationships>
</file>

<file path=word/documenttasks/documenttasks1.xml><?xml version="1.0" encoding="utf-8"?>
<t:Tasks xmlns:t="http://schemas.microsoft.com/office/tasks/2019/documenttasks" xmlns:oel="http://schemas.microsoft.com/office/2019/extlst">
  <t:Task id="{FD65B602-FD49-40F3-A414-E754F690F603}">
    <t:Anchor>
      <t:Comment id="663790840"/>
    </t:Anchor>
    <t:History>
      <t:Event id="{A2AE10FC-4747-49FB-8D23-C3D34F852349}" time="2023-02-13T15:32:39.522Z">
        <t:Attribution userId="S::skugley@rti.org::307bc7b4-cf0f-42ac-b3d3-76dc1229924d" userProvider="AD" userName="Kugley, Shannon"/>
        <t:Anchor>
          <t:Comment id="1969395926"/>
        </t:Anchor>
        <t:Create/>
      </t:Event>
      <t:Event id="{4CAC6238-AF54-436A-A62C-7BBBD70EAA0E}" time="2023-02-13T15:32:39.522Z">
        <t:Attribution userId="S::skugley@rti.org::307bc7b4-cf0f-42ac-b3d3-76dc1229924d" userProvider="AD" userName="Kugley, Shannon"/>
        <t:Anchor>
          <t:Comment id="1969395926"/>
        </t:Anchor>
        <t:Assign userId="S::sreddy@rti.org::7651ca9d-5ec3-4153-8381-87d7ca27b2ce" userProvider="AD" userName="Reddy, Shivani"/>
      </t:Event>
      <t:Event id="{FDFB7549-55A1-4991-BE09-7CB820301727}" time="2023-02-13T15:32:39.522Z">
        <t:Attribution userId="S::skugley@rti.org::307bc7b4-cf0f-42ac-b3d3-76dc1229924d" userProvider="AD" userName="Kugley, Shannon"/>
        <t:Anchor>
          <t:Comment id="1969395926"/>
        </t:Anchor>
        <t:SetTitle title="@Reddy, Shivani I do not see that medication adherence is reported in #2269. I think you may have been referring to 1808? (the ADVICE study) which reported high medication adherence at 4 months but not at 8. Favors intervention for achieving high …"/>
      </t:Event>
    </t:History>
  </t:Task>
</t:Task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9255ac99-8b18-487e-943f-9e29a88694d5">
      <Terms xmlns="http://schemas.microsoft.com/office/infopath/2007/PartnerControls"/>
    </lcf76f155ced4ddcb4097134ff3c332f>
    <TaxCatchAll xmlns="77dd4b42-3cc8-40ea-8f62-eea74bb2bd79" xsi:nil="true"/>
  </documentManagement>
</p:properti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95F29610D3A5F46856776F76EA2BAAA" ma:contentTypeVersion="13" ma:contentTypeDescription="Create a new document." ma:contentTypeScope="" ma:versionID="0080c619a488b5b3ac4aed45db421eb4">
  <xsd:schema xmlns:xsd="http://www.w3.org/2001/XMLSchema" xmlns:xs="http://www.w3.org/2001/XMLSchema" xmlns:p="http://schemas.microsoft.com/office/2006/metadata/properties" xmlns:ns2="9255ac99-8b18-487e-943f-9e29a88694d5" xmlns:ns3="77dd4b42-3cc8-40ea-8f62-eea74bb2bd79" targetNamespace="http://schemas.microsoft.com/office/2006/metadata/properties" ma:root="true" ma:fieldsID="e939b2a68e4ade552cca79b3c46d9a05" ns2:_="" ns3:_="">
    <xsd:import namespace="9255ac99-8b18-487e-943f-9e29a88694d5"/>
    <xsd:import namespace="77dd4b42-3cc8-40ea-8f62-eea74bb2bd7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ServiceSearchPropertie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255ac99-8b18-487e-943f-9e29a88694d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SearchProperties" ma:index="14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lcf76f155ced4ddcb4097134ff3c332f" ma:index="16" nillable="true" ma:taxonomy="true" ma:internalName="lcf76f155ced4ddcb4097134ff3c332f" ma:taxonomyFieldName="MediaServiceImageTags" ma:displayName="Image Tags" ma:readOnly="false" ma:fieldId="{5cf76f15-5ced-4ddc-b409-7134ff3c332f}" ma:taxonomyMulti="true" ma:sspId="23b40f3a-84d0-4acf-ad34-a39173ff9cc9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0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7dd4b42-3cc8-40ea-8f62-eea74bb2bd79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17" nillable="true" ma:displayName="Taxonomy Catch All Column" ma:hidden="true" ma:list="{29e2440e-3661-42e0-8046-17c0f5d926e6}" ma:internalName="TaxCatchAll" ma:showField="CatchAllData" ma:web="77dd4b42-3cc8-40ea-8f62-eea74bb2bd79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C2B5FAA4-DF03-4466-B7BD-6B6848A27DEC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9C5A669D-F162-47DA-A944-EE840A802F90}">
  <ds:schemaRefs>
    <ds:schemaRef ds:uri="http://schemas.microsoft.com/office/2006/metadata/properties"/>
    <ds:schemaRef ds:uri="http://schemas.microsoft.com/office/infopath/2007/PartnerControls"/>
    <ds:schemaRef ds:uri="9255ac99-8b18-487e-943f-9e29a88694d5"/>
    <ds:schemaRef ds:uri="77dd4b42-3cc8-40ea-8f62-eea74bb2bd79"/>
  </ds:schemaRefs>
</ds:datastoreItem>
</file>

<file path=customXml/itemProps3.xml><?xml version="1.0" encoding="utf-8"?>
<ds:datastoreItem xmlns:ds="http://schemas.openxmlformats.org/officeDocument/2006/customXml" ds:itemID="{DF80848C-2C6B-44A7-A537-0121019388A4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7A6AF7CD-2ACC-492B-9B2A-7C553230DBB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255ac99-8b18-487e-943f-9e29a88694d5"/>
    <ds:schemaRef ds:uri="77dd4b42-3cc8-40ea-8f62-eea74bb2bd7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767</Words>
  <Characters>4378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35</CharactersWithSpaces>
  <SharedDoc>false</SharedDoc>
  <HLinks>
    <vt:vector size="6" baseType="variant">
      <vt:variant>
        <vt:i4>3211329</vt:i4>
      </vt:variant>
      <vt:variant>
        <vt:i4>6</vt:i4>
      </vt:variant>
      <vt:variant>
        <vt:i4>0</vt:i4>
      </vt:variant>
      <vt:variant>
        <vt:i4>5</vt:i4>
      </vt:variant>
      <vt:variant>
        <vt:lpwstr>https://training.cochrane.org/sites/training.cochrane.org/files/public/uploads/Sandra Eldridge_Risk of Bias Tool 2 for Crossover Trials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ddy, Shivani</dc:creator>
  <cp:keywords/>
  <dc:description/>
  <cp:lastModifiedBy>Doyle, Karen</cp:lastModifiedBy>
  <cp:revision>2</cp:revision>
  <cp:lastPrinted>2023-04-03T17:07:00Z</cp:lastPrinted>
  <dcterms:created xsi:type="dcterms:W3CDTF">2023-04-10T22:18:00Z</dcterms:created>
  <dcterms:modified xsi:type="dcterms:W3CDTF">2023-04-10T22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95F29610D3A5F46856776F76EA2BAAA</vt:lpwstr>
  </property>
  <property fmtid="{D5CDD505-2E9C-101B-9397-08002B2CF9AE}" pid="3" name="MediaServiceImageTags">
    <vt:lpwstr/>
  </property>
  <property fmtid="{D5CDD505-2E9C-101B-9397-08002B2CF9AE}" pid="4" name="_dlc_DocIdItemGuid">
    <vt:lpwstr>7fd28b7b-1d03-44a5-9452-c53f018163ce</vt:lpwstr>
  </property>
  <property fmtid="{D5CDD505-2E9C-101B-9397-08002B2CF9AE}" pid="5" name="_DocHome">
    <vt:i4>296638636</vt:i4>
  </property>
</Properties>
</file>